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9E290A" w14:textId="77777777" w:rsidR="003B77CF" w:rsidRDefault="00081D30" w:rsidP="00AD08AA">
      <w:pPr>
        <w:pStyle w:val="Ttulo"/>
      </w:pPr>
      <w:r>
        <w:t>INFORME FINAL</w:t>
      </w:r>
    </w:p>
    <w:p w14:paraId="714A1EAC" w14:textId="77777777" w:rsidR="0085436E" w:rsidRPr="002D7E45" w:rsidRDefault="0085436E" w:rsidP="00AD08AA">
      <w:pPr>
        <w:pStyle w:val="Subttulo"/>
      </w:pPr>
      <w:bookmarkStart w:id="0" w:name="datos-generales-del-proyecto"/>
      <w:r w:rsidRPr="002D7E45">
        <w:t>SECRETARÍA EJECUTIVA DE LA COMISIÓN COLOMBIANA DEL OCÉANO</w:t>
      </w:r>
    </w:p>
    <w:p w14:paraId="43879B87" w14:textId="77777777" w:rsidR="0085436E" w:rsidRDefault="0085436E" w:rsidP="00AD08AA">
      <w:pPr>
        <w:pStyle w:val="Subttulo"/>
      </w:pPr>
      <w:r w:rsidRPr="002D7E45">
        <w:t>PLAN NACIONAL DE EXPEDICIONES CIENTÍFICAS MARINAS</w:t>
      </w:r>
    </w:p>
    <w:p w14:paraId="380A0850" w14:textId="77777777" w:rsidR="0085436E" w:rsidRPr="0085436E" w:rsidRDefault="0085436E" w:rsidP="00AD08AA"/>
    <w:p w14:paraId="6DADFD3F" w14:textId="77777777" w:rsidR="003B77CF" w:rsidRDefault="00081D30" w:rsidP="00AD08AA">
      <w:pPr>
        <w:pStyle w:val="Ttulo1"/>
      </w:pPr>
      <w:r>
        <w:t>Datos generales del proyecto</w:t>
      </w:r>
    </w:p>
    <w:tbl>
      <w:tblPr>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2830"/>
        <w:gridCol w:w="5664"/>
      </w:tblGrid>
      <w:tr w:rsidR="0085436E" w:rsidRPr="00E849EE" w14:paraId="1A570EF4" w14:textId="77777777" w:rsidTr="00791799">
        <w:tc>
          <w:tcPr>
            <w:tcW w:w="2830" w:type="dxa"/>
            <w:shd w:val="clear" w:color="auto" w:fill="D5DCE4" w:themeFill="text2" w:themeFillTint="33"/>
          </w:tcPr>
          <w:p w14:paraId="5FF7C516" w14:textId="77777777" w:rsidR="0085436E" w:rsidRPr="00E849EE" w:rsidRDefault="0085436E" w:rsidP="00AD08AA">
            <w:pPr>
              <w:pStyle w:val="Descripcin"/>
            </w:pPr>
            <w:r w:rsidRPr="00E849EE">
              <w:t>Título del proyecto</w:t>
            </w:r>
          </w:p>
        </w:tc>
        <w:tc>
          <w:tcPr>
            <w:tcW w:w="5664" w:type="dxa"/>
            <w:shd w:val="clear" w:color="auto" w:fill="auto"/>
          </w:tcPr>
          <w:p w14:paraId="3F50D062" w14:textId="77777777" w:rsidR="0085436E" w:rsidRPr="00E849EE" w:rsidRDefault="0085436E" w:rsidP="00AD08AA">
            <w:pPr>
              <w:pStyle w:val="Descripcin"/>
            </w:pPr>
            <w:r w:rsidRPr="00E849EE">
              <w:t>Diversidad, abundancia y distribución del ictioplancton y su relación con las condiciones oceanográficas y los períodos mareales en la subregión Sanquianga-Gorgona, frente al delta del río Patía.</w:t>
            </w:r>
          </w:p>
        </w:tc>
      </w:tr>
      <w:tr w:rsidR="0085436E" w:rsidRPr="00E849EE" w14:paraId="775C3EA7" w14:textId="77777777" w:rsidTr="00791799">
        <w:tc>
          <w:tcPr>
            <w:tcW w:w="2830" w:type="dxa"/>
            <w:shd w:val="clear" w:color="auto" w:fill="D5DCE4" w:themeFill="text2" w:themeFillTint="33"/>
          </w:tcPr>
          <w:p w14:paraId="0B56C34C" w14:textId="77777777" w:rsidR="0085436E" w:rsidRPr="00E849EE" w:rsidRDefault="0085436E" w:rsidP="00AD08AA">
            <w:pPr>
              <w:pStyle w:val="Descripcin"/>
            </w:pPr>
            <w:r w:rsidRPr="00E849EE">
              <w:t>Expedición Científica</w:t>
            </w:r>
          </w:p>
        </w:tc>
        <w:tc>
          <w:tcPr>
            <w:tcW w:w="5664" w:type="dxa"/>
            <w:shd w:val="clear" w:color="auto" w:fill="auto"/>
          </w:tcPr>
          <w:p w14:paraId="1A8EE7B8" w14:textId="61DCF0E1" w:rsidR="0085436E" w:rsidRPr="00E849EE" w:rsidRDefault="00C5566D" w:rsidP="00AD08AA">
            <w:pPr>
              <w:pStyle w:val="Descripcin"/>
            </w:pPr>
            <w:r>
              <w:t>ECP</w:t>
            </w:r>
            <w:r w:rsidR="00EA160E">
              <w:t>2021-I Bocas de Sanquianga</w:t>
            </w:r>
          </w:p>
        </w:tc>
      </w:tr>
      <w:tr w:rsidR="0085436E" w:rsidRPr="00E849EE" w14:paraId="47F0F49E" w14:textId="77777777" w:rsidTr="00791799">
        <w:tc>
          <w:tcPr>
            <w:tcW w:w="2830" w:type="dxa"/>
            <w:shd w:val="clear" w:color="auto" w:fill="D5DCE4" w:themeFill="text2" w:themeFillTint="33"/>
          </w:tcPr>
          <w:p w14:paraId="28DC9171" w14:textId="77777777" w:rsidR="0085436E" w:rsidRPr="00E849EE" w:rsidRDefault="0085436E" w:rsidP="00AD08AA">
            <w:pPr>
              <w:pStyle w:val="Descripcin"/>
            </w:pPr>
            <w:r w:rsidRPr="00E849EE">
              <w:t>Investigadores / Filiación</w:t>
            </w:r>
          </w:p>
        </w:tc>
        <w:tc>
          <w:tcPr>
            <w:tcW w:w="5664" w:type="dxa"/>
            <w:shd w:val="clear" w:color="auto" w:fill="auto"/>
          </w:tcPr>
          <w:p w14:paraId="30C470CC" w14:textId="77777777" w:rsidR="0085436E" w:rsidRPr="00E849EE" w:rsidRDefault="0085436E" w:rsidP="00AD08AA">
            <w:pPr>
              <w:pStyle w:val="Descripcin"/>
            </w:pPr>
            <w:r w:rsidRPr="00E849EE">
              <w:t>Christian Bermúdez-Rivas</w:t>
            </w:r>
            <w:r w:rsidRPr="00E849EE">
              <w:rPr>
                <w:vertAlign w:val="superscript"/>
              </w:rPr>
              <w:t>1</w:t>
            </w:r>
            <w:r w:rsidRPr="00E849EE">
              <w:t>, Jesús Reyes</w:t>
            </w:r>
            <w:r w:rsidRPr="00E849EE">
              <w:rPr>
                <w:vertAlign w:val="superscript"/>
              </w:rPr>
              <w:t>1</w:t>
            </w:r>
            <w:r w:rsidRPr="00E849EE">
              <w:t>, Andrés Cuellar</w:t>
            </w:r>
            <w:r w:rsidRPr="00E849EE">
              <w:rPr>
                <w:vertAlign w:val="superscript"/>
              </w:rPr>
              <w:t>2</w:t>
            </w:r>
            <w:r w:rsidRPr="00E849EE">
              <w:t>, Humberto Quintana</w:t>
            </w:r>
            <w:r w:rsidRPr="00E849EE">
              <w:rPr>
                <w:vertAlign w:val="superscript"/>
              </w:rPr>
              <w:t>1</w:t>
            </w:r>
            <w:r w:rsidRPr="00E849EE">
              <w:t>, Alan Giraldo</w:t>
            </w:r>
            <w:r w:rsidRPr="00E849EE">
              <w:rPr>
                <w:vertAlign w:val="superscript"/>
              </w:rPr>
              <w:t>3</w:t>
            </w:r>
            <w:r w:rsidRPr="00E849EE">
              <w:t>, Yadi Moreno</w:t>
            </w:r>
            <w:r w:rsidRPr="00E849EE">
              <w:rPr>
                <w:vertAlign w:val="superscript"/>
              </w:rPr>
              <w:t>1</w:t>
            </w:r>
            <w:r w:rsidRPr="00E849EE">
              <w:t>, Fredy Castrillón</w:t>
            </w:r>
            <w:r w:rsidRPr="00E849EE">
              <w:rPr>
                <w:vertAlign w:val="superscript"/>
              </w:rPr>
              <w:t>1</w:t>
            </w:r>
            <w:r w:rsidRPr="00E849EE">
              <w:t>, Juan José Gallego Zerrato</w:t>
            </w:r>
            <w:r w:rsidRPr="00E849EE">
              <w:rPr>
                <w:vertAlign w:val="superscript"/>
              </w:rPr>
              <w:t>3</w:t>
            </w:r>
            <w:r w:rsidRPr="00E849EE">
              <w:t>, Julio César Herrera Carmona</w:t>
            </w:r>
            <w:r w:rsidRPr="00E849EE">
              <w:rPr>
                <w:vertAlign w:val="superscript"/>
              </w:rPr>
              <w:t>3</w:t>
            </w:r>
            <w:r w:rsidRPr="00E849EE">
              <w:t>.</w:t>
            </w:r>
          </w:p>
          <w:p w14:paraId="7B28064A" w14:textId="77777777" w:rsidR="0085436E" w:rsidRPr="00E849EE" w:rsidRDefault="0085436E" w:rsidP="00AD08AA">
            <w:pPr>
              <w:pStyle w:val="Descripcin"/>
            </w:pPr>
            <w:r w:rsidRPr="00E849EE">
              <w:rPr>
                <w:vertAlign w:val="superscript"/>
              </w:rPr>
              <w:t>1</w:t>
            </w:r>
            <w:r w:rsidRPr="00E849EE">
              <w:t>Área de Protección del Medio Marino - Centro de Investigaciones Oceanográficas e Hidrográficas del Pacífico.</w:t>
            </w:r>
          </w:p>
          <w:p w14:paraId="49865053" w14:textId="77777777" w:rsidR="0085436E" w:rsidRPr="00E849EE" w:rsidRDefault="0085436E" w:rsidP="00AD08AA">
            <w:pPr>
              <w:pStyle w:val="Descripcin"/>
            </w:pPr>
            <w:r w:rsidRPr="00E849EE">
              <w:rPr>
                <w:vertAlign w:val="superscript"/>
              </w:rPr>
              <w:t>2</w:t>
            </w:r>
            <w:r w:rsidRPr="00E849EE">
              <w:t>Parques Nacionales Naturales – Dirección Territorial Pacifico</w:t>
            </w:r>
          </w:p>
          <w:p w14:paraId="40C45B57" w14:textId="77777777" w:rsidR="0085436E" w:rsidRPr="00E849EE" w:rsidRDefault="0085436E" w:rsidP="00AD08AA">
            <w:r w:rsidRPr="00E849EE">
              <w:rPr>
                <w:vertAlign w:val="superscript"/>
              </w:rPr>
              <w:t>3</w:t>
            </w:r>
            <w:r w:rsidRPr="00E849EE">
              <w:t>Universidad del Valle</w:t>
            </w:r>
          </w:p>
        </w:tc>
      </w:tr>
      <w:tr w:rsidR="0085436E" w:rsidRPr="00E849EE" w14:paraId="06E61DB7" w14:textId="77777777" w:rsidTr="00791799">
        <w:tc>
          <w:tcPr>
            <w:tcW w:w="2830" w:type="dxa"/>
            <w:shd w:val="clear" w:color="auto" w:fill="D5DCE4" w:themeFill="text2" w:themeFillTint="33"/>
          </w:tcPr>
          <w:p w14:paraId="01E52D57" w14:textId="77777777" w:rsidR="0085436E" w:rsidRPr="00E849EE" w:rsidRDefault="0085436E" w:rsidP="00AD08AA">
            <w:pPr>
              <w:pStyle w:val="Descripcin"/>
            </w:pPr>
            <w:r w:rsidRPr="00E849EE">
              <w:t>Institución responsable</w:t>
            </w:r>
          </w:p>
        </w:tc>
        <w:tc>
          <w:tcPr>
            <w:tcW w:w="5664" w:type="dxa"/>
            <w:shd w:val="clear" w:color="auto" w:fill="auto"/>
          </w:tcPr>
          <w:p w14:paraId="50091136" w14:textId="22054862" w:rsidR="0085436E" w:rsidRPr="00E849EE" w:rsidRDefault="0085436E" w:rsidP="00AD08AA">
            <w:pPr>
              <w:pStyle w:val="Descripcin"/>
            </w:pPr>
            <w:r w:rsidRPr="00E849EE">
              <w:t>Dirección General Marítima</w:t>
            </w:r>
            <w:r w:rsidR="00BD73AE">
              <w:t xml:space="preserve"> - </w:t>
            </w:r>
            <w:r w:rsidR="00BD73AE" w:rsidRPr="00E849EE">
              <w:t>Centro de Investigaciones Oceanográficas e Hidrográficas del Pacífico.</w:t>
            </w:r>
          </w:p>
        </w:tc>
      </w:tr>
      <w:tr w:rsidR="0085436E" w:rsidRPr="00E849EE" w14:paraId="0BD003C8" w14:textId="77777777" w:rsidTr="00791799">
        <w:trPr>
          <w:trHeight w:val="63"/>
        </w:trPr>
        <w:tc>
          <w:tcPr>
            <w:tcW w:w="2830" w:type="dxa"/>
            <w:shd w:val="clear" w:color="auto" w:fill="D5DCE4" w:themeFill="text2" w:themeFillTint="33"/>
          </w:tcPr>
          <w:p w14:paraId="450E9879" w14:textId="77777777" w:rsidR="0085436E" w:rsidRPr="00E849EE" w:rsidRDefault="0085436E" w:rsidP="00AD08AA">
            <w:pPr>
              <w:pStyle w:val="Descripcin"/>
            </w:pPr>
            <w:r w:rsidRPr="00E849EE">
              <w:t>Instituciones aliadas</w:t>
            </w:r>
          </w:p>
        </w:tc>
        <w:tc>
          <w:tcPr>
            <w:tcW w:w="5664" w:type="dxa"/>
            <w:shd w:val="clear" w:color="auto" w:fill="auto"/>
          </w:tcPr>
          <w:p w14:paraId="5BFC2D20" w14:textId="77777777" w:rsidR="0085436E" w:rsidRPr="00E849EE" w:rsidRDefault="0085436E" w:rsidP="00AD08AA">
            <w:pPr>
              <w:pStyle w:val="Descripcin"/>
            </w:pPr>
            <w:r w:rsidRPr="00E849EE">
              <w:t>Parques Nacionales Naturales</w:t>
            </w:r>
          </w:p>
          <w:p w14:paraId="745C164A" w14:textId="77777777" w:rsidR="0085436E" w:rsidRPr="00E849EE" w:rsidRDefault="0085436E" w:rsidP="00AD08AA">
            <w:r w:rsidRPr="00E849EE">
              <w:t>Universidad del Valle</w:t>
            </w:r>
          </w:p>
        </w:tc>
      </w:tr>
      <w:tr w:rsidR="0085436E" w:rsidRPr="00E849EE" w14:paraId="10FC7632" w14:textId="77777777" w:rsidTr="00791799">
        <w:trPr>
          <w:trHeight w:val="63"/>
        </w:trPr>
        <w:tc>
          <w:tcPr>
            <w:tcW w:w="2830" w:type="dxa"/>
            <w:shd w:val="clear" w:color="auto" w:fill="D5DCE4" w:themeFill="text2" w:themeFillTint="33"/>
          </w:tcPr>
          <w:p w14:paraId="462DBC8A" w14:textId="77777777" w:rsidR="0085436E" w:rsidRPr="00E849EE" w:rsidRDefault="0085436E" w:rsidP="00AD08AA">
            <w:pPr>
              <w:pStyle w:val="Descripcin"/>
            </w:pPr>
            <w:r w:rsidRPr="00E849EE">
              <w:t>Correos electrónicos</w:t>
            </w:r>
          </w:p>
        </w:tc>
        <w:tc>
          <w:tcPr>
            <w:tcW w:w="5664" w:type="dxa"/>
            <w:shd w:val="clear" w:color="auto" w:fill="auto"/>
          </w:tcPr>
          <w:p w14:paraId="63A6CC67" w14:textId="77777777" w:rsidR="0085436E" w:rsidRPr="00E849EE" w:rsidRDefault="0085436E" w:rsidP="00AD08AA">
            <w:pPr>
              <w:pStyle w:val="Descripcin"/>
            </w:pPr>
            <w:r w:rsidRPr="00E849EE">
              <w:t>cbermudezr@dimar.mil.co</w:t>
            </w:r>
          </w:p>
        </w:tc>
      </w:tr>
      <w:tr w:rsidR="0085436E" w:rsidRPr="00E849EE" w14:paraId="50FB93B7" w14:textId="77777777" w:rsidTr="00791799">
        <w:tc>
          <w:tcPr>
            <w:tcW w:w="2830" w:type="dxa"/>
            <w:shd w:val="clear" w:color="auto" w:fill="D5DCE4" w:themeFill="text2" w:themeFillTint="33"/>
          </w:tcPr>
          <w:p w14:paraId="404F096C" w14:textId="77777777" w:rsidR="0085436E" w:rsidRPr="00E849EE" w:rsidRDefault="0085436E" w:rsidP="00AD08AA">
            <w:pPr>
              <w:pStyle w:val="Descripcin"/>
            </w:pPr>
            <w:r w:rsidRPr="00E849EE">
              <w:t>Fecha de entrega</w:t>
            </w:r>
          </w:p>
        </w:tc>
        <w:tc>
          <w:tcPr>
            <w:tcW w:w="5664" w:type="dxa"/>
            <w:shd w:val="clear" w:color="auto" w:fill="auto"/>
          </w:tcPr>
          <w:p w14:paraId="332942FC" w14:textId="77777777" w:rsidR="0085436E" w:rsidRPr="00E849EE" w:rsidRDefault="0085436E" w:rsidP="00AD08AA">
            <w:pPr>
              <w:pStyle w:val="Descripcin"/>
            </w:pPr>
            <w:r w:rsidRPr="00E849EE">
              <w:t>2022/02/</w:t>
            </w:r>
            <w:r>
              <w:t>16</w:t>
            </w:r>
          </w:p>
        </w:tc>
      </w:tr>
    </w:tbl>
    <w:p w14:paraId="46D959F0" w14:textId="34BC65AD" w:rsidR="00F96AA2" w:rsidRDefault="00081D30" w:rsidP="00AD08AA">
      <w:pPr>
        <w:pStyle w:val="Ttulo2"/>
      </w:pPr>
      <w:bookmarkStart w:id="1" w:name="resumen"/>
      <w:r>
        <w:t>Resumen</w:t>
      </w:r>
    </w:p>
    <w:p w14:paraId="3A956448" w14:textId="77777777" w:rsidR="00F96AA2" w:rsidRDefault="00F96AA2" w:rsidP="00AD08AA">
      <w:pPr>
        <w:rPr>
          <w:rFonts w:eastAsiaTheme="majorEastAsia" w:cstheme="majorBidi"/>
          <w:color w:val="000000" w:themeColor="text1"/>
          <w:szCs w:val="26"/>
        </w:rPr>
      </w:pPr>
      <w:r>
        <w:br w:type="page"/>
      </w:r>
    </w:p>
    <w:p w14:paraId="1B5C365D" w14:textId="595A667B" w:rsidR="00F96AA2" w:rsidRDefault="00081D30" w:rsidP="00AD08AA">
      <w:pPr>
        <w:pStyle w:val="Ttulo1"/>
      </w:pPr>
      <w:bookmarkStart w:id="2" w:name="sinopsis-técnica"/>
      <w:bookmarkEnd w:id="0"/>
      <w:bookmarkEnd w:id="1"/>
      <w:r>
        <w:lastRenderedPageBreak/>
        <w:t>Sinopsis técnica</w:t>
      </w:r>
    </w:p>
    <w:p w14:paraId="7C1A656E" w14:textId="77777777" w:rsidR="00F96AA2" w:rsidRDefault="00F96AA2" w:rsidP="00AD08AA">
      <w:pPr>
        <w:rPr>
          <w:rFonts w:eastAsiaTheme="majorEastAsia" w:cstheme="majorBidi"/>
          <w:color w:val="000000" w:themeColor="text1"/>
          <w:szCs w:val="32"/>
        </w:rPr>
      </w:pPr>
      <w:r>
        <w:br w:type="page"/>
      </w:r>
    </w:p>
    <w:p w14:paraId="3B9E5006" w14:textId="77777777" w:rsidR="003B77CF" w:rsidRDefault="00081D30" w:rsidP="00AD08AA">
      <w:pPr>
        <w:pStyle w:val="Ttulo1"/>
      </w:pPr>
      <w:bookmarkStart w:id="3" w:name="cumplimiento-de-objetivos"/>
      <w:bookmarkEnd w:id="2"/>
      <w:r>
        <w:lastRenderedPageBreak/>
        <w:t>Cumplimiento de objetivos</w:t>
      </w:r>
    </w:p>
    <w:p w14:paraId="44482A91" w14:textId="77777777" w:rsidR="00497D23" w:rsidRPr="00497D23" w:rsidRDefault="00497D23" w:rsidP="00AD08AA"/>
    <w:p w14:paraId="4370BF89" w14:textId="77777777" w:rsidR="003B77CF" w:rsidRDefault="00081D30" w:rsidP="00AD08AA">
      <w:pPr>
        <w:pStyle w:val="Ttulo2"/>
      </w:pPr>
      <w:bookmarkStart w:id="4" w:name="objetivo-general"/>
      <w:r>
        <w:t>Objetivo general</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696"/>
        <w:gridCol w:w="1135"/>
        <w:gridCol w:w="2831"/>
        <w:gridCol w:w="712"/>
        <w:gridCol w:w="1134"/>
        <w:gridCol w:w="986"/>
      </w:tblGrid>
      <w:tr w:rsidR="0085436E" w:rsidRPr="00E849EE" w14:paraId="0448ED66" w14:textId="77777777" w:rsidTr="00791799">
        <w:tc>
          <w:tcPr>
            <w:tcW w:w="1696" w:type="dxa"/>
            <w:shd w:val="clear" w:color="auto" w:fill="D5DCE4" w:themeFill="text2" w:themeFillTint="33"/>
            <w:vAlign w:val="center"/>
          </w:tcPr>
          <w:p w14:paraId="3F8F7136" w14:textId="77777777" w:rsidR="0085436E" w:rsidRPr="00E849EE" w:rsidRDefault="0085436E" w:rsidP="00AD08AA">
            <w:pPr>
              <w:pStyle w:val="Descripcin"/>
            </w:pPr>
            <w:r w:rsidRPr="00E849EE">
              <w:t>Objetivo general</w:t>
            </w:r>
          </w:p>
        </w:tc>
        <w:tc>
          <w:tcPr>
            <w:tcW w:w="4678" w:type="dxa"/>
            <w:gridSpan w:val="3"/>
            <w:shd w:val="clear" w:color="auto" w:fill="D5DCE4" w:themeFill="text2" w:themeFillTint="33"/>
            <w:vAlign w:val="center"/>
          </w:tcPr>
          <w:p w14:paraId="7CF6ED5F" w14:textId="77777777" w:rsidR="0085436E" w:rsidRPr="00E849EE" w:rsidRDefault="0085436E" w:rsidP="00AD08AA">
            <w:pPr>
              <w:pStyle w:val="Descripcin"/>
            </w:pPr>
            <w:r w:rsidRPr="00E849EE">
              <w:t>Describir las condiciones oceanográficas en los eventos mareales de creciente a pleamar y decreciente a bajamar, en la subregión Sanquianga-Gorgona frente al delta del río Patía y evaluar su relación con la variación espacial de la abundancia y la distribución de larvas y huevos de peces, como insumo técnico para las iniciativas locales de conservación y uso sostenible</w:t>
            </w:r>
          </w:p>
        </w:tc>
        <w:tc>
          <w:tcPr>
            <w:tcW w:w="1134" w:type="dxa"/>
            <w:shd w:val="clear" w:color="auto" w:fill="D5DCE4" w:themeFill="text2" w:themeFillTint="33"/>
            <w:vAlign w:val="center"/>
          </w:tcPr>
          <w:p w14:paraId="27FD3DAA" w14:textId="77777777" w:rsidR="0085436E" w:rsidRPr="00E849EE" w:rsidRDefault="0085436E" w:rsidP="00AD08AA">
            <w:pPr>
              <w:pStyle w:val="Descripcin"/>
            </w:pPr>
            <w:r w:rsidRPr="00E849EE">
              <w:t>Porcentaje de avance</w:t>
            </w:r>
          </w:p>
        </w:tc>
        <w:tc>
          <w:tcPr>
            <w:tcW w:w="986" w:type="dxa"/>
            <w:shd w:val="clear" w:color="auto" w:fill="D5DCE4" w:themeFill="text2" w:themeFillTint="33"/>
            <w:vAlign w:val="center"/>
          </w:tcPr>
          <w:p w14:paraId="393368D1" w14:textId="77777777" w:rsidR="0085436E" w:rsidRPr="00E849EE" w:rsidRDefault="0085436E" w:rsidP="00AD08AA">
            <w:pPr>
              <w:pStyle w:val="Descripcin"/>
            </w:pPr>
            <w:r w:rsidRPr="00E849EE">
              <w:t>48 %</w:t>
            </w:r>
          </w:p>
        </w:tc>
      </w:tr>
      <w:tr w:rsidR="0085436E" w:rsidRPr="00E849EE" w14:paraId="010FAB5A" w14:textId="77777777" w:rsidTr="00791799">
        <w:tc>
          <w:tcPr>
            <w:tcW w:w="2831" w:type="dxa"/>
            <w:gridSpan w:val="2"/>
            <w:shd w:val="clear" w:color="auto" w:fill="D5DCE4" w:themeFill="text2" w:themeFillTint="33"/>
            <w:vAlign w:val="center"/>
          </w:tcPr>
          <w:p w14:paraId="7CC822DD" w14:textId="77777777" w:rsidR="0085436E" w:rsidRPr="00E849EE" w:rsidRDefault="0085436E" w:rsidP="00AD08AA">
            <w:pPr>
              <w:pStyle w:val="Descripcin"/>
            </w:pPr>
            <w:r w:rsidRPr="00E849EE">
              <w:t>Resultado obtenido</w:t>
            </w:r>
          </w:p>
        </w:tc>
        <w:tc>
          <w:tcPr>
            <w:tcW w:w="2831" w:type="dxa"/>
            <w:shd w:val="clear" w:color="auto" w:fill="D5DCE4" w:themeFill="text2" w:themeFillTint="33"/>
            <w:vAlign w:val="center"/>
          </w:tcPr>
          <w:p w14:paraId="24EE7D0F" w14:textId="77777777" w:rsidR="0085436E" w:rsidRPr="00E849EE" w:rsidRDefault="0085436E" w:rsidP="00AD08AA">
            <w:pPr>
              <w:pStyle w:val="Descripcin"/>
            </w:pPr>
            <w:r w:rsidRPr="00E849EE">
              <w:t>Dificultades</w:t>
            </w:r>
          </w:p>
        </w:tc>
        <w:tc>
          <w:tcPr>
            <w:tcW w:w="2832" w:type="dxa"/>
            <w:gridSpan w:val="3"/>
            <w:shd w:val="clear" w:color="auto" w:fill="D5DCE4" w:themeFill="text2" w:themeFillTint="33"/>
            <w:vAlign w:val="center"/>
          </w:tcPr>
          <w:p w14:paraId="6C407D31" w14:textId="77777777" w:rsidR="0085436E" w:rsidRPr="00E849EE" w:rsidRDefault="0085436E" w:rsidP="00AD08AA">
            <w:pPr>
              <w:pStyle w:val="Descripcin"/>
            </w:pPr>
            <w:r w:rsidRPr="00E849EE">
              <w:t>Observaciones</w:t>
            </w:r>
          </w:p>
        </w:tc>
      </w:tr>
      <w:tr w:rsidR="0085436E" w:rsidRPr="00E849EE" w14:paraId="1A35927F" w14:textId="77777777" w:rsidTr="00791799">
        <w:tc>
          <w:tcPr>
            <w:tcW w:w="2831" w:type="dxa"/>
            <w:gridSpan w:val="2"/>
            <w:vAlign w:val="center"/>
          </w:tcPr>
          <w:p w14:paraId="512D5A8F" w14:textId="77777777" w:rsidR="0085436E" w:rsidRPr="00E849EE" w:rsidRDefault="0085436E" w:rsidP="00AD08AA">
            <w:pPr>
              <w:pStyle w:val="Descripcin"/>
            </w:pPr>
          </w:p>
        </w:tc>
        <w:tc>
          <w:tcPr>
            <w:tcW w:w="2831" w:type="dxa"/>
            <w:vAlign w:val="center"/>
          </w:tcPr>
          <w:p w14:paraId="53F80900" w14:textId="77777777" w:rsidR="0085436E" w:rsidRPr="00E849EE" w:rsidRDefault="0085436E" w:rsidP="00AD08AA">
            <w:pPr>
              <w:pStyle w:val="Descripcin"/>
            </w:pPr>
          </w:p>
        </w:tc>
        <w:tc>
          <w:tcPr>
            <w:tcW w:w="2832" w:type="dxa"/>
            <w:gridSpan w:val="3"/>
            <w:vAlign w:val="center"/>
          </w:tcPr>
          <w:p w14:paraId="6D7E1D43" w14:textId="77777777" w:rsidR="0085436E" w:rsidRPr="00E849EE" w:rsidRDefault="0085436E" w:rsidP="00AD08AA">
            <w:pPr>
              <w:pStyle w:val="Descripcin"/>
            </w:pPr>
          </w:p>
        </w:tc>
      </w:tr>
    </w:tbl>
    <w:p w14:paraId="2CA7E1D5" w14:textId="77777777" w:rsidR="0085436E" w:rsidRPr="0085436E" w:rsidRDefault="0085436E" w:rsidP="00AD08AA"/>
    <w:p w14:paraId="5770BDF0" w14:textId="77777777" w:rsidR="003B77CF" w:rsidRDefault="00081D30" w:rsidP="00AD08AA">
      <w:pPr>
        <w:pStyle w:val="Ttulo2"/>
      </w:pPr>
      <w:bookmarkStart w:id="5" w:name="objetivos-específicos"/>
      <w:bookmarkEnd w:id="4"/>
      <w:r>
        <w:t>Objetivos específicos</w:t>
      </w:r>
    </w:p>
    <w:tbl>
      <w:tblPr>
        <w:tblStyle w:val="Tablaconcuadrcula"/>
        <w:tblW w:w="835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513"/>
        <w:gridCol w:w="38"/>
        <w:gridCol w:w="835"/>
        <w:gridCol w:w="3556"/>
        <w:gridCol w:w="1416"/>
        <w:gridCol w:w="8"/>
        <w:gridCol w:w="987"/>
      </w:tblGrid>
      <w:tr w:rsidR="0085436E" w:rsidRPr="00E849EE" w14:paraId="782EA4EC" w14:textId="77777777" w:rsidTr="00791799">
        <w:tc>
          <w:tcPr>
            <w:tcW w:w="1551" w:type="dxa"/>
            <w:gridSpan w:val="2"/>
            <w:shd w:val="clear" w:color="auto" w:fill="D5DCE4" w:themeFill="text2" w:themeFillTint="33"/>
            <w:vAlign w:val="center"/>
          </w:tcPr>
          <w:p w14:paraId="37AAB5BF"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2B0B1EF4" w14:textId="77777777" w:rsidR="0085436E" w:rsidRPr="00E849EE" w:rsidRDefault="0085436E" w:rsidP="00AD08AA">
            <w:pPr>
              <w:pStyle w:val="Descripcin"/>
            </w:pPr>
            <w:r w:rsidRPr="00E849EE">
              <w:t>Realizar la descripción sinóptica de las condiciones oceanográficas y físico químicas en los eventos mareales de creciente a pleamar y decreciente a bajamar en la subregión Sanquianga-Gorgona.</w:t>
            </w:r>
          </w:p>
        </w:tc>
        <w:tc>
          <w:tcPr>
            <w:tcW w:w="1416" w:type="dxa"/>
            <w:shd w:val="clear" w:color="auto" w:fill="D5DCE4" w:themeFill="text2" w:themeFillTint="33"/>
            <w:vAlign w:val="center"/>
          </w:tcPr>
          <w:p w14:paraId="64AF43D1"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32C98636" w14:textId="77777777" w:rsidR="0085436E" w:rsidRPr="00E849EE" w:rsidRDefault="0085436E" w:rsidP="00AD08AA">
            <w:pPr>
              <w:pStyle w:val="Descripcin"/>
            </w:pPr>
            <w:r w:rsidRPr="00E849EE">
              <w:t xml:space="preserve"> 60%</w:t>
            </w:r>
          </w:p>
        </w:tc>
      </w:tr>
      <w:tr w:rsidR="0085436E" w:rsidRPr="00E849EE" w14:paraId="73D0640B" w14:textId="77777777" w:rsidTr="00791799">
        <w:tc>
          <w:tcPr>
            <w:tcW w:w="2386" w:type="dxa"/>
            <w:gridSpan w:val="3"/>
            <w:shd w:val="clear" w:color="auto" w:fill="D5DCE4" w:themeFill="text2" w:themeFillTint="33"/>
            <w:vAlign w:val="center"/>
          </w:tcPr>
          <w:p w14:paraId="3079F3BC"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518852D4"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75DE7F8E" w14:textId="77777777" w:rsidR="0085436E" w:rsidRPr="00E849EE" w:rsidRDefault="0085436E" w:rsidP="00AD08AA">
            <w:pPr>
              <w:pStyle w:val="Descripcin"/>
            </w:pPr>
            <w:r w:rsidRPr="00E849EE">
              <w:t>Observaciones</w:t>
            </w:r>
          </w:p>
        </w:tc>
      </w:tr>
      <w:tr w:rsidR="0085436E" w:rsidRPr="00E849EE" w14:paraId="1900CC02" w14:textId="77777777" w:rsidTr="00791799">
        <w:tc>
          <w:tcPr>
            <w:tcW w:w="2386" w:type="dxa"/>
            <w:gridSpan w:val="3"/>
            <w:vAlign w:val="center"/>
          </w:tcPr>
          <w:p w14:paraId="1C9AE4C5" w14:textId="77777777" w:rsidR="0085436E" w:rsidRPr="00E849EE" w:rsidRDefault="0085436E" w:rsidP="00AD08AA">
            <w:pPr>
              <w:pStyle w:val="Descripcin"/>
            </w:pPr>
          </w:p>
          <w:p w14:paraId="7D472D42" w14:textId="3151E5EE" w:rsidR="0085436E" w:rsidRPr="00E849EE" w:rsidRDefault="00497D23" w:rsidP="00AD08AA">
            <w:r>
              <w:t xml:space="preserve">Se lograron </w:t>
            </w:r>
          </w:p>
        </w:tc>
        <w:tc>
          <w:tcPr>
            <w:tcW w:w="3556" w:type="dxa"/>
            <w:vAlign w:val="center"/>
          </w:tcPr>
          <w:p w14:paraId="2EA0390F" w14:textId="77777777" w:rsidR="0085436E" w:rsidRPr="00E849EE" w:rsidRDefault="0085436E" w:rsidP="00AD08AA">
            <w:pPr>
              <w:pStyle w:val="Descripcin"/>
            </w:pPr>
          </w:p>
        </w:tc>
        <w:tc>
          <w:tcPr>
            <w:tcW w:w="2411" w:type="dxa"/>
            <w:gridSpan w:val="3"/>
            <w:vAlign w:val="center"/>
          </w:tcPr>
          <w:p w14:paraId="53B9C67F" w14:textId="77777777" w:rsidR="0085436E" w:rsidRPr="00E849EE" w:rsidRDefault="0085436E" w:rsidP="00AD08AA">
            <w:pPr>
              <w:pStyle w:val="Descripcin"/>
            </w:pPr>
          </w:p>
        </w:tc>
      </w:tr>
      <w:tr w:rsidR="0085436E" w:rsidRPr="00E849EE" w14:paraId="74983D68" w14:textId="77777777" w:rsidTr="00791799">
        <w:tc>
          <w:tcPr>
            <w:tcW w:w="1551" w:type="dxa"/>
            <w:gridSpan w:val="2"/>
            <w:shd w:val="clear" w:color="auto" w:fill="D5DCE4" w:themeFill="text2" w:themeFillTint="33"/>
            <w:vAlign w:val="center"/>
          </w:tcPr>
          <w:p w14:paraId="4E9F2259"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49F57DF5" w14:textId="77777777" w:rsidR="0085436E" w:rsidRPr="00E849EE" w:rsidRDefault="0085436E" w:rsidP="00AD08AA">
            <w:pPr>
              <w:pStyle w:val="Descripcin"/>
            </w:pPr>
            <w:r w:rsidRPr="00E849EE">
              <w:t>Evaluar el comportamiento de las variables fisicoquímicas (pH, oxígeno disuelto, sólidos suspendidos, transparencia, amonio, nitritos, nitratos, fosfatos y silicatos); bioquímicas (clorofila a) y Biológicas (fitoplancton y zooplancton) en los periodos mareales en la subregión Sanquianga - Gorgona.</w:t>
            </w:r>
          </w:p>
        </w:tc>
        <w:tc>
          <w:tcPr>
            <w:tcW w:w="1416" w:type="dxa"/>
            <w:shd w:val="clear" w:color="auto" w:fill="D5DCE4" w:themeFill="text2" w:themeFillTint="33"/>
            <w:vAlign w:val="center"/>
          </w:tcPr>
          <w:p w14:paraId="69EE00BC"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A9F193E" w14:textId="77777777" w:rsidR="0085436E" w:rsidRPr="00E849EE" w:rsidRDefault="0085436E" w:rsidP="00AD08AA">
            <w:pPr>
              <w:pStyle w:val="Descripcin"/>
            </w:pPr>
            <w:r w:rsidRPr="00E849EE">
              <w:t>70%</w:t>
            </w:r>
          </w:p>
        </w:tc>
      </w:tr>
      <w:tr w:rsidR="0085436E" w:rsidRPr="00E849EE" w14:paraId="07BCFC8E" w14:textId="77777777" w:rsidTr="00791799">
        <w:tc>
          <w:tcPr>
            <w:tcW w:w="2386" w:type="dxa"/>
            <w:gridSpan w:val="3"/>
            <w:shd w:val="clear" w:color="auto" w:fill="D5DCE4" w:themeFill="text2" w:themeFillTint="33"/>
            <w:vAlign w:val="center"/>
          </w:tcPr>
          <w:p w14:paraId="0F78AF7A"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23F095F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5FB6ED5D" w14:textId="77777777" w:rsidR="0085436E" w:rsidRPr="00E849EE" w:rsidRDefault="0085436E" w:rsidP="00AD08AA">
            <w:pPr>
              <w:pStyle w:val="Descripcin"/>
            </w:pPr>
            <w:r w:rsidRPr="00E849EE">
              <w:t>Observaciones</w:t>
            </w:r>
          </w:p>
        </w:tc>
      </w:tr>
      <w:tr w:rsidR="0085436E" w:rsidRPr="00E849EE" w14:paraId="2EE41AA6" w14:textId="77777777" w:rsidTr="00791799">
        <w:tc>
          <w:tcPr>
            <w:tcW w:w="2386" w:type="dxa"/>
            <w:gridSpan w:val="3"/>
            <w:vAlign w:val="center"/>
          </w:tcPr>
          <w:p w14:paraId="7831790C" w14:textId="77777777" w:rsidR="0085436E" w:rsidRPr="00E849EE" w:rsidRDefault="0085436E" w:rsidP="00AD08AA">
            <w:pPr>
              <w:pStyle w:val="Descripcin"/>
            </w:pPr>
            <w:r w:rsidRPr="00E849EE">
              <w:t>Se realizaron los análisis de las muestras de agua y se logró obtener resultados de todas las variables mencionadas excepto el amonio. Hasta el momento se han obtenido los datos de fitoplancton y zooplancton, pero no culminado con la identificación total de ictioplancton.</w:t>
            </w:r>
          </w:p>
          <w:p w14:paraId="1CFDBAAC" w14:textId="77777777" w:rsidR="0085436E" w:rsidRPr="00E849EE" w:rsidRDefault="0085436E" w:rsidP="00AD08AA"/>
        </w:tc>
        <w:tc>
          <w:tcPr>
            <w:tcW w:w="3556" w:type="dxa"/>
          </w:tcPr>
          <w:p w14:paraId="4CEF0EF5" w14:textId="77777777" w:rsidR="0085436E" w:rsidRPr="00E849EE" w:rsidRDefault="0085436E" w:rsidP="00AD08AA">
            <w:pPr>
              <w:pStyle w:val="Descripcin"/>
            </w:pPr>
            <w:r w:rsidRPr="00E849EE">
              <w:t>Hasta el momento se ha avanzado lentamente en la identificación final del ictioplancton por algunas dificultades logísticas. Sin embargo, este semestre se completará a tiempo los análisis y la identificación.</w:t>
            </w:r>
          </w:p>
        </w:tc>
        <w:tc>
          <w:tcPr>
            <w:tcW w:w="2411" w:type="dxa"/>
            <w:gridSpan w:val="3"/>
          </w:tcPr>
          <w:p w14:paraId="0A1DA8DF" w14:textId="77777777" w:rsidR="0085436E" w:rsidRPr="00E849EE" w:rsidRDefault="0085436E" w:rsidP="00AD08AA">
            <w:pPr>
              <w:pStyle w:val="Descripcin"/>
            </w:pPr>
            <w:r w:rsidRPr="00E849EE">
              <w:t>Se está a la espera de los resultados de los análisis genéticos para avanzar en el proceso de identificación.</w:t>
            </w:r>
          </w:p>
        </w:tc>
      </w:tr>
      <w:tr w:rsidR="0085436E" w:rsidRPr="00E849EE" w14:paraId="77F68166" w14:textId="77777777" w:rsidTr="00791799">
        <w:tc>
          <w:tcPr>
            <w:tcW w:w="1551" w:type="dxa"/>
            <w:gridSpan w:val="2"/>
            <w:shd w:val="clear" w:color="auto" w:fill="D5DCE4" w:themeFill="text2" w:themeFillTint="33"/>
            <w:vAlign w:val="center"/>
          </w:tcPr>
          <w:p w14:paraId="7FDF2F83"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302EB34B" w14:textId="77777777" w:rsidR="0085436E" w:rsidRPr="00E849EE" w:rsidRDefault="0085436E" w:rsidP="00AD08AA">
            <w:pPr>
              <w:pStyle w:val="Descripcin"/>
            </w:pPr>
            <w:r w:rsidRPr="00E849EE">
              <w:t>Evaluar la variación espacial del carbono inorgánico disuelto (DIC) y la alcalinidad total (AT) como parámetros asociados al sistema de carbonatos.</w:t>
            </w:r>
          </w:p>
        </w:tc>
        <w:tc>
          <w:tcPr>
            <w:tcW w:w="1416" w:type="dxa"/>
            <w:shd w:val="clear" w:color="auto" w:fill="D5DCE4" w:themeFill="text2" w:themeFillTint="33"/>
            <w:vAlign w:val="center"/>
          </w:tcPr>
          <w:p w14:paraId="0AA12415"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2F1F951" w14:textId="77777777" w:rsidR="0085436E" w:rsidRPr="00E849EE" w:rsidRDefault="0085436E" w:rsidP="00AD08AA">
            <w:pPr>
              <w:pStyle w:val="Descripcin"/>
            </w:pPr>
            <w:r w:rsidRPr="00E849EE">
              <w:t>-----</w:t>
            </w:r>
          </w:p>
        </w:tc>
      </w:tr>
      <w:tr w:rsidR="0085436E" w:rsidRPr="00E849EE" w14:paraId="3DEAE4C0" w14:textId="77777777" w:rsidTr="00791799">
        <w:tc>
          <w:tcPr>
            <w:tcW w:w="2386" w:type="dxa"/>
            <w:gridSpan w:val="3"/>
            <w:shd w:val="clear" w:color="auto" w:fill="D5DCE4" w:themeFill="text2" w:themeFillTint="33"/>
            <w:vAlign w:val="center"/>
          </w:tcPr>
          <w:p w14:paraId="46CF1240"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10FC062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2F85DFE3" w14:textId="77777777" w:rsidR="0085436E" w:rsidRPr="00E849EE" w:rsidRDefault="0085436E" w:rsidP="00AD08AA">
            <w:pPr>
              <w:pStyle w:val="Descripcin"/>
            </w:pPr>
            <w:r w:rsidRPr="00E849EE">
              <w:t>Observaciones</w:t>
            </w:r>
          </w:p>
        </w:tc>
      </w:tr>
      <w:tr w:rsidR="0085436E" w:rsidRPr="00E849EE" w14:paraId="0EEE41F5" w14:textId="77777777" w:rsidTr="00791799">
        <w:tc>
          <w:tcPr>
            <w:tcW w:w="2386" w:type="dxa"/>
            <w:gridSpan w:val="3"/>
            <w:vAlign w:val="center"/>
          </w:tcPr>
          <w:p w14:paraId="7756790E" w14:textId="77777777" w:rsidR="0085436E" w:rsidRPr="00E849EE" w:rsidRDefault="0085436E" w:rsidP="00AD08AA">
            <w:pPr>
              <w:pStyle w:val="Descripcin"/>
            </w:pPr>
            <w:r w:rsidRPr="00E849EE">
              <w:t xml:space="preserve">El análisis de estas muestras no se pudo completar porque no se </w:t>
            </w:r>
            <w:r w:rsidRPr="00E849EE">
              <w:lastRenderedPageBreak/>
              <w:t>logró hacer la toma y el procesamiento de estas muestras en campo. Por esta razón no se presentarán análisis referentes a este punto.</w:t>
            </w:r>
          </w:p>
        </w:tc>
        <w:tc>
          <w:tcPr>
            <w:tcW w:w="3556" w:type="dxa"/>
          </w:tcPr>
          <w:p w14:paraId="4B6F1016" w14:textId="77777777" w:rsidR="0085436E" w:rsidRPr="00E849EE" w:rsidRDefault="0085436E" w:rsidP="00AD08AA">
            <w:pPr>
              <w:pStyle w:val="Descripcin"/>
            </w:pPr>
            <w:r w:rsidRPr="00E849EE">
              <w:lastRenderedPageBreak/>
              <w:t xml:space="preserve">Los recipientes que se manejaron para este tipo de muestras resultaron no se los adecuados para los análisis </w:t>
            </w:r>
            <w:r w:rsidRPr="00E849EE">
              <w:lastRenderedPageBreak/>
              <w:t>de complejo de carbonatos, por tal razón no se pudieron presentar los resultados de este punto.</w:t>
            </w:r>
          </w:p>
        </w:tc>
        <w:tc>
          <w:tcPr>
            <w:tcW w:w="2411" w:type="dxa"/>
            <w:gridSpan w:val="3"/>
          </w:tcPr>
          <w:p w14:paraId="7EC8FB86" w14:textId="77777777" w:rsidR="0085436E" w:rsidRPr="00E849EE" w:rsidRDefault="0085436E" w:rsidP="00AD08AA">
            <w:pPr>
              <w:pStyle w:val="Descripcin"/>
            </w:pPr>
            <w:r w:rsidRPr="00E849EE">
              <w:lastRenderedPageBreak/>
              <w:t xml:space="preserve">Del cálculo total del porcentaje de avance, se </w:t>
            </w:r>
            <w:r w:rsidRPr="00E849EE">
              <w:lastRenderedPageBreak/>
              <w:t>sustrajo este punto y no se tuvo en cuenta.</w:t>
            </w:r>
          </w:p>
          <w:p w14:paraId="7F663438" w14:textId="77777777" w:rsidR="0085436E" w:rsidRPr="00E849EE" w:rsidRDefault="0085436E" w:rsidP="00AD08AA"/>
        </w:tc>
      </w:tr>
      <w:tr w:rsidR="0085436E" w:rsidRPr="00E849EE" w14:paraId="2BE0A62A"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51" w:type="dxa"/>
            <w:gridSpan w:val="2"/>
            <w:shd w:val="clear" w:color="auto" w:fill="D5DCE4" w:themeFill="text2" w:themeFillTint="33"/>
          </w:tcPr>
          <w:p w14:paraId="6564FFFC" w14:textId="77777777" w:rsidR="0085436E" w:rsidRPr="00E849EE" w:rsidRDefault="0085436E" w:rsidP="00AD08AA">
            <w:pPr>
              <w:pStyle w:val="Descripcin"/>
            </w:pPr>
            <w:r w:rsidRPr="00E849EE">
              <w:lastRenderedPageBreak/>
              <w:t>Objetivo específico</w:t>
            </w:r>
          </w:p>
        </w:tc>
        <w:tc>
          <w:tcPr>
            <w:tcW w:w="4391" w:type="dxa"/>
            <w:gridSpan w:val="2"/>
            <w:shd w:val="clear" w:color="auto" w:fill="D5DCE4" w:themeFill="text2" w:themeFillTint="33"/>
          </w:tcPr>
          <w:p w14:paraId="6EBD5849" w14:textId="77777777" w:rsidR="0085436E" w:rsidRPr="00E849EE" w:rsidRDefault="0085436E" w:rsidP="00AD08AA">
            <w:pPr>
              <w:pStyle w:val="Descripcin"/>
            </w:pPr>
            <w:r w:rsidRPr="00E849EE">
              <w:t>Generar un modelo batimétrico para caracterizar el ambiente bentónico del área de muestreo.</w:t>
            </w:r>
          </w:p>
        </w:tc>
        <w:tc>
          <w:tcPr>
            <w:tcW w:w="1424" w:type="dxa"/>
            <w:gridSpan w:val="2"/>
            <w:shd w:val="clear" w:color="auto" w:fill="D5DCE4" w:themeFill="text2" w:themeFillTint="33"/>
          </w:tcPr>
          <w:p w14:paraId="70F0DE61"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639024CD" w14:textId="77777777" w:rsidR="0085436E" w:rsidRPr="00E849EE" w:rsidRDefault="0085436E" w:rsidP="00AD08AA">
            <w:pPr>
              <w:pStyle w:val="Descripcin"/>
            </w:pPr>
            <w:r w:rsidRPr="00E849EE">
              <w:t>40%</w:t>
            </w:r>
          </w:p>
        </w:tc>
      </w:tr>
      <w:tr w:rsidR="0085436E" w:rsidRPr="00E849EE" w14:paraId="3A64976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64535CFE"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D235DE7"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00D65AC3" w14:textId="77777777" w:rsidR="0085436E" w:rsidRPr="00E849EE" w:rsidRDefault="0085436E" w:rsidP="00AD08AA">
            <w:pPr>
              <w:pStyle w:val="Descripcin"/>
            </w:pPr>
            <w:r w:rsidRPr="00E849EE">
              <w:t>Observaciones</w:t>
            </w:r>
          </w:p>
        </w:tc>
      </w:tr>
      <w:tr w:rsidR="0085436E" w:rsidRPr="00E849EE" w14:paraId="5914092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4011E6FF" w14:textId="77777777" w:rsidR="0085436E" w:rsidRPr="00E849EE" w:rsidRDefault="0085436E" w:rsidP="00AD08AA">
            <w:pPr>
              <w:pStyle w:val="Descripcin"/>
            </w:pPr>
            <w:r w:rsidRPr="00E849EE">
              <w:t>Hasta el momento se han recopilado todos los datos de batimetría de la subregión Sanquianga – Gorgona.</w:t>
            </w:r>
          </w:p>
        </w:tc>
        <w:tc>
          <w:tcPr>
            <w:tcW w:w="3556" w:type="dxa"/>
          </w:tcPr>
          <w:p w14:paraId="09D7A500" w14:textId="77777777" w:rsidR="0085436E" w:rsidRPr="00E849EE" w:rsidRDefault="0085436E" w:rsidP="00AD08AA">
            <w:pPr>
              <w:pStyle w:val="Descripcin"/>
            </w:pPr>
            <w:r w:rsidRPr="00E849EE">
              <w:t>El procesamiento y limpieza de estos datos ha sido largo y dispendioso. La mayor dificultad que se ha encontrado ha sido la de producir el modelo de terreno por limitaciones en la capacidad de computo</w:t>
            </w:r>
          </w:p>
        </w:tc>
        <w:tc>
          <w:tcPr>
            <w:tcW w:w="2411" w:type="dxa"/>
            <w:gridSpan w:val="3"/>
          </w:tcPr>
          <w:p w14:paraId="30E194BE" w14:textId="77777777" w:rsidR="0085436E" w:rsidRPr="00E849EE" w:rsidRDefault="0085436E" w:rsidP="00AD08AA">
            <w:pPr>
              <w:pStyle w:val="Descripcin"/>
              <w:rPr>
                <w:sz w:val="18"/>
                <w:szCs w:val="18"/>
              </w:rPr>
            </w:pPr>
            <w:r w:rsidRPr="00E849EE">
              <w:t>Se están haciendo las gestiones para el uso de un servidor para solucionar este problema.</w:t>
            </w:r>
          </w:p>
        </w:tc>
      </w:tr>
      <w:tr w:rsidR="0085436E" w:rsidRPr="00E849EE" w14:paraId="58686B8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70AFE59F"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2708F767" w14:textId="77777777" w:rsidR="0085436E" w:rsidRPr="00E849EE" w:rsidRDefault="0085436E" w:rsidP="00AD08AA">
            <w:pPr>
              <w:pStyle w:val="Descripcin"/>
            </w:pPr>
            <w:r w:rsidRPr="00E849EE">
              <w:t>Realizar la descripción sinóptica de la concentración de biomasa de zooplancton, abundancia de huevos y larvas de peces, en la subregión Sanquianga-Gorgona.</w:t>
            </w:r>
          </w:p>
        </w:tc>
        <w:tc>
          <w:tcPr>
            <w:tcW w:w="1424" w:type="dxa"/>
            <w:gridSpan w:val="2"/>
            <w:shd w:val="clear" w:color="auto" w:fill="D5DCE4" w:themeFill="text2" w:themeFillTint="33"/>
          </w:tcPr>
          <w:p w14:paraId="1E0800F6"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419AF57" w14:textId="77777777" w:rsidR="0085436E" w:rsidRPr="00E849EE" w:rsidRDefault="0085436E" w:rsidP="00AD08AA">
            <w:pPr>
              <w:pStyle w:val="Descripcin"/>
            </w:pPr>
            <w:r w:rsidRPr="00E849EE">
              <w:t>70%</w:t>
            </w:r>
          </w:p>
        </w:tc>
      </w:tr>
      <w:tr w:rsidR="0085436E" w:rsidRPr="00E849EE" w14:paraId="44CA0BE5"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38F117F8"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14315259"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4330DE39" w14:textId="77777777" w:rsidR="0085436E" w:rsidRPr="00E849EE" w:rsidRDefault="0085436E" w:rsidP="00AD08AA">
            <w:pPr>
              <w:pStyle w:val="Descripcin"/>
            </w:pPr>
            <w:r w:rsidRPr="00E849EE">
              <w:t>Observaciones</w:t>
            </w:r>
          </w:p>
        </w:tc>
      </w:tr>
      <w:tr w:rsidR="0085436E" w:rsidRPr="00E849EE" w14:paraId="3A7F3CEF"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16372C35" w14:textId="77777777" w:rsidR="0085436E" w:rsidRPr="00E849EE" w:rsidRDefault="0085436E" w:rsidP="00AD08AA">
            <w:pPr>
              <w:pStyle w:val="Descripcin"/>
            </w:pPr>
            <w:r w:rsidRPr="00E849EE">
              <w:t>Ya se procesaron todas las muestras de biomasa de zooplancton y los resultados se compilaron en un conjunto de datos listos para ser incorporados en el análisis final.</w:t>
            </w:r>
          </w:p>
          <w:p w14:paraId="5DA7A2D3" w14:textId="77777777" w:rsidR="0085436E" w:rsidRPr="00E849EE" w:rsidRDefault="0085436E" w:rsidP="00AD08AA">
            <w:pPr>
              <w:pStyle w:val="Descripcin"/>
            </w:pPr>
            <w:r w:rsidRPr="00E849EE">
              <w:t xml:space="preserve">Además, se realizó el análisis de fitoplancton con la identificación de algunas especies del área para tratar de relacionar este nivel trófico con los niveles tróficos que se analizarán más adelante. </w:t>
            </w:r>
          </w:p>
        </w:tc>
        <w:tc>
          <w:tcPr>
            <w:tcW w:w="3556" w:type="dxa"/>
          </w:tcPr>
          <w:p w14:paraId="031E73FD" w14:textId="77777777" w:rsidR="0085436E" w:rsidRPr="00E849EE" w:rsidRDefault="0085436E" w:rsidP="00AD08AA">
            <w:pPr>
              <w:pStyle w:val="Descripcin"/>
            </w:pPr>
            <w:r w:rsidRPr="00E849EE">
              <w:t xml:space="preserve">Sobre el análisis de fitoplancton, se tuvo dificultad para identificar todas las especies encontradas por tal razón muchas se analizaron solo hasta morfoespecies. </w:t>
            </w:r>
          </w:p>
        </w:tc>
        <w:tc>
          <w:tcPr>
            <w:tcW w:w="2411" w:type="dxa"/>
            <w:gridSpan w:val="3"/>
          </w:tcPr>
          <w:p w14:paraId="425463A3" w14:textId="77777777" w:rsidR="0085436E" w:rsidRPr="00E849EE" w:rsidRDefault="0085436E" w:rsidP="00AD08AA">
            <w:pPr>
              <w:pStyle w:val="Descripcin"/>
            </w:pPr>
            <w:r w:rsidRPr="00E849EE">
              <w:t>La producción de los datos se terminó completamente, pero está pendiente hacer el análisis estadístico descriptivo para presentar los resultados.</w:t>
            </w:r>
          </w:p>
        </w:tc>
      </w:tr>
      <w:tr w:rsidR="0085436E" w:rsidRPr="00E849EE" w14:paraId="67230AA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3E5169B3"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5450DFCD" w14:textId="77777777" w:rsidR="0085436E" w:rsidRPr="00E849EE" w:rsidRDefault="0085436E" w:rsidP="00AD08AA">
            <w:r w:rsidRPr="00E849EE">
              <w:t>Explorar la relación entre el patrón espacial de variación de larvas y huevos de peces con las condiciones oceanográficas en la subregión Sanquianga-Gorgona.</w:t>
            </w:r>
          </w:p>
        </w:tc>
        <w:tc>
          <w:tcPr>
            <w:tcW w:w="1424" w:type="dxa"/>
            <w:gridSpan w:val="2"/>
            <w:shd w:val="clear" w:color="auto" w:fill="D5DCE4" w:themeFill="text2" w:themeFillTint="33"/>
          </w:tcPr>
          <w:p w14:paraId="3DA6AB44"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E0529D8" w14:textId="77777777" w:rsidR="0085436E" w:rsidRPr="00E849EE" w:rsidRDefault="0085436E" w:rsidP="00AD08AA">
            <w:pPr>
              <w:pStyle w:val="Descripcin"/>
            </w:pPr>
            <w:r w:rsidRPr="00E849EE">
              <w:t>0%</w:t>
            </w:r>
          </w:p>
        </w:tc>
      </w:tr>
      <w:tr w:rsidR="0085436E" w:rsidRPr="00E849EE" w14:paraId="3BB88A5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465C7193"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37DE420"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6FA583A7" w14:textId="77777777" w:rsidR="0085436E" w:rsidRPr="00E849EE" w:rsidRDefault="0085436E" w:rsidP="00AD08AA">
            <w:pPr>
              <w:pStyle w:val="Descripcin"/>
            </w:pPr>
            <w:r w:rsidRPr="00E849EE">
              <w:t>Observaciones</w:t>
            </w:r>
          </w:p>
        </w:tc>
      </w:tr>
      <w:tr w:rsidR="0085436E" w:rsidRPr="00E849EE" w14:paraId="018EF7D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319F0797" w14:textId="77777777" w:rsidR="0085436E" w:rsidRPr="00E849EE" w:rsidRDefault="0085436E" w:rsidP="00AD08AA">
            <w:pPr>
              <w:pStyle w:val="Descripcin"/>
            </w:pPr>
            <w:r w:rsidRPr="00E849EE">
              <w:t>Hasta el momento no se ha podido avanzar en este objetico debido a que requiere que todos los resultados de los objetivos anteriores estén completados.</w:t>
            </w:r>
          </w:p>
        </w:tc>
        <w:tc>
          <w:tcPr>
            <w:tcW w:w="3556" w:type="dxa"/>
          </w:tcPr>
          <w:p w14:paraId="3CF2EE3E" w14:textId="77777777" w:rsidR="0085436E" w:rsidRPr="00E849EE" w:rsidRDefault="0085436E" w:rsidP="00AD08AA">
            <w:pPr>
              <w:pStyle w:val="Descripcin"/>
            </w:pPr>
          </w:p>
        </w:tc>
        <w:tc>
          <w:tcPr>
            <w:tcW w:w="2411" w:type="dxa"/>
            <w:gridSpan w:val="3"/>
          </w:tcPr>
          <w:p w14:paraId="4EAA97D0" w14:textId="77777777" w:rsidR="0085436E" w:rsidRPr="00E849EE" w:rsidRDefault="0085436E" w:rsidP="00AD08AA">
            <w:pPr>
              <w:pStyle w:val="Descripcin"/>
            </w:pPr>
          </w:p>
        </w:tc>
      </w:tr>
    </w:tbl>
    <w:p w14:paraId="220BBEFD" w14:textId="031E3848" w:rsidR="00AD08AA" w:rsidRDefault="00AD08AA" w:rsidP="00AD08AA"/>
    <w:p w14:paraId="3961DA81" w14:textId="77777777" w:rsidR="00AD08AA" w:rsidRDefault="00AD08AA" w:rsidP="00AD08AA">
      <w:r>
        <w:br w:type="page"/>
      </w:r>
    </w:p>
    <w:p w14:paraId="4E17D39E" w14:textId="77777777" w:rsidR="0085436E" w:rsidRPr="0085436E" w:rsidRDefault="0085436E" w:rsidP="00AD08AA"/>
    <w:p w14:paraId="1B3391DB" w14:textId="70AF490A" w:rsidR="00AD08AA" w:rsidRDefault="00081D30" w:rsidP="00AD08AA">
      <w:pPr>
        <w:pStyle w:val="Ttulo1"/>
      </w:pPr>
      <w:bookmarkStart w:id="6" w:name="introducción"/>
      <w:bookmarkEnd w:id="3"/>
      <w:bookmarkEnd w:id="5"/>
      <w:r>
        <w:t>Introducción</w:t>
      </w:r>
    </w:p>
    <w:p w14:paraId="5F8F6910" w14:textId="77777777" w:rsidR="00AD08AA" w:rsidRDefault="00AD08AA" w:rsidP="00AD08AA"/>
    <w:p w14:paraId="0F91E5AB" w14:textId="6036D660" w:rsidR="00AD08AA" w:rsidRDefault="005964B5" w:rsidP="00AD08AA">
      <w:r w:rsidRPr="005964B5">
        <w:t>Los deltas y los estuarios representan un ecotono entre el agua dulce de los ríos y el agua salina del mar abierto, conformando ecosistemas únicos. La dinámica entre el flujo del río y las corrientes de marea moldea las condiciones físicas y la diversidad y abundancia de las comunidades estuarinas</w:t>
      </w:r>
      <w:r>
        <w:t xml:space="preserve"> </w:t>
      </w:r>
      <w:r w:rsidR="001B49FB">
        <w:fldChar w:fldCharType="begin"/>
      </w:r>
      <w:r w:rsidR="001B49FB">
        <w:instrText xml:space="preserve"> ADDIN ZOTERO_ITEM CSL_CITATION {"citationID":"1tYRaQZ2","properties":{"formattedCitation":"(Dirisu, 2019)","plainCitation":"(Dirisu, 2019)","noteIndex":0},"citationItems":[{"id":5182,"uris":["http://zotero.org/users/8864020/items/V8SXI8G7"],"itemData":{"id":5182,"type":"article-journal","abstract":"Biodiversity of Asarama estuary at Andoni flat in the Niger Delta was surveyed in the wet and dry seasons of 2016/17; in order to ascertain the diversity, composition and community structure of plankton. Qualitative plankton samples, were collected from different sources including surface water and analysed in the laboratory. The results for the analyses for water chemistry showed optimal to near high values for the parameters, which were within the normal range of normality in tropical brackish waters. Biodiversity analyses revealed eight divisions of phytoplankton in the given order; (bacillariphyta constituting 84% &gt; cyanophyta 8% &gt; chlorophyta 6%, &gt; euglenophyta 1%, ≥ dinophyta 1%, &gt; ochrophyta &lt; 1%, ≥ charophyta &lt; 1%, ≥ oligohymenophorea &lt; 1%) and three groups of zooplankton which were cyclopoida (composed of 98% of the species), harpaticoida and rotifera (which had 1% of the constituent species each). Species diversity and composition were low for zooplankton and very high for phytoplankton. Meanwhile, unregulated boat traffic and illegal pollution with crude oil products pose major challenges to the biotic communities. Nutrient enrichment may perhaps become an issue in the near future if no monitoring efforts backed with legislature are imposed on the maricultural practices of bivalves at the upstream.","container-title":"Applied Ecology and Environmental Research","DOI":"10.15666/aeer/1705_1027710292","ISSN":"15891623, 17850037","issue":"5","journalAbbreviation":"Appl. Ecol. Env. Res.","language":"en","source":"DOI.org (Crossref)","title":"Plankton diversity and community structure of asarama estuary in the niger delta in relation to physico-chemistry","URL":"http://aloki.hu/pdf/1705_1027710292.pdf","volume":"17","author":[{"family":"Dirisu","given":"A R"}],"accessed":{"date-parts":[["2023",5,10]]},"issued":{"date-parts":[["2019"]]}}}],"schema":"https://github.com/citation-style-language/schema/raw/master/csl-citation.json"} </w:instrText>
      </w:r>
      <w:r w:rsidR="001B49FB">
        <w:fldChar w:fldCharType="separate"/>
      </w:r>
      <w:r w:rsidR="001B49FB" w:rsidRPr="001B49FB">
        <w:t>(Dirisu, 2019)</w:t>
      </w:r>
      <w:r w:rsidR="001B49FB">
        <w:fldChar w:fldCharType="end"/>
      </w:r>
      <w:r w:rsidR="00620A71">
        <w:t>.</w:t>
      </w:r>
      <w:r w:rsidR="001B49FB">
        <w:t xml:space="preserve"> </w:t>
      </w:r>
      <w:r w:rsidRPr="005964B5">
        <w:t>En la subregión Sanquianga-Gorgona, se encuentra el delta del río Patía, el más grande de la costa del Pacífico de Colombia, con una extensión de 1700 km2</w:t>
      </w:r>
      <w:r>
        <w:t xml:space="preserve"> </w:t>
      </w:r>
      <w:r>
        <w:fldChar w:fldCharType="begin"/>
      </w:r>
      <w:r>
        <w:instrText xml:space="preserve"> ADDIN ZOTERO_ITEM CSL_CITATION {"citationID":"V69yesB7","properties":{"formattedCitation":"(Restrepo A, 2012; Restrepo Angel, 2008)","plainCitation":"(Restrepo A, 2012; Restrepo Angel, 2008)","noteIndex":0},"citationItems":[{"id":5128,"uris":["http://zotero.org/users/8864020/items/C38H7BVS"],"itemData":{"id":5128,"type":"article-journal","abstract":"This paper presents the main physical and human-induced stresses that have shaped the recent evolution of the Patía River delta, the largest and best-developed delta on the western margin of South America. During the Holocene, the Patía Delta moved southward and the northern part became an estuarine system characterized by large extensions of mangrove ecosystems. However, a major human-induced water diversion, starting in 1972, diverted the Patía ﬂow to the Sanguianga River, and shifted the active delta plain back to its former Holocene location. This discharge diversion has led to sediment starvation of the southern delta lobe and changed the northern estuarine system into an active delta plain. In addition, coastal areas of the Patía delta subsided as a result of a devastating tsunami in 1979. Morphological changes along the delta coast are evidenced by: (1) coastal retreat along the whole delta front during the period 1986–2001; (2) coastal retreat along the abandoned delta lobe for the period 2001–2008; 56% of the southern delta shoreline is retreating and only 4% of the coast shows signs of accretion; (3) progradation of the northern delta region during the period 2001–2008; the discharge diversion of the Patía River to the Sanquianga has apparently balanced the observed trends in coastal erosion and sea-level rise (5.1 mm yr−1 for the period 1984–2006, after the 1979 tsunami); (4) formation of transgressive barrier islands with exposed peat soils in the surf zone; and (5) abandonment of former active distributaries in the southern delta plain with associated inlet closure. In the northern delta lobe, major geomorphic changes include: (1) distributary channel accretion by morphological processes such as sedimentation (also in crevasses), overbank ﬂow, increasing width of levees, inter-distributary channel ﬁll, and colonization of pioneer mangrove; (2) freshening conditions in the Sanguianga distributary channel, a hydrologic change that has shifted the upper estuarine region (salinity b 1 psu) downstream; and (3) changes in vegetation succession; approximately 30% of mangrove forests in the current delta apex have been replaced by freshwater vegetation. Overall, the recent evolution of the Patía has been controlled by the interplay of (1) high basin-wide sediment load; (2) low discharge variability (Qmax/Qmin); (3) spatial switch of delta distributaries related to tectonic movements and subsidence; (4) a relative sea-level rise of 5.1 mm yr−1 after the occurrence of the 1979 tsunami; (5) episodes of sea-level rise associated with the ENSO cycle; and (6) human-induced discharge diversion. The information presented here is valuable evidence for understanding the role of extreme events versus ‘normal’ conditions in creating and shaping deltas.","container-title":"Geomorphology","DOI":"10.1016/j.geomorph.2012.02.004","ISSN":"0169555X","journalAbbreviation":"Geomorphology","language":"en","page":"207-223","source":"DOI.org (Crossref)","title":"Assessing the effect of sea-level change and human activities on a major delta on the Pacific coast of northern South America: The Patía River","title-short":"Assessing the effect of sea-level change and human activities on a major delta on the Pacific coast of northern South America","volume":"151-152","author":[{"family":"Restrepo A","given":"Juan D."}],"issued":{"date-parts":[["2012",5]]}}},{"id":12654,"uris":["http://zotero.org/users/8864020/items/N46U8NFR"],"itemData":{"id":12654,"type":"book","event-place":"Medellín, Colombia","ISBN":"978-958-720-020-1","number-of-pages":"284","publisher":"Fondo Editorial Universidad EAFIT.","publisher-place":"Medellín, Colombia","title":"Deltas de Colombia: mofodinámica y vulnerabilidad ante el cambio global","author":[{"family":"Restrepo Angel","given":"J.D."}],"issued":{"date-parts":[["2008"]]}}}],"schema":"https://github.com/citation-style-language/schema/raw/master/csl-citation.json"} </w:instrText>
      </w:r>
      <w:r>
        <w:fldChar w:fldCharType="separate"/>
      </w:r>
      <w:r w:rsidRPr="005964B5">
        <w:t>(Restrepo A, 2012; Restrepo Angel, 2008)</w:t>
      </w:r>
      <w:r>
        <w:fldChar w:fldCharType="end"/>
      </w:r>
      <w:r w:rsidRPr="005964B5">
        <w:t>. Este delta es influenciado por las mareas, con un ciclo semidiurno y un rango de 2 metros</w:t>
      </w:r>
      <w:r>
        <w:t xml:space="preserve"> </w:t>
      </w:r>
      <w:r>
        <w:fldChar w:fldCharType="begin"/>
      </w:r>
      <w:r>
        <w:instrText xml:space="preserve"> ADDIN ZOTERO_ITEM CSL_CITATION {"citationID":"Dll8qHnU","properties":{"formattedCitation":"(Restrepo A, 2012; Restrepo Angel, 2008)","plainCitation":"(Restrepo A, 2012; Restrepo Angel, 2008)","noteIndex":0},"citationItems":[{"id":5128,"uris":["http://zotero.org/users/8864020/items/C38H7BVS"],"itemData":{"id":5128,"type":"article-journal","abstract":"This paper presents the main physical and human-induced stresses that have shaped the recent evolution of the Patía River delta, the largest and best-developed delta on the western margin of South America. During the Holocene, the Patía Delta moved southward and the northern part became an estuarine system characterized by large extensions of mangrove ecosystems. However, a major human-induced water diversion, starting in 1972, diverted the Patía ﬂow to the Sanguianga River, and shifted the active delta plain back to its former Holocene location. This discharge diversion has led to sediment starvation of the southern delta lobe and changed the northern estuarine system into an active delta plain. In addition, coastal areas of the Patía delta subsided as a result of a devastating tsunami in 1979. Morphological changes along the delta coast are evidenced by: (1) coastal retreat along the whole delta front during the period 1986–2001; (2) coastal retreat along the abandoned delta lobe for the period 2001–2008; 56% of the southern delta shoreline is retreating and only 4% of the coast shows signs of accretion; (3) progradation of the northern delta region during the period 2001–2008; the discharge diversion of the Patía River to the Sanquianga has apparently balanced the observed trends in coastal erosion and sea-level rise (5.1 mm yr−1 for the period 1984–2006, after the 1979 tsunami); (4) formation of transgressive barrier islands with exposed peat soils in the surf zone; and (5) abandonment of former active distributaries in the southern delta plain with associated inlet closure. In the northern delta lobe, major geomorphic changes include: (1) distributary channel accretion by morphological processes such as sedimentation (also in crevasses), overbank ﬂow, increasing width of levees, inter-distributary channel ﬁll, and colonization of pioneer mangrove; (2) freshening conditions in the Sanguianga distributary channel, a hydrologic change that has shifted the upper estuarine region (salinity b 1 psu) downstream; and (3) changes in vegetation succession; approximately 30% of mangrove forests in the current delta apex have been replaced by freshwater vegetation. Overall, the recent evolution of the Patía has been controlled by the interplay of (1) high basin-wide sediment load; (2) low discharge variability (Qmax/Qmin); (3) spatial switch of delta distributaries related to tectonic movements and subsidence; (4) a relative sea-level rise of 5.1 mm yr−1 after the occurrence of the 1979 tsunami; (5) episodes of sea-level rise associated with the ENSO cycle; and (6) human-induced discharge diversion. The information presented here is valuable evidence for understanding the role of extreme events versus ‘normal’ conditions in creating and shaping deltas.","container-title":"Geomorphology","DOI":"10.1016/j.geomorph.2012.02.004","ISSN":"0169555X","journalAbbreviation":"Geomorphology","language":"en","page":"207-223","source":"DOI.org (Crossref)","title":"Assessing the effect of sea-level change and human activities on a major delta on the Pacific coast of northern South America: The Patía River","title-short":"Assessing the effect of sea-level change and human activities on a major delta on the Pacific coast of northern South America","volume":"151-152","author":[{"family":"Restrepo A","given":"Juan D."}],"issued":{"date-parts":[["2012",5]]}}},{"id":12654,"uris":["http://zotero.org/users/8864020/items/N46U8NFR"],"itemData":{"id":12654,"type":"book","event-place":"Medellín, Colombia","ISBN":"978-958-720-020-1","number-of-pages":"284","publisher":"Fondo Editorial Universidad EAFIT.","publisher-place":"Medellín, Colombia","title":"Deltas de Colombia: mofodinámica y vulnerabilidad ante el cambio global","author":[{"family":"Restrepo Angel","given":"J.D."}],"issued":{"date-parts":[["2008"]]}}}],"schema":"https://github.com/citation-style-language/schema/raw/master/csl-citation.json"} </w:instrText>
      </w:r>
      <w:r>
        <w:fldChar w:fldCharType="separate"/>
      </w:r>
      <w:r w:rsidRPr="005964B5">
        <w:t>(Restrepo A, 2012; Restrepo Angel, 2008)</w:t>
      </w:r>
      <w:r>
        <w:fldChar w:fldCharType="end"/>
      </w:r>
      <w:r w:rsidRPr="005964B5">
        <w:t xml:space="preserve">. Además, aporta aproximadamente 972 toneladas de sedimentos por kilómetro cuadrado al año y alberga uno de los bosques de manglar más grandes del Pacífico colombiano, lo que lo convierte en un refugio de diversidad clave para el mantenimiento y dispersión de recursos pesqueros estratégicos </w:t>
      </w:r>
      <w:r w:rsidR="00C3263B">
        <w:t xml:space="preserve"> </w:t>
      </w:r>
      <w:r w:rsidR="00A55051">
        <w:fldChar w:fldCharType="begin"/>
      </w:r>
      <w:r w:rsidR="00A55051">
        <w:instrText xml:space="preserve"> ADDIN ZOTERO_ITEM CSL_CITATION {"citationID":"WPorTUOt","properties":{"formattedCitation":"(Beltr\\uc0\\u225{}n-Le\\uc0\\u243{}n &amp; Morales Osorio, 2021)","plainCitation":"(Beltrán-León &amp; Morales Osorio, 2021)","noteIndex":0},"citationItems":[{"id":5176,"uris":["http://zotero.org/users/8864020/items/KM75YIAU"],"itemData":{"id":5176,"type":"article-journal","abstract":"With the purpose of characterizing ichthyoplankton in three marine protected areas (Sanquianga National Natural Park, Gorgona National Natural Park and Malpelo Fauna and Flora Sanctuary) in the Colombian Pacific during November 2009, scientific expeditions were carried out to obtain 56 samples by trawling with bongo nets. 3,155 / 10 m2 fish larvae were captured distributed in 1,553 larvae / 10 m2 (49.22 %) for the PNN Sanquianga; 1,411 larvae / 10m2 (44.72 %) for the Gorgona PNN and 191 larvae / 10m2 (6.05 %) for the Malpelo SFF. The main families were Engraulidae (PNN Sanquianga), Bregmacerotidae (PNN Gorgona) and Phosichthyidae (SFF Malpelo). The NMS community analysis shows that the location of the PNN Sanquianga (coastal), PNN Gorgona (intermediate) and SFF Malpelo (oceanic) areas, marks a clear difference in the composition, distribution and abundance of the larvae. Eggs of Engraulidae were found for the first time in the Malpelo area, an unusual area in its distribution, coinciding with what was reported by the Climate Alert Bulletin (BAC, 2009) of July 2009, which reports the development of an El Niño event, which lasted until the first quarter of 2010.","container-title":"Boletín de Investigaciones Marinas y Costeras","DOI":"10.25268/bimc.invemar.2021.50.2.1062","ISSN":"01229761, 25904671","issue":"2","journalAbbreviation":"Bol. Investig. Mar. Costeras","language":"en","page":"31-52","source":"DOI.org (Crossref)","title":"Distribución, composición y abundancia del ictioplancton en tres áreas marinas protegidas del Pacífico colombiano","volume":"50","author":[{"family":"Beltrán-León","given":"Beatriz Susana"},{"family":"Morales Osorio","given":"Yaneth Alicia"}],"issued":{"date-parts":[["2021",11,17]]}}}],"schema":"https://github.com/citation-style-language/schema/raw/master/csl-citation.json"} </w:instrText>
      </w:r>
      <w:r w:rsidR="00A55051">
        <w:fldChar w:fldCharType="separate"/>
      </w:r>
      <w:r w:rsidR="00A55051" w:rsidRPr="00A55051">
        <w:rPr>
          <w:szCs w:val="24"/>
        </w:rPr>
        <w:t>(Beltrán-León &amp; Morales Osorio, 2021)</w:t>
      </w:r>
      <w:r w:rsidR="00A55051">
        <w:fldChar w:fldCharType="end"/>
      </w:r>
      <w:r w:rsidR="00C3263B">
        <w:t>.</w:t>
      </w:r>
    </w:p>
    <w:p w14:paraId="72E8A1A9" w14:textId="25D410CC" w:rsidR="00A55051" w:rsidRDefault="00A55051" w:rsidP="00AD08AA"/>
    <w:p w14:paraId="36763E60" w14:textId="1640240B" w:rsidR="002541F8" w:rsidRDefault="005964B5" w:rsidP="00AD08AA">
      <w:r>
        <w:t>A pesar de que el plancton es el principal actor en la transferencia de energía y carbono en muchos ecosistemas marinos</w:t>
      </w:r>
      <w:r w:rsidR="002541F8">
        <w:t xml:space="preserve"> y es la base de la red trófica marina</w:t>
      </w:r>
      <w:r>
        <w:t xml:space="preserve">, existen </w:t>
      </w:r>
      <w:r w:rsidR="000809DF">
        <w:t>algunos</w:t>
      </w:r>
      <w:r>
        <w:t xml:space="preserve"> estudios que determinen </w:t>
      </w:r>
      <w:r w:rsidR="00FF0013">
        <w:t>la</w:t>
      </w:r>
      <w:r>
        <w:t xml:space="preserve"> relación </w:t>
      </w:r>
      <w:r w:rsidR="00FF0013">
        <w:t>de la</w:t>
      </w:r>
      <w:r>
        <w:t xml:space="preserve"> diversidad y la productividad en general </w:t>
      </w:r>
      <w:r w:rsidR="00FF0013">
        <w:t xml:space="preserve">(fitoplancton y zooplancton) con condiciones abióticas como son las variables hidrológicas, la intervención antrópica o la contaminación en general </w:t>
      </w:r>
      <w:r w:rsidR="003B601D">
        <w:t xml:space="preserve">y ciclos ambientales </w:t>
      </w:r>
      <w:r w:rsidR="00FF0013">
        <w:fldChar w:fldCharType="begin"/>
      </w:r>
      <w:r w:rsidR="00FF0013">
        <w:instrText xml:space="preserve"> ADDIN ZOTERO_ITEM CSL_CITATION {"citationID":"nDSqnAeT","properties":{"formattedCitation":"(Chang et\\uc0\\u160{}al., 2023)","plainCitation":"(Chang et al., 2023)","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schema":"https://github.com/citation-style-language/schema/raw/master/csl-citation.json"} </w:instrText>
      </w:r>
      <w:r w:rsidR="00FF0013">
        <w:fldChar w:fldCharType="separate"/>
      </w:r>
      <w:r w:rsidR="00FF0013" w:rsidRPr="00FF0013">
        <w:rPr>
          <w:szCs w:val="24"/>
        </w:rPr>
        <w:t>(Chang et al., 2023)</w:t>
      </w:r>
      <w:r w:rsidR="00FF0013">
        <w:fldChar w:fldCharType="end"/>
      </w:r>
      <w:r w:rsidR="000809DF">
        <w:t xml:space="preserve"> pero pocos estudios se han destinado a estudiar la relación de los períodos mareales con la diversidad de estos grupos</w:t>
      </w:r>
      <w:r w:rsidR="003B601D">
        <w:t>; e</w:t>
      </w:r>
      <w:r>
        <w:t>sto se debe a la complejidad del estudio de</w:t>
      </w:r>
      <w:r w:rsidR="000809DF">
        <w:t xml:space="preserve">l plancton </w:t>
      </w:r>
      <w:r>
        <w:t xml:space="preserve">y a la dificultad para obtener datos de diferentes ensambles con resoluciones taxonómicas iguales </w:t>
      </w:r>
      <w:r w:rsidR="001B49FB">
        <w:fldChar w:fldCharType="begin"/>
      </w:r>
      <w:r w:rsidR="001B49FB">
        <w:instrText xml:space="preserve"> ADDIN ZOTERO_ITEM CSL_CITATION {"citationID":"XQ5GehpP","properties":{"formattedCitation":"(Dirisu, 2019)","plainCitation":"(Dirisu, 2019)","noteIndex":0},"citationItems":[{"id":5182,"uris":["http://zotero.org/users/8864020/items/V8SXI8G7"],"itemData":{"id":5182,"type":"article-journal","abstract":"Biodiversity of Asarama estuary at Andoni flat in the Niger Delta was surveyed in the wet and dry seasons of 2016/17; in order to ascertain the diversity, composition and community structure of plankton. Qualitative plankton samples, were collected from different sources including surface water and analysed in the laboratory. The results for the analyses for water chemistry showed optimal to near high values for the parameters, which were within the normal range of normality in tropical brackish waters. Biodiversity analyses revealed eight divisions of phytoplankton in the given order; (bacillariphyta constituting 84% &gt; cyanophyta 8% &gt; chlorophyta 6%, &gt; euglenophyta 1%, ≥ dinophyta 1%, &gt; ochrophyta &lt; 1%, ≥ charophyta &lt; 1%, ≥ oligohymenophorea &lt; 1%) and three groups of zooplankton which were cyclopoida (composed of 98% of the species), harpaticoida and rotifera (which had 1% of the constituent species each). Species diversity and composition were low for zooplankton and very high for phytoplankton. Meanwhile, unregulated boat traffic and illegal pollution with crude oil products pose major challenges to the biotic communities. Nutrient enrichment may perhaps become an issue in the near future if no monitoring efforts backed with legislature are imposed on the maricultural practices of bivalves at the upstream.","container-title":"Applied Ecology and Environmental Research","DOI":"10.15666/aeer/1705_1027710292","ISSN":"15891623, 17850037","issue":"5","journalAbbreviation":"Appl. Ecol. Env. Res.","language":"en","source":"DOI.org (Crossref)","title":"Plankton diversity and community structure of asarama estuary in the niger delta in relation to physico-chemistry","URL":"http://aloki.hu/pdf/1705_1027710292.pdf","volume":"17","author":[{"family":"Dirisu","given":"A R"}],"accessed":{"date-parts":[["2023",5,10]]},"issued":{"date-parts":[["2019"]]}}}],"schema":"https://github.com/citation-style-language/schema/raw/master/csl-citation.json"} </w:instrText>
      </w:r>
      <w:r w:rsidR="001B49FB">
        <w:fldChar w:fldCharType="separate"/>
      </w:r>
      <w:r w:rsidR="001B49FB" w:rsidRPr="001B49FB">
        <w:t>(Dirisu, 2019)</w:t>
      </w:r>
      <w:r w:rsidR="001B49FB">
        <w:fldChar w:fldCharType="end"/>
      </w:r>
      <w:r>
        <w:t xml:space="preserve">. </w:t>
      </w:r>
      <w:r w:rsidR="000809DF">
        <w:t xml:space="preserve">La productividad del fitoplancton </w:t>
      </w:r>
      <w:r w:rsidR="00D6499F">
        <w:t xml:space="preserve">se ha asociado con los cambios mareales y especie que suelen ser muy abundantes están estrechamente relacionadas con estos eventos </w:t>
      </w:r>
      <w:r w:rsidR="00D6499F">
        <w:fldChar w:fldCharType="begin"/>
      </w:r>
      <w:r w:rsidR="00D6499F">
        <w:instrText xml:space="preserve"> ADDIN ZOTERO_ITEM CSL_CITATION {"citationID":"b4FFRsbj","properties":{"formattedCitation":"(Borkman &amp; Smayda, 2009)","plainCitation":"(Borkman &amp; Smayda, 2009)","noteIndex":0},"citationItems":[{"id":13782,"uris":["http://zotero.org/users/8864020/items/E8ECWI7P"],"itemData":{"id":13782,"type":"article-journal","abstract":"A 38-year time series (January 1959 to May 1997) of weekly observations of abundance of the marine diatom Skeletonema spp. and related plankton habitat parameters in lower Narragansett Bay, Rhode Island was compiled and analyzed. A statistical change point test identified two different abundance regimes characterized by a ca. 45% decline in Skeletonema abundance. In the first 260 months of the time series (January 1959 to August 1980), the mean deseasonalized Skeletonema abundance was 2137 cells ml− 1, which declined to 1128 cells ml− 1 in the final 201 months (August 1980 to May 1997) of the time series. The decline was greatest during the winter–spring bloom period; Skeletonema abundance in March declined from a mean of ca. 3300 cells ml− 1 prior to the change-point to ca. 700 cells ml− 1 after the change point.Skeletonema exhibited three types of annual abundance patterns: winter–spring, summer and autumn bloom peaks. A decline in winter–spring Skeletonema abundance was part of a shift away from winter–spring bloom dominated annual cycles in the 1960s to summer bloom dominated annual cycles in the 1990s. Of 25 years suitable for analyses, Skeletonema winter–spring bloom dominated in 12 years, summer blooms dominated in ten years and autumn blooms dominated three years. Winter–spring Skeletonema bloom years tended to be bright, windy, cold, and have lower copepod (Acartia hudsonica) abundance in the first quarter, and were cool and had high A. hudsonica abundance in the fourth quarter. In contrast, during summer and fall Skeletonema bloom years the first quarters were darker, warmer, less windy and accompanied by higher first quarter A. hudsonica abundance. In summer and fall bloom years the fourth quarters were warm and had above-mean river flow and low A. hudsonica abundance. The observed first quarter environmental differences between winter–spring and summer–fall bloom years (i.e., water temperature, wind, light) may be partially regulated by changes in weather induced by large-scale atmospheric circulation patterns. Years in which the North Atlantic Oscillation (NAO) index was relatively low (mean = − 1.4) tended to have colder winters, and winter–spring bloom dominated Skeletonema annual cycles; years with high NAO index (&gt; + 1.1) featured warmer winters and summer or autumn Skeletonema blooms.","container-title":"J. Sea Res.","issue":"1-2","language":"en","note":"publisher: Elsevier BV","page":"84–94","title":"Multidecadal (1959–1997) changes in Skeletonema abundance and seasonal bloom patterns in Narragansett Bay, Rhode Island, USA","volume":"61","author":[{"family":"Borkman","given":"David G"},{"family":"Smayda","given":"Theodore"}],"issued":{"date-parts":[["2009",1]]}}}],"schema":"https://github.com/citation-style-language/schema/raw/master/csl-citation.json"} </w:instrText>
      </w:r>
      <w:r w:rsidR="00D6499F">
        <w:fldChar w:fldCharType="separate"/>
      </w:r>
      <w:r w:rsidR="00D6499F" w:rsidRPr="00D6499F">
        <w:t>(Borkman &amp; Smayda, 2009)</w:t>
      </w:r>
      <w:r w:rsidR="00D6499F">
        <w:fldChar w:fldCharType="end"/>
      </w:r>
      <w:r w:rsidR="00D6499F">
        <w:t>, debido a que en todo el ambiente nerítico las corrientes mareales crean flujos y reflujos que dinamizan la distribución de los nutrientes</w:t>
      </w:r>
      <w:r w:rsidR="00183964">
        <w:t xml:space="preserve"> a su vez e</w:t>
      </w:r>
      <w:r w:rsidR="00D6499F">
        <w:t>l zooplancton</w:t>
      </w:r>
      <w:r w:rsidR="00183964">
        <w:t xml:space="preserve"> se ve condicionado por estas respuestas del fitoplancton condicionando su </w:t>
      </w:r>
      <w:r w:rsidR="00D6499F">
        <w:t xml:space="preserve">productividad y abundancia </w:t>
      </w:r>
      <w:r w:rsidR="00D6499F">
        <w:fldChar w:fldCharType="begin"/>
      </w:r>
      <w:r w:rsidR="00D6499F">
        <w:instrText xml:space="preserve"> ADDIN ZOTERO_ITEM CSL_CITATION {"citationID":"xFZk8oac","properties":{"formattedCitation":"(Ali et\\uc0\\u160{}al., 2011)","plainCitation":"(Ali et al., 2011)","noteIndex":0},"citationItems":[{"id":12819,"uris":["http://zotero.org/users/8864020/items/IPMB79X2"],"itemData":{"id":12819,"type":"article-journal","abstract":"Tidal cycles had no significant effect on the abundance or community structure of plankton at AFMED (Aquaculture, Fisheries and Marine Environment Department) Marina, nor had any physicochemical factor, except salinity, on the density of copepods (p \\textless 0.05), although variation in the physichochemical data measured was small. The major components of the plankton community throughout the study were copepods, Noctiluca spp. (mostly N. scintillans (Macartney) Kofoid &amp; Swezy), and cirripede nauplii. Their abundance differed between high and low tides throughout the study. Variation between high and low tides was also observed among the various groups and species of copepods. MDPs (Mean Density Percentages) of calanoids, copepod nauplii, and poecilostomatoids were higher at high tide (45%, 20.09%, and 2.81%, respectively), while cyclopoid and harpacticoid MDPs were higher at low tide (30.63% and 9.95%, respectively). The most dominant copepods were Parvocalanus crassirostris (F. Dahl, 1894), Paracalanus spp., Oithona simplex Farran, 1913, Euterpina acutifrons (Dana, 1847), Oncaea spp., and Corycaeus spp. The copepods with the highest MDPs at high tide were Parvocalanus crassirostris (14.19%), Paracalanus spp. (10.79%), Oncaea spp. (1.75%) and Corycaeus spp. (1.06%), respectively, while Oithona simplex and Euterpina acutifrons had a higher MDP at low tide (14.97% and 9.12%, respectively). The highest MDP at low tide was that of Oithona simplex. Neither tide nor any other factor measured had a significant effect on any of the copepods. Other, related factors (mainly biological and anthropogenic) may thus have accounted for the differences in abundance and biodiversity observed. © 2011 Koninklijke Brill NV, Leiden.","container-title":"Crustaceana","DOI":"10.1163/001121611X572814","ISSN":"0011216X","issue":"5-6","page":"601–621","title":"The effect of tidal cycles on the community structure of plankton (with emphasis on copepods) at AFMED Marina in winter (a preliminary study)","volume":"84","author":[{"family":"Ali","given":"Mohammad"},{"family":"Al-Yamani","given":"Faiza"},{"family":"Polikarpov","given":"Igor"}],"issued":{"date-parts":[["2011"]]}}}],"schema":"https://github.com/citation-style-language/schema/raw/master/csl-citation.json"} </w:instrText>
      </w:r>
      <w:r w:rsidR="00D6499F">
        <w:fldChar w:fldCharType="separate"/>
      </w:r>
      <w:r w:rsidR="00D6499F" w:rsidRPr="00D6499F">
        <w:rPr>
          <w:szCs w:val="24"/>
        </w:rPr>
        <w:t>(Ali et al., 2011)</w:t>
      </w:r>
      <w:r w:rsidR="00D6499F">
        <w:fldChar w:fldCharType="end"/>
      </w:r>
    </w:p>
    <w:p w14:paraId="0FAE96B2" w14:textId="37D7E3FC" w:rsidR="000809DF" w:rsidRDefault="000809DF" w:rsidP="00AD08AA"/>
    <w:p w14:paraId="5A4BE606" w14:textId="3E0F0990" w:rsidR="00DE1A24" w:rsidRDefault="005B12D0" w:rsidP="00AD08AA">
      <w:r>
        <w:t xml:space="preserve">Dado que la biodiversidad se ha utilizado ampliamente como un indicador del estado de salud de los ecosistemas terrestres y marinos </w:t>
      </w:r>
      <w:r w:rsidR="00DE1A24">
        <w:fldChar w:fldCharType="begin"/>
      </w:r>
      <w:r w:rsidR="00DE1A24">
        <w:instrText xml:space="preserve"> ADDIN ZOTERO_ITEM CSL_CITATION {"citationID":"0ImAHD2d","properties":{"formattedCitation":"(Chang et\\uc0\\u160{}al., 2023; Dufrene &amp; Legendre, 1997)","plainCitation":"(Chang et al., 2023; Dufrene &amp; Legendre, 1997)","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id":5265,"uris":["http://zotero.org/users/8864020/items/77PZZ3A5"],"itemData":{"id":5265,"type":"article-journal","container-title":"Ecological Monographs","DOI":"10.2307/2963459","ISSN":"00129615","issue":"3","page":"345","title":"Species Assemblages and Indicator Species: The Need for a Flexible Asymmetrical Approach","volume":"67","author":[{"family":"Dufrene","given":"Marc"},{"family":"Legendre","given":"Pierre"}],"issued":{"date-parts":[["1997",8]]}}}],"schema":"https://github.com/citation-style-language/schema/raw/master/csl-citation.json"} </w:instrText>
      </w:r>
      <w:r w:rsidR="00DE1A24">
        <w:fldChar w:fldCharType="separate"/>
      </w:r>
      <w:r w:rsidR="00DE1A24" w:rsidRPr="00DE1A24">
        <w:rPr>
          <w:szCs w:val="24"/>
        </w:rPr>
        <w:t>(Chang et al., 2023; Dufrene &amp; Legendre, 1997)</w:t>
      </w:r>
      <w:r w:rsidR="00DE1A24">
        <w:fldChar w:fldCharType="end"/>
      </w:r>
      <w:r w:rsidRPr="005B12D0">
        <w:t xml:space="preserve"> </w:t>
      </w:r>
      <w:r>
        <w:t>, es crucial comprender su dinámica y relación con los cambios ambientales para poder diferenciar entre fluctuaciones normales del ciclo ambiental y alteraciones anormales causadas por la actividad humana</w:t>
      </w:r>
      <w:r w:rsidR="00183964">
        <w:t xml:space="preserve"> </w:t>
      </w:r>
      <w:r w:rsidR="002541F8">
        <w:fldChar w:fldCharType="begin"/>
      </w:r>
      <w:r w:rsidR="002541F8">
        <w:instrText xml:space="preserve"> ADDIN ZOTERO_ITEM CSL_CITATION {"citationID":"8PUsZ9rz","properties":{"formattedCitation":"(Chang et\\uc0\\u160{}al., 2023; Pawluk et\\uc0\\u160{}al., 2021)","plainCitation":"(Chang et al., 2023; Pawluk et al., 2021)","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id":13781,"uris":["http://zotero.org/users/8864020/items/KYXZV6AU"],"itemData":{"id":13781,"type":"article-journal","container-title":"Estuar. Coast. Shelf Sci.","issue":"107121","language":"en","note":"publisher: Elsevier BV","page":"107121","title":"Climate effects on fish diversity in the subtropical bays of Texas","volume":"249","author":[{"family":"Pawluk","given":"Michaela"},{"family":"Fujiwara","given":"Masami"},{"family":"Martinez-Andrade","given":"Fernando"}],"issued":{"date-parts":[["2021",2]]}}}],"schema":"https://github.com/citation-style-language/schema/raw/master/csl-citation.json"} </w:instrText>
      </w:r>
      <w:r w:rsidR="002541F8">
        <w:fldChar w:fldCharType="separate"/>
      </w:r>
      <w:r w:rsidR="002541F8" w:rsidRPr="002541F8">
        <w:rPr>
          <w:szCs w:val="24"/>
        </w:rPr>
        <w:t>(Chang et al., 2023; Pawluk et al., 2021)</w:t>
      </w:r>
      <w:r w:rsidR="002541F8">
        <w:fldChar w:fldCharType="end"/>
      </w:r>
      <w:r>
        <w:t xml:space="preserve">. Los cambios en la diversidad entre grupos como el fitoplancton y el zooplancton pueden deberse a interacciones ecológicas entre estos, o bien pueden explicarse solamente por cambios ambientales que son independientes en las relaciones de estos grupos. </w:t>
      </w:r>
    </w:p>
    <w:p w14:paraId="61EEA97C" w14:textId="1BE8E186" w:rsidR="0093119C" w:rsidRDefault="0093119C" w:rsidP="00AD08AA"/>
    <w:p w14:paraId="16B8A01D" w14:textId="1E2A37BE" w:rsidR="002A7491" w:rsidRDefault="0093119C" w:rsidP="00BF0BD2">
      <w:r>
        <w:t xml:space="preserve">La covariación positiva de la biodiversidad y abundancia entre diferentes grupos taxonómicos es un tema que si bien se ha estudiado extensamente </w:t>
      </w:r>
      <w:r>
        <w:fldChar w:fldCharType="begin"/>
      </w:r>
      <w:r>
        <w:instrText xml:space="preserve"> ADDIN ZOTERO_ITEM CSL_CITATION {"citationID":"OlETTpbd","properties":{"formattedCitation":"(Andersen et\\uc0\\u160{}al., 2020; Azeria et\\uc0\\u160{}al., 2009; Cabra-Garc\\uc0\\u237{}a et\\uc0\\u160{}al., 2012; Lansac-T\\uc0\\u244{}ha et\\uc0\\u160{}al., 2022; Toranza &amp; Arim, 2010)","plainCitation":"(Andersen et al., 2020; Azeria et al., 2009; Cabra-García et al., 2012; Lansac-Tôha et al., 2022; Toranza &amp; Arim, 2010)","noteIndex":0},"citationItems":[{"id":13784,"uris":["http://zotero.org/users/8864020/items/67G39HP3"],"itemData":{"id":13784,"type":"article-journal","abstract":"Covariation in species richness and community structure across taxonomical groups (cross-taxon congruence) has practical consequences for the identification of biodiversity surrogates and proxies, as well as theoretical ramifications for understanding the mechanisms maintaining and sustaining biodiversity. We found there to exist a high cross-taxon congruence between phytoplankton, zooplankton, and fish in 73 large Scandinavian lakes across a 750 km longitudinal transect. The fraction of the total diversity variation explained by local environment alone was small for all trophic levels while a substantial fraction could be explained by spatial gradient variables. Almost half of the explained variation could not be resolved between local and spatial factors, possibly due to confounding issues between longitude and landscape productivity. There is strong consensus that the longitudinal gradient found in the regional fish community results from postglacial dispersal limitations, while there is much less evidence for the species richness and community structure gradients at lower trophic levels being directly affected by dispersal limitation over the same time scale. We found strong support for bidirectional interactions between fish and zooplankton species richness, while corresponding interactions between phytoplankton and zooplankton richness were much weaker. Both the weakening of the linkage at lower trophic levels and the bidirectional nature of the interaction indicates that the underlying mechanism must be qualitatively different from a trophic cascade.","container-title":"Ecology and Evolution","DOI":"10.1002/ece3.6514","ISSN":"2045-7758, 2045-7758","issue":"15","journalAbbreviation":"Ecol Evol","language":"en","page":"8153-8165","source":"DOI.org (Crossref)","title":"Congruence, but no cascade—Pelagic biodiversity across three trophic levels in Nordic lakes","volume":"10","author":[{"family":"Andersen","given":"Tom"},{"family":"Hessen","given":"Dag O."},{"family":"Håll","given":"Johnny P."},{"family":"Khomich","given":"Maryia"},{"family":"Kyle","given":"Marcia"},{"family":"Lindholm","given":"Markus"},{"family":"Rasconi","given":"Serena"},{"family":"Skjelbred","given":"Birger"},{"family":"Thrane","given":"Jan</w:instrText>
      </w:r>
      <w:r>
        <w:rPr>
          <w:rFonts w:ascii="Times New Roman" w:hAnsi="Times New Roman"/>
        </w:rPr>
        <w:instrText>‐</w:instrText>
      </w:r>
      <w:r>
        <w:instrText xml:space="preserve">Erik"},{"family":"Walseng","given":"Bjørn"}],"issued":{"date-parts":[["2020",8]]}}},{"id":9464,"uris":["http://zotero.org/users/8864020/items/HMMJKLGI"],"itemData":{"id":9464,"type":"article-journal","container-title":"Global Ecology and Biogeography","DOI":"10.1111/j.1466-8238.2009.00454.x","ISSN":"1466822X","issue":"3","page":"333–345","title":"Fine-scale structure and cross-taxon congruence of bird and beetle assemblages in an old-growth boreal forest mosaic","volume":"18","author":[{"family":"Azeria","given":"Ermias T."},{"family":"Fortin","given":"Daniel"},{"family":"Lemaître","given":"Jérôme"},{"family":"Janssen","given":"Philippe"},{"family":"Hébert","given":"Christian"},{"family":"Darveau","given":"Marcel"},{"family":"Cumming","given":"Steven G."}],"issued":{"date-parts":[["2009",5]]}}},{"id":13800,"uris":["http://zotero.org/users/8864020/items/TGW59VJJ"],"itemData":{"id":13800,"type":"article-journal","container-title":"Biodiversity and Conservation","DOI":"10.1007/s10531-012-0259-5","ISSN":"0960-3115","issue":"6","page":"1493–1508","title":"Cross-taxon congruence of α and β diversity among five leaf litter arthropod groups in Colombia","volume":"21","author":[{"family":"Cabra-García","given":"Jimmy"},{"family":"Bermúdez-Rivas","given":"Christian"},{"family":"Osorio","given":"Ana Milena"},{"family":"Chacón","given":"Patricia"}],"issued":{"date-parts":[["2012",3]]}}},{"id":13790,"uris":["http://zotero.org/users/8864020/items/QYBEZVCP"],"itemData":{"id":13790,"type":"article-journal","abstract":"An intensively debated issue in ecology is whether the variations in the biodiversity patterns of different biological groups are congruent in space and time. In addition, ecologists have recognized the necessity of accounting for both taxonomic and functional facets when analysing spatial and temporal congruence patterns. This study aimed to determine how the cross-taxon congruence of taxonomic and functional beta diversity varies across space and time, using data from four ﬂoodplains at a continental scale. Our general hypothesis was that the congruence between aquatic biological groups, either taxonomic or functional, would decrease with the “between-group” functional distance. Also, we examined how congruence patterns varied across spatial and temporal scales by focusing on how the cross-taxon relationships differ among Brazilian ﬂoodplains and between dry/ wet periods. Our study comprised information on eight biological groups from the four largest Brazilian river-ﬂoodplain systems, and cross-taxon congruence was assessed using Procrustes analysis. Our results show how detailed analyses can reveal different patterns of cross-taxon congruence, and partially support the hypothesis that the strength of cross-taxon congruence is negatively related to between-group functional distance.","container-title":"Frontiers in Environmental Science","DOI":"10.3389/fenvs.2022.903074","ISSN":"2296-665X","journalAbbreviation":"Front. Environ. Sci.","language":"en","page":"903074","source":"DOI.org (Crossref)","title":"Cross-Taxon Congruence of Taxonomic and Functional Beta-Diversity Facets Across Spatial and Temporal Scales","volume":"10","author":[{"family":"Lansac-Tôha","given":"Fernando Miranda"},{"family":"Heino","given":"Jani"},{"family":"Bini","given":"Luis Mauricio"},{"family":"Peláez","given":"Oscar"},{"family":"Baumgartner","given":"Matheus Tenório"},{"family":"Quirino","given":"Bárbara Angélio"},{"family":"Pineda","given":"Alfonso"},{"family":"Meira","given":"Bianca Ramos"},{"family":"Florêncio","given":"Fernanda Moreira"},{"family":"Oliveira","given":"Felipe Rafael"},{"family":"Bomfim","given":"Francieli Fátima"},{"family":"Silveira","given":"Márcio José"},{"family":"Dainez-Filho","given":"Mário Sérgio"},{"family":"Campos","given":"Ramiro"},{"family":"Dias","given":"Rosa Maria"},{"family":"Bonecker","given":"Claudia Costa"},{"family":"Higuti","given":"Janet"},{"family":"Mormul","given":"Roger Paulo"},{"family":"Benedito","given":"Evanilde"},{"family":"Pavanelli","given":"Carla Simone"},{"family":"Rodrigues","given":"Luzia Cleide"},{"family":"Jati","given":"Susicley"},{"family":"Martens","given":"Koen"},{"family":"Lansac-Tôha","given":"Fábio Amodêo"},{"family":"Velho","given":"Luiz Felipe Machado"}],"issued":{"date-parts":[["2022",7,8]]}}},{"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fldChar w:fldCharType="separate"/>
      </w:r>
      <w:r w:rsidRPr="0093119C">
        <w:rPr>
          <w:szCs w:val="24"/>
        </w:rPr>
        <w:t>(Andersen et al., 2020; Azeria et al., 2009; Cabra-García et al., 2012; Lansac-Tôha et al., 2022; Toranza &amp; Arim, 2010)</w:t>
      </w:r>
      <w:r>
        <w:fldChar w:fldCharType="end"/>
      </w:r>
      <w:r>
        <w:t xml:space="preserve">, </w:t>
      </w:r>
      <w:r w:rsidR="003F7F9A">
        <w:t xml:space="preserve">pero </w:t>
      </w:r>
      <w:r>
        <w:t xml:space="preserve">no ha sido probado en muchos ambientes. Las hipótesis que están detrás de este tema son varias, </w:t>
      </w:r>
      <w:r w:rsidR="003F7F9A">
        <w:t xml:space="preserve">algunas explican la relación positiva de diversidad entre dos grupos como la respuesta a una historia biogeográfica común o los que proponen que esta relación es explicada por una respuesta común a las condiciones ambientales </w:t>
      </w:r>
      <w:r w:rsidR="003F7F9A">
        <w:fldChar w:fldCharType="begin"/>
      </w:r>
      <w:r w:rsidR="003F7F9A">
        <w:instrText xml:space="preserve"> ADDIN ZOTERO_ITEM CSL_CITATION {"citationID":"CmclG61t","properties":{"formattedCitation":"(Toranza &amp; Arim, 2010)","plainCitation":"(Toranza &amp; Arim, 2010)","noteIndex":0},"citationItems":[{"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rsidR="003F7F9A">
        <w:fldChar w:fldCharType="separate"/>
      </w:r>
      <w:r w:rsidR="003F7F9A" w:rsidRPr="003F7F9A">
        <w:t>(Toranza &amp; Arim, 2010)</w:t>
      </w:r>
      <w:r w:rsidR="003F7F9A">
        <w:fldChar w:fldCharType="end"/>
      </w:r>
      <w:r w:rsidR="003F7F9A">
        <w:t xml:space="preserve">. Según esta última hipótesis se puede entender que las condiciones climáticas influyen en la diversidad a través del control de la disponibilidad de agua y energía por lo tanto esta energía disponible determina la viabilidad de especies raras y la riqueza de la comunidad. La temperatura también puede influir en la diversidad de los taxa como limitador de las tasas vitales y como respuesta a estas relaciones </w:t>
      </w:r>
      <w:r w:rsidR="00BF0BD2">
        <w:t xml:space="preserve">se da el fenómeno de la covariación positiva de la diversidad </w:t>
      </w:r>
      <w:r w:rsidR="00BF0BD2">
        <w:fldChar w:fldCharType="begin"/>
      </w:r>
      <w:r w:rsidR="00BF0BD2">
        <w:instrText xml:space="preserve"> ADDIN ZOTERO_ITEM CSL_CITATION {"citationID":"HsZUj5zu","properties":{"formattedCitation":"(Toranza &amp; Arim, 2010)","plainCitation":"(Toranza &amp; Arim, 2010)","noteIndex":0},"citationItems":[{"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rsidR="00BF0BD2">
        <w:fldChar w:fldCharType="separate"/>
      </w:r>
      <w:r w:rsidR="00BF0BD2" w:rsidRPr="00BF0BD2">
        <w:t>(Toranza &amp; Arim, 2010)</w:t>
      </w:r>
      <w:r w:rsidR="00BF0BD2">
        <w:fldChar w:fldCharType="end"/>
      </w:r>
      <w:r w:rsidR="003F7F9A">
        <w:t>.</w:t>
      </w:r>
    </w:p>
    <w:p w14:paraId="54A92A58" w14:textId="302AE8E2" w:rsidR="00BF0BD2" w:rsidRDefault="00BF0BD2" w:rsidP="00BF0BD2"/>
    <w:p w14:paraId="7934E616" w14:textId="1CA5830E" w:rsidR="00BF0BD2" w:rsidRDefault="00BF0BD2" w:rsidP="00BF0BD2">
      <w:r>
        <w:t xml:space="preserve">En este trabajo se analizaron las condiciones oceanográficas de la subregión Sanquianga-Gorgona en los períodos de pleamar y bajamar frente al delta del río Sanquianga y </w:t>
      </w:r>
      <w:r w:rsidR="004D4254">
        <w:t xml:space="preserve">como estas condiciones están relacionadas con </w:t>
      </w:r>
      <w:proofErr w:type="gramStart"/>
      <w:r w:rsidR="004D4254">
        <w:t>los diversidad</w:t>
      </w:r>
      <w:proofErr w:type="gramEnd"/>
      <w:r w:rsidR="004D4254">
        <w:t xml:space="preserve"> y la abundancia del plancton y especialmente el Ictioplancton.</w:t>
      </w:r>
    </w:p>
    <w:p w14:paraId="46C6CF14" w14:textId="77777777" w:rsidR="00A55051" w:rsidRDefault="00A55051" w:rsidP="00AD08AA"/>
    <w:p w14:paraId="246F4717" w14:textId="77777777" w:rsidR="003B77CF" w:rsidRDefault="00081D30" w:rsidP="00AD08AA">
      <w:pPr>
        <w:pStyle w:val="Ttulo1"/>
      </w:pPr>
      <w:bookmarkStart w:id="7" w:name="metodología"/>
      <w:bookmarkEnd w:id="6"/>
      <w:r>
        <w:lastRenderedPageBreak/>
        <w:t>Metodología</w:t>
      </w:r>
    </w:p>
    <w:p w14:paraId="103D954F" w14:textId="77777777" w:rsidR="004E673A" w:rsidRPr="004E673A" w:rsidRDefault="004E673A" w:rsidP="00AD08AA"/>
    <w:p w14:paraId="5C071099" w14:textId="77777777" w:rsidR="003B77CF" w:rsidRDefault="00081D30" w:rsidP="00AD08AA">
      <w:pPr>
        <w:pStyle w:val="Ttulo2"/>
      </w:pPr>
      <w:bookmarkStart w:id="8" w:name="metodología-efectiva-de-muestreo"/>
      <w:r>
        <w:t>Metodología efectiva de muestreo</w:t>
      </w:r>
    </w:p>
    <w:p w14:paraId="7C3053DC" w14:textId="77777777" w:rsidR="004E673A" w:rsidRPr="004E673A" w:rsidRDefault="004E673A" w:rsidP="00AD08AA"/>
    <w:p w14:paraId="19BB5550" w14:textId="77777777" w:rsidR="00540C9B" w:rsidRDefault="00582983" w:rsidP="00540C9B">
      <w:r w:rsidRPr="00AD08AA">
        <w:t xml:space="preserve">Durante la Expedición Científica Pacífico, Bocas de Sanquianga 2021-I, realizada entre el 28 de abril y el 07 de mayo de 2021, </w:t>
      </w:r>
      <w:r w:rsidR="00E47282" w:rsidRPr="00AD08AA">
        <w:t xml:space="preserve">se recolectaron muestras de 18 estaciones ubicadas en la </w:t>
      </w:r>
      <w:r w:rsidR="00AA2BDD" w:rsidRPr="00AD08AA">
        <w:t>sub</w:t>
      </w:r>
      <w:r w:rsidR="00E47282" w:rsidRPr="00AD08AA">
        <w:t xml:space="preserve">región Sanquianga-Gorgona, distribuidas a lo largo de 3 transectos, cada uno con 6 estaciones en las bocanas de Guascama, Sanquianga y Amarales (ver </w:t>
      </w:r>
      <w:r w:rsidR="00BC6162" w:rsidRPr="00AD08AA">
        <w:fldChar w:fldCharType="begin"/>
      </w:r>
      <w:r w:rsidR="00BC6162" w:rsidRPr="00AD08AA">
        <w:instrText xml:space="preserve"> REF _Ref132830419 \h </w:instrText>
      </w:r>
      <w:r w:rsidR="00AD08AA" w:rsidRPr="00AD08AA">
        <w:instrText xml:space="preserve"> \* MERGEFORMAT </w:instrText>
      </w:r>
      <w:r w:rsidR="00BC6162" w:rsidRPr="00AD08AA">
        <w:fldChar w:fldCharType="separate"/>
      </w:r>
      <w:r w:rsidR="00540C9B">
        <w:t>Figura 2</w:t>
      </w:r>
      <w:r w:rsidR="00BC6162" w:rsidRPr="00AD08AA">
        <w:fldChar w:fldCharType="end"/>
      </w:r>
      <w:r w:rsidR="00E47282" w:rsidRPr="00AD08AA">
        <w:t xml:space="preserve">). Se tomaron muestras en los rangos mareales de marea alta y marea baja (ver </w:t>
      </w:r>
      <w:r w:rsidR="00BC6162" w:rsidRPr="00AD08AA">
        <w:fldChar w:fldCharType="begin"/>
      </w:r>
      <w:r w:rsidR="00BC6162" w:rsidRPr="00AD08AA">
        <w:instrText xml:space="preserve"> REF _Ref132830701 \h </w:instrText>
      </w:r>
      <w:r w:rsidR="00AD08AA" w:rsidRPr="00AD08AA">
        <w:instrText xml:space="preserve"> \* MERGEFORMAT </w:instrText>
      </w:r>
      <w:r w:rsidR="00BC6162" w:rsidRPr="00AD08AA">
        <w:fldChar w:fldCharType="separate"/>
      </w:r>
    </w:p>
    <w:p w14:paraId="071CE8C7" w14:textId="09835325" w:rsidR="00E47282" w:rsidRPr="00AD08AA" w:rsidRDefault="00540C9B" w:rsidP="00AD08AA">
      <w:r>
        <w:t xml:space="preserve">Figura </w:t>
      </w:r>
      <w:r>
        <w:rPr>
          <w:noProof/>
        </w:rPr>
        <w:t>1</w:t>
      </w:r>
      <w:r w:rsidR="00BC6162" w:rsidRPr="00AD08AA">
        <w:fldChar w:fldCharType="end"/>
      </w:r>
      <w:r w:rsidR="00E47282" w:rsidRPr="00AD08AA">
        <w:t>), y se analizaron en tres categorías basadas en el cambio temporal y espacial. El cambio temporal se basó en el comportamiento de la onda mareal y el momento en que se colectaron las muestras. El cambio espacial se basó en la separación de las bocas de los ríos donde se situaron los transectos, y entre las estaciones más cercanas a la costa y las estaciones más cercanas al espacio oceánico.</w:t>
      </w:r>
    </w:p>
    <w:p w14:paraId="7B1AC1A1" w14:textId="77777777" w:rsidR="00E47282" w:rsidRDefault="00E47282" w:rsidP="00AD08AA"/>
    <w:p w14:paraId="4C832530" w14:textId="73FB031C" w:rsidR="00E47282" w:rsidRDefault="00582983" w:rsidP="00AD08AA">
      <w:r>
        <w:t>En esta área se</w:t>
      </w:r>
      <w:r w:rsidR="00E47282">
        <w:t xml:space="preserve"> midieron la transparencia y los perfiles de temperatura, salinidad, densidad y oxígeno disuelto en campo, y se recolectaron muestras de aguas marinas superficiales a 1 m de profundidad utilizando botellas Niskin de 10 L. Estas muestras se analizaron en laboratorio para determinar la salinidad, pH, Sólidos Suspendidos Totales (SST), nitritos, nitratos, fosfatos, silicatos, transparencia, clorofila a y oxígeno disuelto (OD), y para hacer análisis de riqueza de especies de fitoplancton. Las muestras de zooplancton e ictioplancton se recolectaron con una red tipo bongo de 300 y 500 µm de ojo de malla, arrastrando durante 5 minutos a 2 nudos, y se preservaron en formol. Las muestras de fitoplancton se tomaron directamente de la superficie con un balde de 20 litros y se filtraron con una red de 50 µm.</w:t>
      </w:r>
    </w:p>
    <w:p w14:paraId="5E368B43" w14:textId="77777777" w:rsidR="00E47282" w:rsidRDefault="00E47282" w:rsidP="00AD08AA"/>
    <w:p w14:paraId="6E832AB4" w14:textId="5C8E16D1" w:rsidR="00223DC5" w:rsidRDefault="00E47282" w:rsidP="00AD08AA">
      <w:r>
        <w:t>Los datos de los perfiles del CTDO (SeaBird 19v. Plus) y del CastAway-CTD (SonTek) se procesaron en el buque y se guardaron en formato CSV para su posterior análisis. La transparencia se midió in situ utilizando un disco Secchi</w:t>
      </w:r>
      <w:r w:rsidR="00223DC5">
        <w:t xml:space="preserve"> para la determinación del “índice de estado trófico – TSI”</w:t>
      </w:r>
      <w:r>
        <w:t>,</w:t>
      </w:r>
      <w:r w:rsidR="00223DC5">
        <w:t xml:space="preserve"> esta es una medida de la calidad del agua que se utiliza para evaluar el grado de eutrofización de los cuerpos de agua. El TSI del Secchi se basa en la medición de la profundidad a la que se puede ver un disco de Secchi blanco oceanográfico, que se sumerge en el agua y se retira lentamente hasta que desaparece de la vista. La profundidad a la que desaparece el disco se llama profundidad de Secchi. La formula utilizada para calcular este índice fue la siguiente:</w:t>
      </w:r>
    </w:p>
    <w:p w14:paraId="6D3CD2AA" w14:textId="77777777" w:rsidR="00223DC5" w:rsidRDefault="00223DC5" w:rsidP="00AD08AA"/>
    <w:p w14:paraId="0685365C" w14:textId="52D676FE" w:rsidR="00223DC5" w:rsidRDefault="00223DC5" w:rsidP="00AD08AA">
      <w:r>
        <w:t>TSI = 60.7 - (14.41 x ln(profundidad de Secchi))</w:t>
      </w:r>
    </w:p>
    <w:p w14:paraId="2B3CCD4E" w14:textId="77777777" w:rsidR="00223DC5" w:rsidRDefault="00223DC5" w:rsidP="00AD08AA"/>
    <w:p w14:paraId="6898A660" w14:textId="69D9BCAF" w:rsidR="00223DC5" w:rsidRPr="00223DC5" w:rsidRDefault="00223DC5" w:rsidP="00223DC5">
      <w:pPr>
        <w:rPr>
          <w:lang w:val="es-CO"/>
        </w:rPr>
      </w:pPr>
      <w:r w:rsidRPr="00223DC5">
        <w:rPr>
          <w:lang w:val="es-CO"/>
        </w:rPr>
        <w:t>El valor del TSI puede variar de 0 a 100, siendo los valores más bajos indicativos de un cuerpo de agua altamente eutrofizado y los valores más altos indicativos de un cuerpo de agua menos eutrofizado.</w:t>
      </w:r>
      <w:r w:rsidR="00B56D84">
        <w:rPr>
          <w:lang w:val="es-CO"/>
        </w:rPr>
        <w:t xml:space="preserve"> Las aguas oligotróficas se caracterizan por tener un TSI entre 0-40 indicando una calidad de agua “buena”. Entre 40 y 60 TSI se clasifica como un agua mesoeutrófica con calidad “Regular” y valores de TSI entre 60 y 100 se clasifican como aguas eutróficas o hipereutróficas con una productividad biológica muy alta o con altos índice de sedimentación, con lo que se puede concluir en términos relativos que estas son aguas de “mala calidad”.</w:t>
      </w:r>
    </w:p>
    <w:p w14:paraId="4333907C" w14:textId="77777777" w:rsidR="00223DC5" w:rsidRPr="00223DC5" w:rsidRDefault="00223DC5" w:rsidP="00223DC5">
      <w:pPr>
        <w:rPr>
          <w:lang w:val="es-CO"/>
        </w:rPr>
      </w:pPr>
    </w:p>
    <w:p w14:paraId="5763B623" w14:textId="77777777" w:rsidR="00223DC5" w:rsidRDefault="00223DC5" w:rsidP="00AD08AA"/>
    <w:p w14:paraId="6D896799" w14:textId="3C4B20FB" w:rsidR="00E47282" w:rsidRDefault="00223DC5" w:rsidP="00AD08AA">
      <w:r>
        <w:t>El laboratorio del</w:t>
      </w:r>
      <w:r w:rsidR="00E47282">
        <w:t xml:space="preserve"> buque se utilizó para las determinaciones de oxígeno disuelto (OD), salinidad y pH. Para el procedimiento de determinación de OD se utilizó un dosificador Metrhom modelo Multidosimat, y un multiparametro Schott modelo Handylab multi 12 para la determinación de la salinidad y del pH.</w:t>
      </w:r>
    </w:p>
    <w:p w14:paraId="1C6AF086" w14:textId="77777777" w:rsidR="005273C0" w:rsidRDefault="005273C0" w:rsidP="00AD08AA"/>
    <w:p w14:paraId="02A5CE6A" w14:textId="6251884B" w:rsidR="00F62749" w:rsidRPr="00E849EE" w:rsidRDefault="00E47282" w:rsidP="00AD08AA">
      <w:pPr>
        <w:rPr>
          <w:spacing w:val="-3"/>
          <w:lang w:val="es-ES"/>
        </w:rPr>
      </w:pPr>
      <w:r>
        <w:t xml:space="preserve">Las muestras destinadas a los ensayos de nutrientes y clorofila a se sometieron a pretratamiento hasta llegar al laboratorio de Dimar sede Pacífico, donde se continuó con el tratamiento analítico de las mismas para los distintos ensayos. El pretratamiento para la determinación de nutrientes consistió en filtrar aproximadamente 1 L de cada muestra por un filtro de nitrocelulosa con </w:t>
      </w:r>
      <w:r>
        <w:lastRenderedPageBreak/>
        <w:t>tamaño de poro de 0,45 µm, y tomar alrededor de 450 mL en un frasco nalgene de 500</w:t>
      </w:r>
      <w:r w:rsidR="0099705D">
        <w:t xml:space="preserve"> </w:t>
      </w:r>
      <w:r w:rsidR="00F62749" w:rsidRPr="00E849EE">
        <w:t xml:space="preserve">mL para su preservación a -20 °C. Para el análisis de clorofila </w:t>
      </w:r>
      <w:r w:rsidR="00F62749" w:rsidRPr="00E849EE">
        <w:rPr>
          <w:i/>
        </w:rPr>
        <w:t xml:space="preserve">a </w:t>
      </w:r>
      <w:r w:rsidR="00F62749" w:rsidRPr="00E849EE">
        <w:t>se continuó filtrando hasta completar un volumen de 1,0 L; al filtro se le adicionaron 2 mL de suspensión de carbonato de magnesio,</w:t>
      </w:r>
      <w:r w:rsidR="00F62749">
        <w:t xml:space="preserve"> </w:t>
      </w:r>
      <w:r w:rsidR="00F62749" w:rsidRPr="00E849EE">
        <w:t xml:space="preserve">para luego ser </w:t>
      </w:r>
      <w:r w:rsidR="00F62749" w:rsidRPr="00E849EE">
        <w:rPr>
          <w:spacing w:val="-3"/>
          <w:lang w:val="es-ES"/>
        </w:rPr>
        <w:t>introducido en un sobre de aluminio previamente rotulado,</w:t>
      </w:r>
      <w:r w:rsidR="00F62749" w:rsidRPr="00E849EE">
        <w:t xml:space="preserve"> </w:t>
      </w:r>
      <w:r w:rsidR="00F62749" w:rsidRPr="00E849EE">
        <w:rPr>
          <w:spacing w:val="-3"/>
          <w:lang w:val="es-ES"/>
        </w:rPr>
        <w:t xml:space="preserve">y depositado dentro de un desecador con sílica gel para su </w:t>
      </w:r>
      <w:r w:rsidR="00F62749" w:rsidRPr="00E849EE">
        <w:t xml:space="preserve">preservación </w:t>
      </w:r>
      <w:r w:rsidR="00F62749" w:rsidRPr="00E849EE">
        <w:rPr>
          <w:spacing w:val="-3"/>
          <w:lang w:val="es-ES"/>
        </w:rPr>
        <w:t>a</w:t>
      </w:r>
      <w:r w:rsidR="00F62749" w:rsidRPr="00E849EE">
        <w:rPr>
          <w:lang w:val="es-ES"/>
        </w:rPr>
        <w:t xml:space="preserve"> -20 °C</w:t>
      </w:r>
      <w:r w:rsidR="00F62749" w:rsidRPr="00E849EE">
        <w:rPr>
          <w:spacing w:val="-3"/>
          <w:lang w:val="es-ES"/>
        </w:rPr>
        <w:t xml:space="preserve">, </w:t>
      </w:r>
      <w:r w:rsidR="00F62749" w:rsidRPr="00E849EE">
        <w:rPr>
          <w:lang w:val="es-ES"/>
        </w:rPr>
        <w:t>hasta continuar con el análisis en el laboratorio de Dimar sede Pacífico</w:t>
      </w:r>
      <w:r w:rsidR="00F62749" w:rsidRPr="00E849EE">
        <w:rPr>
          <w:spacing w:val="-3"/>
          <w:lang w:val="es-ES"/>
        </w:rPr>
        <w:t>.</w:t>
      </w:r>
    </w:p>
    <w:p w14:paraId="2DEC6E0C" w14:textId="253033AF" w:rsidR="00F62749" w:rsidRDefault="00F62749" w:rsidP="00AD08AA">
      <w:pPr>
        <w:rPr>
          <w:lang w:val="es-ES"/>
        </w:rPr>
      </w:pPr>
    </w:p>
    <w:p w14:paraId="6B955CAA" w14:textId="77777777" w:rsidR="006D7D0E" w:rsidRDefault="006D7D0E" w:rsidP="00AD08AA">
      <w:pPr>
        <w:pStyle w:val="Descripcin"/>
      </w:pPr>
    </w:p>
    <w:p w14:paraId="6CC426F9" w14:textId="3BCBABAE" w:rsidR="00BC6162" w:rsidRDefault="006D7D0E" w:rsidP="00AD08AA">
      <w:pPr>
        <w:pStyle w:val="Descripcin"/>
      </w:pPr>
      <w:r>
        <w:rPr>
          <w:noProof/>
        </w:rPr>
        <w:drawing>
          <wp:inline distT="0" distB="0" distL="0" distR="0" wp14:anchorId="40B07CE6" wp14:editId="7403406E">
            <wp:extent cx="5391150" cy="26955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1150" cy="2695575"/>
                    </a:xfrm>
                    <a:prstGeom prst="rect">
                      <a:avLst/>
                    </a:prstGeom>
                    <a:noFill/>
                    <a:ln>
                      <a:noFill/>
                    </a:ln>
                  </pic:spPr>
                </pic:pic>
              </a:graphicData>
            </a:graphic>
          </wp:inline>
        </w:drawing>
      </w:r>
    </w:p>
    <w:p w14:paraId="0C7BA0E9" w14:textId="77777777" w:rsidR="006D7D0E" w:rsidRDefault="006D7D0E" w:rsidP="00AD08AA">
      <w:pPr>
        <w:pStyle w:val="Descripcin"/>
      </w:pPr>
      <w:bookmarkStart w:id="9" w:name="_Ref132830701"/>
    </w:p>
    <w:p w14:paraId="3C180509" w14:textId="39326996" w:rsidR="00BC6162" w:rsidRPr="00F62749" w:rsidRDefault="00BC6162" w:rsidP="00AD08AA">
      <w:pPr>
        <w:pStyle w:val="Descripcin"/>
        <w:rPr>
          <w:spacing w:val="-3"/>
        </w:rPr>
      </w:pPr>
      <w:r>
        <w:t xml:space="preserve">Figura </w:t>
      </w:r>
      <w:r w:rsidR="005B2713">
        <w:fldChar w:fldCharType="begin"/>
      </w:r>
      <w:r w:rsidR="005B2713">
        <w:instrText xml:space="preserve"> SEQ Figura \* ARABIC </w:instrText>
      </w:r>
      <w:r w:rsidR="005B2713">
        <w:fldChar w:fldCharType="separate"/>
      </w:r>
      <w:r w:rsidR="00540C9B">
        <w:rPr>
          <w:noProof/>
        </w:rPr>
        <w:t>1</w:t>
      </w:r>
      <w:r w:rsidR="005B2713">
        <w:rPr>
          <w:noProof/>
        </w:rPr>
        <w:fldChar w:fldCharType="end"/>
      </w:r>
      <w:bookmarkEnd w:id="9"/>
      <w:r>
        <w:t xml:space="preserve">. Comportamiento de la onda mareal </w:t>
      </w:r>
      <w:r w:rsidRPr="00E849EE">
        <w:t>entre el 28 de abril y el 07 de mayo de 2021</w:t>
      </w:r>
      <w:r>
        <w:t>.</w:t>
      </w:r>
    </w:p>
    <w:p w14:paraId="159ABFFE" w14:textId="77777777" w:rsidR="00BC6162" w:rsidRPr="00BC6162" w:rsidRDefault="00BC6162" w:rsidP="00AD08AA"/>
    <w:p w14:paraId="62EA67DB" w14:textId="77777777" w:rsidR="00F62749" w:rsidRDefault="00F62749" w:rsidP="00AD08AA">
      <w:r>
        <w:rPr>
          <w:noProof/>
        </w:rPr>
        <w:lastRenderedPageBreak/>
        <w:drawing>
          <wp:inline distT="0" distB="0" distL="0" distR="0" wp14:anchorId="442988FC" wp14:editId="6B6EF584">
            <wp:extent cx="5400040" cy="8001000"/>
            <wp:effectExtent l="0" t="0" r="0" b="0"/>
            <wp:docPr id="5" name="Imagen 5"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Mapa&#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8001000"/>
                    </a:xfrm>
                    <a:prstGeom prst="rect">
                      <a:avLst/>
                    </a:prstGeom>
                    <a:noFill/>
                    <a:ln>
                      <a:noFill/>
                    </a:ln>
                  </pic:spPr>
                </pic:pic>
              </a:graphicData>
            </a:graphic>
          </wp:inline>
        </w:drawing>
      </w:r>
    </w:p>
    <w:p w14:paraId="2450659F" w14:textId="17DB8A20" w:rsidR="00D2715B" w:rsidRDefault="00F62749" w:rsidP="00AD08AA">
      <w:pPr>
        <w:pStyle w:val="Descripcin"/>
      </w:pPr>
      <w:bookmarkStart w:id="10" w:name="_Ref132830419"/>
      <w:r>
        <w:t xml:space="preserve">Figura </w:t>
      </w:r>
      <w:r w:rsidR="005B2713">
        <w:fldChar w:fldCharType="begin"/>
      </w:r>
      <w:r w:rsidR="005B2713">
        <w:instrText xml:space="preserve"> SEQ Figura \* ARABIC </w:instrText>
      </w:r>
      <w:r w:rsidR="005B2713">
        <w:fldChar w:fldCharType="separate"/>
      </w:r>
      <w:r w:rsidR="00540C9B">
        <w:rPr>
          <w:noProof/>
        </w:rPr>
        <w:t>2</w:t>
      </w:r>
      <w:r w:rsidR="005B2713">
        <w:rPr>
          <w:noProof/>
        </w:rPr>
        <w:fldChar w:fldCharType="end"/>
      </w:r>
      <w:bookmarkEnd w:id="10"/>
      <w:r>
        <w:t xml:space="preserve">. </w:t>
      </w:r>
      <w:r w:rsidRPr="00F62749">
        <w:t>Estaciones de muestreo ubicadas en la zona de estudio.</w:t>
      </w:r>
    </w:p>
    <w:p w14:paraId="0F7947BF" w14:textId="77777777" w:rsidR="00D2715B" w:rsidRDefault="00D2715B" w:rsidP="00AD08AA">
      <w:r>
        <w:br w:type="page"/>
      </w:r>
    </w:p>
    <w:p w14:paraId="72739612" w14:textId="624680AA" w:rsidR="00F62749" w:rsidRPr="00F62749" w:rsidRDefault="00F62749" w:rsidP="00AD08AA">
      <w:pPr>
        <w:rPr>
          <w:lang w:val="es-ES"/>
        </w:rPr>
      </w:pPr>
    </w:p>
    <w:p w14:paraId="1614B638" w14:textId="77777777" w:rsidR="003B77CF" w:rsidRDefault="00081D30" w:rsidP="00AD08AA">
      <w:pPr>
        <w:pStyle w:val="Ttulo2"/>
      </w:pPr>
      <w:bookmarkStart w:id="11" w:name="X33e1b82fcd99d654d6ede381dca17d06e84a6f9"/>
      <w:bookmarkEnd w:id="8"/>
      <w:r>
        <w:t>Metodología de procesamiento y análisis de resultados</w:t>
      </w:r>
    </w:p>
    <w:p w14:paraId="0A3D3BA0" w14:textId="77777777" w:rsidR="008347CD" w:rsidRPr="008347CD" w:rsidRDefault="008347CD" w:rsidP="00AD08AA"/>
    <w:p w14:paraId="3E703DED" w14:textId="77777777" w:rsidR="00D26E1A" w:rsidRDefault="00D26E1A" w:rsidP="00AD08AA">
      <w:r w:rsidRPr="00E849EE">
        <w:t>Procesamiento de muestras:</w:t>
      </w:r>
    </w:p>
    <w:p w14:paraId="2A996AB5" w14:textId="77777777" w:rsidR="008347CD" w:rsidRPr="00E849EE" w:rsidRDefault="008347CD" w:rsidP="00AD08AA"/>
    <w:p w14:paraId="0DA5AECA" w14:textId="5A3E0D53" w:rsidR="00D26E1A" w:rsidRDefault="00BA3552" w:rsidP="00AD08AA">
      <w:r>
        <w:t>Se llevaron a cabo ensayos de laboratorio para determinar los nutrientes, pH, salinidad</w:t>
      </w:r>
      <w:r w:rsidR="005F21F7">
        <w:t xml:space="preserve"> (PSU)</w:t>
      </w:r>
      <w:r>
        <w:t xml:space="preserve">, </w:t>
      </w:r>
      <w:r w:rsidR="005F21F7">
        <w:t>s</w:t>
      </w:r>
      <w:r>
        <w:t xml:space="preserve">olidos </w:t>
      </w:r>
      <w:r w:rsidR="005F21F7">
        <w:t>s</w:t>
      </w:r>
      <w:r>
        <w:t xml:space="preserve">uspendidos </w:t>
      </w:r>
      <w:r w:rsidR="005F21F7">
        <w:t>t</w:t>
      </w:r>
      <w:r>
        <w:t>otales (SST), Oxígeno Disuelto (OD) y clorofila a, siguiendo los métodos verificados en el laboratorio de química del Centro de investigaciones Oceanográficas e Hidrográficas del Pacífico, y en conformidad con la norma NTC ISO/IEC 17025:2017, la cual establece los requisitos generales para la competencia de los laboratorios de ensayo y calibración. Las determinaciones analíticas de nitritos, nitratos y silicatos se realizaron mediante métodos colorimétricos descritos por Bendschneider y Robinson (1952) y reducción con cadmio-cobre y metol-sulfito, respectivamente, tal como se describen en Strickland y Parsons (1972). Para determinar los fosfatos, se empleó el método del ácido ascórbico según lo publicado por Murphy y Riley (1958). La medición de pH y salinidad se realizó mediante los métodos 4500-H+ B y 2510 B, respectivamente. Para determinar los Sólidos Suspendidos Totales se utilizó el método 2540 D, mientras que para el Oxígeno Disuelto se usó el método yodométrico 4500-O B. Finalmente, la determinación de clorofila a se realizó aplicando el método tricromático 10200 H, todos estos procedimientos se describen en el Standard Methods for the Examination of Water and Wasterwater (APHA, AWWA, WEF, 2017).</w:t>
      </w:r>
    </w:p>
    <w:p w14:paraId="61BE8359" w14:textId="77777777" w:rsidR="00BA3552" w:rsidRPr="00E849EE" w:rsidRDefault="00BA3552" w:rsidP="00AD08AA"/>
    <w:p w14:paraId="73CBF7B2" w14:textId="39D4C8F8" w:rsidR="00B02691" w:rsidRDefault="000F78B2" w:rsidP="00AD08AA">
      <w:r>
        <w:t xml:space="preserve">Para analizar los datos de biomasa del zooplancton se emplearon métodos volumétricos y gravimétricos descritos en Postel et al. (2000), mientras </w:t>
      </w:r>
      <w:proofErr w:type="gramStart"/>
      <w:r>
        <w:t>que</w:t>
      </w:r>
      <w:proofErr w:type="gramEnd"/>
      <w:r>
        <w:t xml:space="preserve"> para el conteo y cálculo de la densidad de organismos, tanto de zooplancton como de fitoplancton, se utilizaron los métodos sugeridos en el Standard Methods for the Examination of Water and Wastewater (APHA, AWWA, WEF, 2017).</w:t>
      </w:r>
    </w:p>
    <w:p w14:paraId="27C90881" w14:textId="77777777" w:rsidR="000F78B2" w:rsidRDefault="000F78B2" w:rsidP="00AD08AA"/>
    <w:p w14:paraId="7B3DD4BC" w14:textId="63219FA1" w:rsidR="00B400A7" w:rsidRDefault="00B400A7" w:rsidP="00AD08AA">
      <w:r w:rsidRPr="00B400A7">
        <w:t>Fase de laboratorio</w:t>
      </w:r>
      <w:r>
        <w:t>:</w:t>
      </w:r>
    </w:p>
    <w:p w14:paraId="429195F5" w14:textId="77777777" w:rsidR="00B400A7" w:rsidRPr="00B400A7" w:rsidRDefault="00B400A7" w:rsidP="00AD08AA"/>
    <w:p w14:paraId="69CBA73C" w14:textId="457CB444" w:rsidR="00503B52" w:rsidRDefault="00082B2E" w:rsidP="00AD08AA">
      <w:r>
        <w:t>En el laboratorio del Área de Protección del Medio Marino (APROMM) del CIOH Pacífico, se cuantificaron las células de fitoplancton en una cámara Sedgwick-Rafter de 1 ml, utilizando un microscopio invertido Leica DMi1 con objetivos de 10X y 40X para observar las células con mayor detalle cuando era necesario. Se realizaron tres réplicas por muestra y se identificaron las especies utilizando claves taxonómicas y descripciones de Cupp (1943); Balech et al., (1988); Hasle y Syvertsen (1997) y Morales-Pulido y Aké-Castillo (2019). Además, se verificó el estado taxonómico de las especies, autores y sinonimia mediante la base de datos Algaebase (Guiry y Guiry, 2022).</w:t>
      </w:r>
      <w:r w:rsidR="004D4254">
        <w:t xml:space="preserve"> El análisis de la diversidad del Ictioplancton estuvo a cargo de la Dirección Territorial del Pacífico de Parques Nacionales Naturales la cual se llevó a cabo en las instalaciones de su laboratorio.</w:t>
      </w:r>
    </w:p>
    <w:p w14:paraId="741C674D" w14:textId="77777777" w:rsidR="004D4254" w:rsidRDefault="004D4254" w:rsidP="00AD08AA"/>
    <w:p w14:paraId="0A040ABE" w14:textId="5A2A2111" w:rsidR="00503B52" w:rsidRPr="00E849EE" w:rsidRDefault="00503B52" w:rsidP="00AD08AA">
      <w:r>
        <w:t xml:space="preserve">Manejo de datos y </w:t>
      </w:r>
      <w:r w:rsidRPr="00E849EE">
        <w:t>Análisis estadístico:</w:t>
      </w:r>
    </w:p>
    <w:p w14:paraId="3A592C44" w14:textId="77777777" w:rsidR="00CD7A85" w:rsidRDefault="00CD7A85" w:rsidP="00AD08AA"/>
    <w:p w14:paraId="1419D0B7" w14:textId="1A638834" w:rsidR="00D16F04" w:rsidRDefault="00D16F04" w:rsidP="00AD08AA">
      <w:r>
        <w:t>Para asegurar la calidad de los datos se realizó una revisión previa de los datos primarios y secundarios para evitar errores de transcripción al momento pasar de una hoja de datos primarios a</w:t>
      </w:r>
      <w:r w:rsidR="00B23457">
        <w:t>l</w:t>
      </w:r>
      <w:r>
        <w:t xml:space="preserve"> </w:t>
      </w:r>
      <w:r w:rsidRPr="006246AB">
        <w:rPr>
          <w:i/>
          <w:iCs/>
        </w:rPr>
        <w:t>Darwin-Core</w:t>
      </w:r>
      <w:r>
        <w:t>. Luego, los nombres científicos de las especies fueron corroborados en Algaebase (Guiry y Guiry, 2022). La información se depuró (limpieza de datos) con la herramienta "taxon</w:t>
      </w:r>
    </w:p>
    <w:p w14:paraId="72F40A07" w14:textId="3FF57092" w:rsidR="00D16F04" w:rsidRDefault="00D16F04" w:rsidP="00AD08AA">
      <w:r>
        <w:t>match" del registro mundial de especies marinas (WoRMS, 2022) y el software OpenRefine versión 3.4.1 (Verborgh y De Wilde, 2013).</w:t>
      </w:r>
    </w:p>
    <w:p w14:paraId="27E294EB" w14:textId="77777777" w:rsidR="00B23457" w:rsidRDefault="00B23457" w:rsidP="00AD08AA"/>
    <w:p w14:paraId="4F4BC4C6" w14:textId="77777777" w:rsidR="00796D21" w:rsidRPr="00E849EE" w:rsidRDefault="00796D21" w:rsidP="00AD08AA"/>
    <w:p w14:paraId="535BCF43" w14:textId="77777777" w:rsidR="00D26E1A" w:rsidRDefault="00D26E1A" w:rsidP="00AD08AA">
      <w:r w:rsidRPr="00E849EE">
        <w:t>Análisis estadístico:</w:t>
      </w:r>
    </w:p>
    <w:p w14:paraId="1B7F0B72" w14:textId="77777777" w:rsidR="008123B4" w:rsidRPr="00E849EE" w:rsidRDefault="008123B4" w:rsidP="00AD08AA"/>
    <w:p w14:paraId="54214CAE" w14:textId="65BC5526" w:rsidR="00490986" w:rsidRPr="00E849EE" w:rsidRDefault="00490986" w:rsidP="00AD08AA">
      <w:r w:rsidRPr="00E849EE">
        <w:t xml:space="preserve"> Para los datos físicos obtenidos con la sonda</w:t>
      </w:r>
      <w:r w:rsidR="0019667A">
        <w:t xml:space="preserve"> </w:t>
      </w:r>
      <w:r w:rsidRPr="00E849EE">
        <w:t xml:space="preserve">CTD-O </w:t>
      </w:r>
      <w:proofErr w:type="gramStart"/>
      <w:r w:rsidRPr="00E849EE">
        <w:t>SeaBird  19</w:t>
      </w:r>
      <w:proofErr w:type="gramEnd"/>
      <w:r w:rsidRPr="00E849EE">
        <w:t xml:space="preserve"> v se construyeron perfiles de cada variable para cada estación en cada rango de marea, con el objetivo de comparar el comportamiento de la temperatura, salinidad y densidad entre los cambios mareales</w:t>
      </w:r>
      <w:r w:rsidR="00D83F7C">
        <w:t xml:space="preserve"> y </w:t>
      </w:r>
      <w:r w:rsidR="000A6396">
        <w:t>los transectos.</w:t>
      </w:r>
    </w:p>
    <w:p w14:paraId="76E1EBD5" w14:textId="77777777" w:rsidR="00490986" w:rsidRDefault="00490986" w:rsidP="00AD08AA"/>
    <w:p w14:paraId="6019CC33" w14:textId="47CE034B" w:rsidR="0071454F" w:rsidRDefault="00E67393" w:rsidP="00AD08AA">
      <w:r w:rsidRPr="00E67393">
        <w:t>Se realizaron análisis estadísticos y gráficos a las variables fisicoquímicas utilizando el paquete "ggplot2" (Wickham, 2016). Se evaluó la normalidad de los datos mediante la prueba de Shapiro-Wilks y la homogeneidad de varianzas mediante la prueba de Levene. Sin embargo, ninguna de las variables cumplió con ambos criterios (p&lt;0,05). Para describir el comportamiento espacial y temporal de las variables, se rasterizaron los datos y se elaboraron mapas comparativos de la marea baja y alta de cada variable. Además, para reducir la complejidad del conjunto de datos multivariados obtenidos a partir de los análisis fisicoquímicos, se realizó un análisis de componentes principales (PCA). El objetivo de este análisis fue transformar las variables originales en un conjunto más pequeño de variables no correlacionadas, que explicaran la mayor cantidad de variación en los datos originales. Esto permitió visualizar las relaciones entre los datos de manera más sencilla, identificar patrones o agrupaciones en los datos y determinar qué variables tuvieron más influencia en las diferencias observadas entre las muestras. El análisis de PCA se realizó utilizando el paquete "factoextra" en R (Kassambara y Mundt, 2020) y se tuvieron en cuenta las categorías espaciales y temporales determinadas previamente, como Mareas, Transectos y Sectores.</w:t>
      </w:r>
      <w:r w:rsidR="006C22AF">
        <w:t xml:space="preserve"> Todos los análisis estadísticos descriptivos se llevaron a cabo con el paquete de R "tidyverse" </w:t>
      </w:r>
      <w:r w:rsidR="006C22AF">
        <w:rPr>
          <w:rStyle w:val="intext"/>
        </w:rPr>
        <w:t>(v1.3.0; Wickham et al., 2019)</w:t>
      </w:r>
      <w:r w:rsidR="006C22AF">
        <w:t>.</w:t>
      </w:r>
    </w:p>
    <w:p w14:paraId="7EEBF9A4" w14:textId="77777777" w:rsidR="0048531F" w:rsidRDefault="0048531F" w:rsidP="00AD08AA"/>
    <w:p w14:paraId="30D8912A" w14:textId="3255B3D3" w:rsidR="0048531F" w:rsidRDefault="0048531F" w:rsidP="00AD08AA">
      <w:r>
        <w:t>Con el objetivo</w:t>
      </w:r>
      <w:r w:rsidR="00474973">
        <w:t xml:space="preserve"> de comparar las </w:t>
      </w:r>
      <w:r w:rsidR="00CB170F">
        <w:t>categorías espaciales y temporales planteadas</w:t>
      </w:r>
      <w:r w:rsidR="008103C6">
        <w:t xml:space="preserve"> a partir de los datos fisicoquímicos</w:t>
      </w:r>
      <w:r w:rsidR="00CB170F">
        <w:t xml:space="preserve">, se evaluaron las </w:t>
      </w:r>
      <w:r w:rsidR="004A6B05">
        <w:t>diferencias utilizando</w:t>
      </w:r>
      <w:r w:rsidR="009B03C6">
        <w:t xml:space="preserve"> </w:t>
      </w:r>
      <w:r w:rsidR="00E239C6">
        <w:t>una técnica multivariada llamada Multi Response Permutation Procedure</w:t>
      </w:r>
      <w:r w:rsidR="00783120">
        <w:t>. MRPP utiliza una prueba no paramétrica que compara la disimilitud promedio dentro de los grupos con la disimilitud promedio entre los grupos. Si las disimilitudes entre grupos son mayores que las disimilitudes dentro de los grupos, entonces se considera que hay una diferencia significativa entre los grupos.</w:t>
      </w:r>
    </w:p>
    <w:p w14:paraId="59729901" w14:textId="77777777" w:rsidR="00576FAD" w:rsidRDefault="00576FAD" w:rsidP="00AD08AA"/>
    <w:p w14:paraId="5C773E23" w14:textId="51CBA97D" w:rsidR="00576FAD" w:rsidRDefault="00576FAD" w:rsidP="00AD08AA">
      <w:r>
        <w:t xml:space="preserve">Para realizar los análisis </w:t>
      </w:r>
      <w:r w:rsidR="00642370">
        <w:t>de</w:t>
      </w:r>
      <w:r w:rsidR="00773BAF">
        <w:t>l ensamblaje de fitoplancton</w:t>
      </w:r>
      <w:r w:rsidR="00BE0B8A">
        <w:t xml:space="preserve"> e ictioplancton</w:t>
      </w:r>
      <w:r w:rsidR="00773BAF">
        <w:t>, se utilizaron los cálculos de los números de Hill</w:t>
      </w:r>
      <w:r w:rsidR="00913B89">
        <w:t xml:space="preserve"> estos se </w:t>
      </w:r>
      <w:r w:rsidR="009E70C9">
        <w:t>usan para calcular una medida de diversidad, que indica cuántas especies diferentes hay en una comunidad y cómo se distribuyen. La fórmula para calcular el número de Hill incluye un parámetro q, que determina la sensibilidad del cálculo a la presencia de especies raras. Un valor alto de q da más peso a las especies raras, mientras que un valor bajo de q da más peso a las especies comunes.</w:t>
      </w:r>
    </w:p>
    <w:p w14:paraId="1E1912E8" w14:textId="77777777" w:rsidR="009774DF" w:rsidRDefault="009774DF" w:rsidP="00AD08AA"/>
    <w:p w14:paraId="12FF2C87" w14:textId="050E55D9" w:rsidR="009774DF" w:rsidRDefault="003573C0" w:rsidP="00AD08AA">
      <w:pPr>
        <w:pStyle w:val="Prrafodelista"/>
        <w:numPr>
          <w:ilvl w:val="0"/>
          <w:numId w:val="4"/>
        </w:numPr>
      </w:pPr>
      <w:r>
        <w:t>Número de Hill de orden cero (q=0): Es la riqueza de especies, es decir, el número total de especies presentes en una muestra o comunidad.</w:t>
      </w:r>
      <w:r w:rsidR="006641B2">
        <w:t xml:space="preserve"> La diversidad de orden cero (q/0) es completamente insensible a las frecuencias de especies y es más conocida como riqueza de especies (</w:t>
      </w:r>
      <w:r w:rsidR="00E040B7">
        <w:t>Jost</w:t>
      </w:r>
      <w:r w:rsidR="006641B2">
        <w:t>,</w:t>
      </w:r>
      <w:r w:rsidR="00E040B7">
        <w:t xml:space="preserve"> 2006)</w:t>
      </w:r>
      <w:r w:rsidR="006641B2">
        <w:t xml:space="preserve"> .</w:t>
      </w:r>
    </w:p>
    <w:p w14:paraId="655BE4C5" w14:textId="77777777" w:rsidR="003573C0" w:rsidRDefault="003573C0" w:rsidP="00AD08AA"/>
    <w:p w14:paraId="7AF0459B" w14:textId="03774697" w:rsidR="009774DF" w:rsidRDefault="00E118FD" w:rsidP="00AD08AA">
      <w:pPr>
        <w:pStyle w:val="Prrafodelista"/>
        <w:numPr>
          <w:ilvl w:val="0"/>
          <w:numId w:val="4"/>
        </w:numPr>
      </w:pPr>
      <w:r>
        <w:t>Número de Hill de primer orden (q=1): Es la exponencial de la entropía de Shannon, y se define como exp(H), donde H = - Σ (pi * ln(pi)), donde pi es la proporción de individuos de la i-ésima especie. El número de Hill de primer orden se interpreta como el número efectivo de especies en una comunidad.</w:t>
      </w:r>
      <w:r w:rsidR="00A75B2C">
        <w:t xml:space="preserve"> Este índice es sensible a las especies más comunes (Jost, 2006).</w:t>
      </w:r>
    </w:p>
    <w:p w14:paraId="52E2CE43" w14:textId="77777777" w:rsidR="00E118FD" w:rsidRDefault="00E118FD" w:rsidP="00AD08AA"/>
    <w:p w14:paraId="4EE001D8" w14:textId="171DED80" w:rsidR="00E67393" w:rsidRDefault="00E118FD" w:rsidP="00AD08AA">
      <w:pPr>
        <w:pStyle w:val="Prrafodelista"/>
        <w:numPr>
          <w:ilvl w:val="0"/>
          <w:numId w:val="4"/>
        </w:numPr>
      </w:pPr>
      <w:r>
        <w:t>Número de Hill de segundo orden (q=2): Es la inversa de la suma ponderada de las proporciones de las especies elevadas a la segunda potencia, es decir, 1 / Σ (pi^2). Este número de Hill se interpreta como la diversidad de orden superior, y se utiliza para tener en cuenta tanto la riqueza como la equitatividad de la comunidad.</w:t>
      </w:r>
      <w:r w:rsidR="00A75B2C">
        <w:t xml:space="preserve"> Es más sensible a las especies raras (Jost, 2006).</w:t>
      </w:r>
    </w:p>
    <w:p w14:paraId="0B6C0496" w14:textId="77777777" w:rsidR="0077456E" w:rsidRDefault="0077456E" w:rsidP="00AD08AA">
      <w:pPr>
        <w:pStyle w:val="Prrafodelista"/>
      </w:pPr>
    </w:p>
    <w:p w14:paraId="6DB61761" w14:textId="6AC14C7D" w:rsidR="00E118FD" w:rsidRDefault="00ED0DED" w:rsidP="00AD08AA">
      <w:r>
        <w:t xml:space="preserve">Para el </w:t>
      </w:r>
      <w:r w:rsidR="00496362">
        <w:t>cálculo</w:t>
      </w:r>
      <w:r>
        <w:t xml:space="preserve"> de estos índices se usó el paquete de R </w:t>
      </w:r>
      <w:r w:rsidR="00CE6374">
        <w:t>iN</w:t>
      </w:r>
      <w:r>
        <w:t>EXT (</w:t>
      </w:r>
      <w:r w:rsidR="00CE6374">
        <w:t>Hsieh et al. 2015).</w:t>
      </w:r>
      <w:r w:rsidR="003A5C27">
        <w:t xml:space="preserve"> </w:t>
      </w:r>
      <w:r w:rsidR="006D74CB">
        <w:t xml:space="preserve">El paquete iNEXT en R se puede utilizar para realizar una variedad de análisis relacionados con la diversidad. Algunos ejemplos de análisis que se pueden realizar con el paquete iNEXT incluyen el cálculo y la representación gráfica de curvas de rarefacción y extrapolación basadas en el tamaño de la muestra y la cobertura, la estimación de la diversidad de especies en muestras incompletas, la evaluación de patrones de diversidad alfa y beta en diferentes comunidades, y el cálculo de los </w:t>
      </w:r>
      <w:r w:rsidR="006D74CB">
        <w:lastRenderedPageBreak/>
        <w:t>números de Hill de orden q para la riqueza de especies, la diversidad de Shannon y la diversidad de Simpson (Hsieh et al. 2015).. El paquete también se puede utilizar para calcular estimaciones de diversidad rarefactadas y extrapoladas con la completitud de la muestra y generar curvas de acumulación de especies raras.</w:t>
      </w:r>
    </w:p>
    <w:p w14:paraId="377E012F" w14:textId="77777777" w:rsidR="006B0203" w:rsidRDefault="006B0203" w:rsidP="00AD08AA"/>
    <w:p w14:paraId="3362B35B" w14:textId="77777777" w:rsidR="006B0203" w:rsidRDefault="006B0203" w:rsidP="00AD08AA">
      <w:r>
        <w:t>Después de obtener las medidas de diversidad para los tres órdenes, tanto la observada como la esperada, se llevaron a cabo análisis para determinar posibles diferencias entre las categorías espaciales y temporales definidas para el estudio. Se empleó la técnica multivariada del MRPP para estos análisis.</w:t>
      </w:r>
    </w:p>
    <w:p w14:paraId="6C877044" w14:textId="77777777" w:rsidR="006B0203" w:rsidRDefault="006B0203" w:rsidP="00AD08AA"/>
    <w:p w14:paraId="0F6C96A1" w14:textId="57377CCC" w:rsidR="009B390A" w:rsidRDefault="006B0203" w:rsidP="00AD08AA">
      <w:r>
        <w:t>Para visualizar el grado de similitud entre las categorías en función de la abundancia de las especies de fitoplancton</w:t>
      </w:r>
      <w:r w:rsidR="004A6B05">
        <w:t xml:space="preserve"> e Ictioplancton</w:t>
      </w:r>
      <w:r>
        <w:t>, se realizó un análisis de escalamiento multidimensional no métrico (nDMS) utilizando el paquete “vegan” de R</w:t>
      </w:r>
      <w:r w:rsidR="00617535">
        <w:t xml:space="preserve"> (</w:t>
      </w:r>
      <w:r w:rsidR="0049398E">
        <w:t xml:space="preserve">Oksanen </w:t>
      </w:r>
      <w:r w:rsidR="0049398E">
        <w:rPr>
          <w:i/>
          <w:iCs/>
        </w:rPr>
        <w:t xml:space="preserve">et al. </w:t>
      </w:r>
      <w:r w:rsidR="0049398E">
        <w:t>2023)</w:t>
      </w:r>
      <w:r>
        <w:t>.</w:t>
      </w:r>
      <w:r w:rsidR="004A6B05">
        <w:t xml:space="preserve"> Una vez obtenidas estas métricas se llevaron a cabo pruebas de correlación entre los diferentes niveles de diversidad y </w:t>
      </w:r>
    </w:p>
    <w:p w14:paraId="58FBA0D6" w14:textId="77777777" w:rsidR="00D26E1A" w:rsidRPr="00E849EE" w:rsidRDefault="00D26E1A" w:rsidP="00AD08AA"/>
    <w:p w14:paraId="53BF54BF" w14:textId="35167C0D" w:rsidR="00DA535E" w:rsidRDefault="007023B9" w:rsidP="00AD08AA">
      <w:r>
        <w:t xml:space="preserve">Para efectos de reproducibilidad de los análisis, se creó un repositorio público en GitHUB con los scripts creados para llevar a cabo todos los análisis y la visualización de datos. Al repositorio se puede acceder en la siguiente dirección: </w:t>
      </w:r>
      <w:hyperlink r:id="rId10" w:history="1">
        <w:r w:rsidR="0091616C" w:rsidRPr="00AA1D5E">
          <w:rPr>
            <w:rStyle w:val="Hipervnculo"/>
          </w:rPr>
          <w:t>https://github.com/ChrisBermudezR/Ictioplancton_ExPacifico2021</w:t>
        </w:r>
      </w:hyperlink>
      <w:r w:rsidR="0091616C">
        <w:t xml:space="preserve"> </w:t>
      </w:r>
    </w:p>
    <w:p w14:paraId="604A54F8" w14:textId="77777777" w:rsidR="0091616C" w:rsidRDefault="0091616C" w:rsidP="00AD08AA"/>
    <w:p w14:paraId="1260B021" w14:textId="77777777" w:rsidR="0091616C" w:rsidRPr="00DA535E" w:rsidRDefault="0091616C" w:rsidP="00AD08AA"/>
    <w:p w14:paraId="339F46C1" w14:textId="77777777" w:rsidR="003B77CF" w:rsidRDefault="00081D30" w:rsidP="00AD08AA">
      <w:pPr>
        <w:pStyle w:val="Ttulo1"/>
      </w:pPr>
      <w:bookmarkStart w:id="12" w:name="resultados"/>
      <w:bookmarkEnd w:id="7"/>
      <w:bookmarkEnd w:id="11"/>
      <w:r>
        <w:t>Resultados</w:t>
      </w:r>
    </w:p>
    <w:p w14:paraId="314CA364" w14:textId="77777777" w:rsidR="000560B3" w:rsidRDefault="000560B3" w:rsidP="00AD08AA"/>
    <w:p w14:paraId="78BCA73A" w14:textId="1970B24A" w:rsidR="000560B3" w:rsidRDefault="000560B3" w:rsidP="00AD08AA">
      <w:pPr>
        <w:pStyle w:val="Ttulo2"/>
      </w:pPr>
      <w:r>
        <w:t xml:space="preserve">Análisis </w:t>
      </w:r>
      <w:r w:rsidR="00AE6D59">
        <w:t>fisicoquímico</w:t>
      </w:r>
    </w:p>
    <w:p w14:paraId="17ADAAE4" w14:textId="549D8895" w:rsidR="00DE2B29" w:rsidRDefault="00DE2B29" w:rsidP="00AD08AA"/>
    <w:p w14:paraId="687F3192" w14:textId="22D156C1" w:rsidR="006A2ACE" w:rsidRDefault="006A2ACE" w:rsidP="006A2ACE">
      <w:pPr>
        <w:pStyle w:val="Ttulo3"/>
      </w:pPr>
      <w:r>
        <w:t xml:space="preserve">Análisis </w:t>
      </w:r>
      <w:r w:rsidR="005E6E97">
        <w:t>de las variables en</w:t>
      </w:r>
      <w:r>
        <w:t xml:space="preserve"> la profundidad</w:t>
      </w:r>
    </w:p>
    <w:p w14:paraId="3A8DAEFF" w14:textId="77777777" w:rsidR="006A2ACE" w:rsidRDefault="006A2ACE" w:rsidP="00AD08AA"/>
    <w:p w14:paraId="4F13D0B3" w14:textId="38EA5B1A" w:rsidR="007257E8" w:rsidRDefault="00243348" w:rsidP="00AD08AA">
      <w:r>
        <w:t xml:space="preserve">El análisis </w:t>
      </w:r>
      <w:r w:rsidR="00CC4C49">
        <w:t>de la visualización de los</w:t>
      </w:r>
      <w:r w:rsidR="0019667A">
        <w:t xml:space="preserve"> datos obtenidos por la sonda </w:t>
      </w:r>
      <w:r w:rsidR="0019667A" w:rsidRPr="00E849EE">
        <w:t xml:space="preserve">CTD-O </w:t>
      </w:r>
      <w:proofErr w:type="gramStart"/>
      <w:r w:rsidR="0019667A" w:rsidRPr="00E849EE">
        <w:t>SeaBird  19</w:t>
      </w:r>
      <w:proofErr w:type="gramEnd"/>
      <w:r w:rsidR="0019667A" w:rsidRPr="00E849EE">
        <w:t xml:space="preserve"> v Plus</w:t>
      </w:r>
      <w:r w:rsidR="00CC4C49">
        <w:t xml:space="preserve"> muestran que </w:t>
      </w:r>
      <w:r w:rsidR="00371C32">
        <w:t xml:space="preserve">no se observan diferencias entre los transectos  para ninguna de las </w:t>
      </w:r>
      <w:r w:rsidR="00C837AB">
        <w:t xml:space="preserve">variables </w:t>
      </w:r>
      <w:r w:rsidR="00371C32">
        <w:t>(</w:t>
      </w:r>
      <w:r w:rsidR="00371C32">
        <w:fldChar w:fldCharType="begin"/>
      </w:r>
      <w:r w:rsidR="00371C32">
        <w:instrText xml:space="preserve"> REF _Ref132877121 \h </w:instrText>
      </w:r>
      <w:r w:rsidR="00371C32">
        <w:fldChar w:fldCharType="separate"/>
      </w:r>
      <w:r w:rsidR="00540C9B">
        <w:t xml:space="preserve">Figura </w:t>
      </w:r>
      <w:r w:rsidR="00540C9B">
        <w:rPr>
          <w:noProof/>
        </w:rPr>
        <w:t>3</w:t>
      </w:r>
      <w:r w:rsidR="00371C32">
        <w:fldChar w:fldCharType="end"/>
      </w:r>
      <w:r w:rsidR="00371C32">
        <w:t>)</w:t>
      </w:r>
      <w:r w:rsidR="00C837AB">
        <w:t xml:space="preserve">. </w:t>
      </w:r>
      <w:r w:rsidR="007257E8">
        <w:t xml:space="preserve"> </w:t>
      </w:r>
      <w:r w:rsidR="00144A7C">
        <w:t xml:space="preserve">Se realizó una prueba </w:t>
      </w:r>
      <w:r w:rsidR="00144A7C">
        <w:rPr>
          <w:rStyle w:val="underline"/>
        </w:rPr>
        <w:t>MRPP</w:t>
      </w:r>
      <w:r w:rsidR="00144A7C">
        <w:t xml:space="preserve"> para analizar la relación entre </w:t>
      </w:r>
      <w:r w:rsidR="00144A7C">
        <w:rPr>
          <w:rStyle w:val="underline"/>
        </w:rPr>
        <w:t>la temperatura</w:t>
      </w:r>
      <w:r w:rsidR="00144A7C">
        <w:t xml:space="preserve">, salinidad, oxígeno </w:t>
      </w:r>
      <w:r w:rsidR="00144A7C">
        <w:rPr>
          <w:rStyle w:val="underline"/>
        </w:rPr>
        <w:t>disuelto y densidad del agua</w:t>
      </w:r>
      <w:r w:rsidR="00144A7C">
        <w:t xml:space="preserve"> </w:t>
      </w:r>
      <w:r w:rsidR="00F93758">
        <w:t xml:space="preserve">medido con el CTDO, </w:t>
      </w:r>
      <w:r w:rsidR="00144A7C">
        <w:t xml:space="preserve">en tres transectos diferentes: Amarales, Guascama y </w:t>
      </w:r>
      <w:r w:rsidR="00144A7C">
        <w:rPr>
          <w:rStyle w:val="underline"/>
        </w:rPr>
        <w:t>Sanquianga</w:t>
      </w:r>
      <w:r w:rsidR="00144A7C">
        <w:t xml:space="preserve">. </w:t>
      </w:r>
      <w:r w:rsidR="00144A7C">
        <w:rPr>
          <w:rStyle w:val="underline"/>
        </w:rPr>
        <w:t>La prueba MRPP</w:t>
      </w:r>
      <w:r w:rsidR="00144A7C">
        <w:t xml:space="preserve"> mostró una significativa diferencia en </w:t>
      </w:r>
      <w:r w:rsidR="00144A7C">
        <w:rPr>
          <w:rStyle w:val="underline"/>
        </w:rPr>
        <w:t>la composición de las variables</w:t>
      </w:r>
      <w:r w:rsidR="00144A7C">
        <w:t xml:space="preserve"> fisicoquímicas del agua entre </w:t>
      </w:r>
      <w:r w:rsidR="00144A7C">
        <w:rPr>
          <w:rStyle w:val="underline"/>
        </w:rPr>
        <w:t>los tres</w:t>
      </w:r>
      <w:r w:rsidR="00144A7C">
        <w:t xml:space="preserve"> transectos (delta = 6.613, p = 0.001). La disimilitud se midió utilizando la distancia euclidiana y se realizó un total de 999 permutaciones. </w:t>
      </w:r>
      <w:r w:rsidR="00144A7C">
        <w:rPr>
          <w:rStyle w:val="underline"/>
        </w:rPr>
        <w:t>Los</w:t>
      </w:r>
      <w:r w:rsidR="00144A7C">
        <w:t xml:space="preserve"> pesos para los grupos se </w:t>
      </w:r>
      <w:r w:rsidR="00144A7C">
        <w:rPr>
          <w:rStyle w:val="underline"/>
        </w:rPr>
        <w:t>basaron en</w:t>
      </w:r>
      <w:r w:rsidR="00144A7C">
        <w:t xml:space="preserve"> </w:t>
      </w:r>
      <w:r w:rsidR="00144A7C">
        <w:rPr>
          <w:rStyle w:val="underline"/>
        </w:rPr>
        <w:t>el número de observaciones en cada grupo</w:t>
      </w:r>
      <w:r w:rsidR="00144A7C">
        <w:t>. Los resultados indican que la temperatura, salinidad, oxígeno disuelto y densidad del agua son diferentes entre los tres transectos, lo que sugiere que hay una variación significativa en las condiciones fisicoquímicas del agua en el área de estudio.</w:t>
      </w:r>
    </w:p>
    <w:p w14:paraId="41DC523A" w14:textId="77777777" w:rsidR="007257E8" w:rsidRDefault="007257E8" w:rsidP="00AD08AA"/>
    <w:p w14:paraId="3D07D418" w14:textId="772F96AF" w:rsidR="00095057" w:rsidRDefault="00095057" w:rsidP="00AD08AA">
      <w:r>
        <w:t xml:space="preserve">La prueba de Kruskal-Wallis indica que no </w:t>
      </w:r>
      <w:r w:rsidR="006A2ACE">
        <w:t>se encontraron</w:t>
      </w:r>
      <w:r>
        <w:t xml:space="preserve"> diferencias significativas entre las medianas de l</w:t>
      </w:r>
      <w:r w:rsidR="00D940BA">
        <w:t xml:space="preserve">a temperatura tomada entre los transectos </w:t>
      </w:r>
      <w:r>
        <w:t xml:space="preserve">(χ² = 2678, gl = 2656, p = 0.3781). En otras palabras, los valores de la </w:t>
      </w:r>
      <w:r w:rsidR="00D940BA">
        <w:t>temperatura</w:t>
      </w:r>
      <w:r>
        <w:t xml:space="preserve"> parecen ser similares en todos los </w:t>
      </w:r>
      <w:r w:rsidR="00D940BA">
        <w:t>transectos</w:t>
      </w:r>
      <w:r>
        <w:t>.</w:t>
      </w:r>
    </w:p>
    <w:p w14:paraId="706071AF" w14:textId="77777777" w:rsidR="00095057" w:rsidRDefault="00095057" w:rsidP="00AD08AA"/>
    <w:p w14:paraId="590007C8" w14:textId="4AAA8F98" w:rsidR="00AE6D59" w:rsidRDefault="00095057" w:rsidP="00AD08AA">
      <w:r>
        <w:t xml:space="preserve">Además, se realizó un análisis post hoc mediante la prueba de Wilcoxon rank sum test para comparar las medianas de pares de </w:t>
      </w:r>
      <w:r w:rsidR="00D940BA">
        <w:t>los transectos</w:t>
      </w:r>
      <w:r>
        <w:t>. Los resultados indican que hay diferencias significativas en las medianas entre los grupos Guascama y Amarales (p &lt; 0.001) y entre los grupos Sanquianga y Amarales (p &lt; 0.001), pero no hay diferencias significativas entre los grupos Guascama y Sanquianga (p = 0.4). Es importante destacar que, para controlar el error tipo I, se utilizó una corrección de Bonferroni para ajustar los valores de p.</w:t>
      </w:r>
    </w:p>
    <w:p w14:paraId="36AD435B" w14:textId="77777777" w:rsidR="005A4B5E" w:rsidRDefault="005A4B5E" w:rsidP="00AD08AA"/>
    <w:p w14:paraId="3455B728" w14:textId="756480B0" w:rsidR="005A4B5E" w:rsidRDefault="005A4B5E" w:rsidP="00AD08AA">
      <w:r>
        <w:t>Para la variable Salinidad</w:t>
      </w:r>
      <w:r w:rsidR="00DF55E9">
        <w:t xml:space="preserve"> </w:t>
      </w:r>
      <w:r>
        <w:t xml:space="preserve">(χ² = </w:t>
      </w:r>
      <w:r w:rsidR="00BB65FA" w:rsidRPr="00BB65FA">
        <w:t>2731</w:t>
      </w:r>
      <w:r>
        <w:t xml:space="preserve">, gl = </w:t>
      </w:r>
      <w:r w:rsidR="00BB65FA" w:rsidRPr="00BB65FA">
        <w:t>2683</w:t>
      </w:r>
      <w:r>
        <w:t xml:space="preserve">, p = </w:t>
      </w:r>
      <w:r w:rsidR="003B40E0" w:rsidRPr="003B40E0">
        <w:t>0.2547</w:t>
      </w:r>
      <w:r>
        <w:t xml:space="preserve">) no hay una diferencia significativa entre los </w:t>
      </w:r>
      <w:r w:rsidR="000F79E3">
        <w:t>transectos</w:t>
      </w:r>
      <w:r>
        <w:t xml:space="preserve">. Sin embargo, en el análisis post hoc se observa una diferencia significativa </w:t>
      </w:r>
      <w:r w:rsidR="0092038A">
        <w:t xml:space="preserve">(p &lt; 0.001) </w:t>
      </w:r>
      <w:r>
        <w:t xml:space="preserve">entre el </w:t>
      </w:r>
      <w:r w:rsidR="000F79E3">
        <w:t>transecto</w:t>
      </w:r>
      <w:r>
        <w:t xml:space="preserve"> </w:t>
      </w:r>
      <w:r w:rsidR="000F79E3">
        <w:t>Amarales</w:t>
      </w:r>
      <w:r>
        <w:t xml:space="preserve"> y los otros dos grupos en términos de Salinidad.</w:t>
      </w:r>
    </w:p>
    <w:p w14:paraId="0A0A181F" w14:textId="7CC0AF5F" w:rsidR="009F5A3E" w:rsidRDefault="009F5A3E" w:rsidP="00AD08AA">
      <w:r>
        <w:lastRenderedPageBreak/>
        <w:t>Para la variable Oxígeno</w:t>
      </w:r>
      <w:r w:rsidR="00DF55E9">
        <w:t xml:space="preserve"> lo</w:t>
      </w:r>
      <w:r>
        <w:t xml:space="preserve"> que sugiere </w:t>
      </w:r>
      <w:r w:rsidR="00DF55E9">
        <w:t xml:space="preserve">la prueba </w:t>
      </w:r>
      <w:r w:rsidR="00B95E98">
        <w:t xml:space="preserve">es </w:t>
      </w:r>
      <w:r>
        <w:t xml:space="preserve">que no hay una diferencia significativa entre los </w:t>
      </w:r>
      <w:r w:rsidR="001273CB">
        <w:t xml:space="preserve">transectos </w:t>
      </w:r>
      <w:r w:rsidR="00DF55E9">
        <w:t>(χ² =</w:t>
      </w:r>
      <w:r w:rsidR="00CF75BA">
        <w:t xml:space="preserve"> </w:t>
      </w:r>
      <w:r w:rsidR="00CF75BA" w:rsidRPr="00CF75BA">
        <w:t>2619.6,</w:t>
      </w:r>
      <w:r w:rsidR="00DF55E9">
        <w:t xml:space="preserve"> gl = </w:t>
      </w:r>
      <w:r w:rsidR="00CF75BA" w:rsidRPr="00CF75BA">
        <w:t>2591</w:t>
      </w:r>
      <w:r w:rsidR="00DF55E9">
        <w:t xml:space="preserve">, p = </w:t>
      </w:r>
      <w:r w:rsidR="00CF75BA" w:rsidRPr="00CF75BA">
        <w:t>0.3425</w:t>
      </w:r>
      <w:r w:rsidR="00DF55E9">
        <w:t>)</w:t>
      </w:r>
      <w:r>
        <w:t xml:space="preserve">. Sin embargo, en el análisis post hoc se observa una diferencia significativa </w:t>
      </w:r>
      <w:r w:rsidR="0092038A">
        <w:t xml:space="preserve">(p &lt; 0.001) </w:t>
      </w:r>
      <w:r>
        <w:t xml:space="preserve">entre el </w:t>
      </w:r>
      <w:r w:rsidR="001273CB">
        <w:t xml:space="preserve">transecto </w:t>
      </w:r>
      <w:r>
        <w:t xml:space="preserve">Sanquianga y los otros dos </w:t>
      </w:r>
      <w:r w:rsidR="001273CB">
        <w:t xml:space="preserve">transectos </w:t>
      </w:r>
      <w:r>
        <w:t>en términos de Oxígeno.</w:t>
      </w:r>
    </w:p>
    <w:p w14:paraId="714802D7" w14:textId="77777777" w:rsidR="009F5A3E" w:rsidRDefault="009F5A3E" w:rsidP="00AD08AA"/>
    <w:p w14:paraId="48302596" w14:textId="419BC923" w:rsidR="009F5A3E" w:rsidRDefault="00BF029E" w:rsidP="00AD08AA">
      <w:r>
        <w:t xml:space="preserve">Para la variable Densidad, </w:t>
      </w:r>
      <w:r w:rsidR="00931B46">
        <w:t xml:space="preserve">lo que sugiere la prueba </w:t>
      </w:r>
      <w:r w:rsidR="00B95E98">
        <w:t xml:space="preserve">es </w:t>
      </w:r>
      <w:r w:rsidR="00931B46">
        <w:t xml:space="preserve">que no hay una diferencia significativa entre los transectos (χ² = </w:t>
      </w:r>
      <w:r w:rsidR="00AA6623" w:rsidRPr="00AA6623">
        <w:t>2761.1</w:t>
      </w:r>
      <w:r w:rsidR="00931B46" w:rsidRPr="00CF75BA">
        <w:t>,</w:t>
      </w:r>
      <w:r w:rsidR="00931B46">
        <w:t xml:space="preserve"> gl = </w:t>
      </w:r>
      <w:r w:rsidR="00AA6623" w:rsidRPr="00AA6623">
        <w:t>2739</w:t>
      </w:r>
      <w:r w:rsidR="00931B46">
        <w:t xml:space="preserve">, p = </w:t>
      </w:r>
      <w:r w:rsidR="00AA6623" w:rsidRPr="00AA6623">
        <w:t>0.3793</w:t>
      </w:r>
      <w:r w:rsidR="00931B46">
        <w:t xml:space="preserve">). </w:t>
      </w:r>
      <w:r>
        <w:t>Sin embargo, en el análisis post hoc se observa una diferencia significativa</w:t>
      </w:r>
      <w:r w:rsidR="007208A3">
        <w:t xml:space="preserve"> (p &lt;&lt; 0.001</w:t>
      </w:r>
      <w:r w:rsidR="006C3DCB">
        <w:t>) entre</w:t>
      </w:r>
      <w:r>
        <w:t xml:space="preserve"> el </w:t>
      </w:r>
      <w:r w:rsidR="00F206BD">
        <w:t xml:space="preserve">transecto </w:t>
      </w:r>
      <w:r w:rsidR="007208A3" w:rsidRPr="007208A3">
        <w:t xml:space="preserve">Amarales </w:t>
      </w:r>
      <w:r>
        <w:t xml:space="preserve">y el </w:t>
      </w:r>
      <w:r w:rsidR="00F206BD">
        <w:t xml:space="preserve">transecto </w:t>
      </w:r>
      <w:r>
        <w:t>Sanquianga en términos de Densidad</w:t>
      </w:r>
      <w:r w:rsidR="007208A3">
        <w:t xml:space="preserve">, sin </w:t>
      </w:r>
      <w:r w:rsidR="005931FD">
        <w:t>embargo,</w:t>
      </w:r>
      <w:r w:rsidR="007208A3">
        <w:t xml:space="preserve"> entre</w:t>
      </w:r>
      <w:r w:rsidR="00DF1E34">
        <w:t xml:space="preserve"> Guascama y el resto de transecto la prueba no detecta diferencias con un </w:t>
      </w:r>
      <w:r w:rsidR="003A2E99">
        <w:t xml:space="preserve">p &lt; 0.001 y con un p &lt; </w:t>
      </w:r>
      <w:r w:rsidR="006C3DCB">
        <w:t>0.05.</w:t>
      </w:r>
    </w:p>
    <w:p w14:paraId="70386A9A" w14:textId="77777777" w:rsidR="009C65E0" w:rsidRDefault="009C65E0" w:rsidP="00AD08AA"/>
    <w:p w14:paraId="15E40BBC" w14:textId="2AEB4735" w:rsidR="0059150F" w:rsidRDefault="00BA387C" w:rsidP="00AD08AA">
      <w:r>
        <w:t xml:space="preserve">Los resultados </w:t>
      </w:r>
      <w:r w:rsidR="00E0173D">
        <w:t xml:space="preserve">de la prueba MRPP para </w:t>
      </w:r>
      <w:r w:rsidR="002E5A06">
        <w:t xml:space="preserve">comparar </w:t>
      </w:r>
      <w:r w:rsidR="006C3DCB">
        <w:t>los sectores</w:t>
      </w:r>
      <w:r w:rsidR="002E5A06">
        <w:t xml:space="preserve">, </w:t>
      </w:r>
      <w:r>
        <w:t>mostraron que el delta observado fue de 6.288, mientras que el delta esperado fue de 6.757, lo que indica que existe una diferencia significativa en la composición de las variables entre los dos sectores. El índice de concordancia corregido por azar A fue de 0.06953, lo que sugiere que la similitud dentro de los grupos es mayor que la esperada al azar. Además, el valor p de la prueba fue de 0.001, lo que indica que la diferencia observada entre los dos sectores no se debe al azar. En conclusión, se encontró que las variables estudiadas difieren significativamente entre el sector costero y el oceánico, lo que sugiere que estos sectores pueden ser considerados como distintas unidades ambientales.</w:t>
      </w:r>
      <w:r w:rsidR="00351306">
        <w:t xml:space="preserve"> </w:t>
      </w:r>
      <w:r w:rsidR="009B2E1F">
        <w:t>Los resultados</w:t>
      </w:r>
      <w:r>
        <w:t xml:space="preserve"> de la prueba Wilcoxon</w:t>
      </w:r>
      <w:r w:rsidR="009B2E1F">
        <w:t xml:space="preserve"> </w:t>
      </w:r>
      <w:r w:rsidR="00351306">
        <w:t xml:space="preserve">confirman </w:t>
      </w:r>
      <w:r w:rsidR="009B2E1F">
        <w:t xml:space="preserve">que existe una diferencia significativa en las temperaturas </w:t>
      </w:r>
      <w:r w:rsidR="00C305FA">
        <w:t xml:space="preserve">(W = 635860, p &lt; </w:t>
      </w:r>
      <w:r w:rsidR="00351306" w:rsidRPr="00E06368">
        <w:t>0.000</w:t>
      </w:r>
      <w:r w:rsidR="00351306">
        <w:t>1</w:t>
      </w:r>
      <w:r w:rsidR="00C305FA">
        <w:t xml:space="preserve">), la salinidad (W = </w:t>
      </w:r>
      <w:r w:rsidR="005C6C19" w:rsidRPr="005C6C19">
        <w:t>118698</w:t>
      </w:r>
      <w:r w:rsidR="00C305FA">
        <w:t xml:space="preserve">, p &lt; </w:t>
      </w:r>
      <w:r w:rsidR="00351306" w:rsidRPr="00E06368">
        <w:t>0.000</w:t>
      </w:r>
      <w:r w:rsidR="00351306">
        <w:t>1</w:t>
      </w:r>
      <w:r w:rsidR="00C305FA">
        <w:t xml:space="preserve">), el oxígeno disuelto </w:t>
      </w:r>
      <w:r w:rsidR="00E06368">
        <w:t xml:space="preserve">(W = </w:t>
      </w:r>
      <w:r w:rsidR="00E06368" w:rsidRPr="00E06368">
        <w:t>397442</w:t>
      </w:r>
      <w:r w:rsidR="00E06368">
        <w:t xml:space="preserve">, p &lt; </w:t>
      </w:r>
      <w:r w:rsidR="00E06368" w:rsidRPr="00E06368">
        <w:t>0.000</w:t>
      </w:r>
      <w:r w:rsidR="00351306">
        <w:t>1</w:t>
      </w:r>
      <w:r w:rsidR="00E06368">
        <w:t xml:space="preserve">), </w:t>
      </w:r>
      <w:r w:rsidR="00C305FA">
        <w:t xml:space="preserve">y </w:t>
      </w:r>
      <w:r w:rsidR="005C6C19">
        <w:t xml:space="preserve">la densidad (W = </w:t>
      </w:r>
      <w:r w:rsidR="00E06368" w:rsidRPr="00E06368">
        <w:t>112651</w:t>
      </w:r>
      <w:r w:rsidR="005C6C19">
        <w:t xml:space="preserve">, p &lt; </w:t>
      </w:r>
      <w:r w:rsidR="00351306" w:rsidRPr="00E06368">
        <w:t>0.000</w:t>
      </w:r>
      <w:r w:rsidR="00351306">
        <w:t>1</w:t>
      </w:r>
      <w:r w:rsidR="005C6C19">
        <w:t xml:space="preserve">) </w:t>
      </w:r>
      <w:r w:rsidR="009B2E1F">
        <w:t>entre ambos sectores</w:t>
      </w:r>
      <w:r w:rsidR="005C6C19">
        <w:t>.</w:t>
      </w:r>
    </w:p>
    <w:p w14:paraId="68E15FE3" w14:textId="77777777" w:rsidR="00351306" w:rsidRDefault="00351306" w:rsidP="00AD08AA"/>
    <w:p w14:paraId="22EC32CE" w14:textId="4A5F637B" w:rsidR="0077680A" w:rsidRDefault="002E5A06" w:rsidP="00AD08AA">
      <w:r>
        <w:t>Para las mareas, la</w:t>
      </w:r>
      <w:r w:rsidR="00D26EA3">
        <w:t xml:space="preserve"> prueba de MRPP, mostró que existen diferencias significativas entre </w:t>
      </w:r>
      <w:r w:rsidR="00763C94">
        <w:t>estas basadas</w:t>
      </w:r>
      <w:r w:rsidR="00D26EA3">
        <w:t xml:space="preserve"> en </w:t>
      </w:r>
      <w:r w:rsidR="00D355F5">
        <w:t>todas las variables mencionadas (</w:t>
      </w:r>
      <w:r w:rsidR="00F27B29">
        <w:fldChar w:fldCharType="begin"/>
      </w:r>
      <w:r w:rsidR="00F27B29">
        <w:instrText xml:space="preserve"> REF _Ref132906407 \h </w:instrText>
      </w:r>
      <w:r w:rsidR="00F27B29">
        <w:fldChar w:fldCharType="separate"/>
      </w:r>
      <w:r w:rsidR="00540C9B">
        <w:t xml:space="preserve">Figura </w:t>
      </w:r>
      <w:r w:rsidR="00540C9B">
        <w:rPr>
          <w:noProof/>
        </w:rPr>
        <w:t>5</w:t>
      </w:r>
      <w:r w:rsidR="00F27B29">
        <w:fldChar w:fldCharType="end"/>
      </w:r>
      <w:r w:rsidR="00D355F5">
        <w:t>)</w:t>
      </w:r>
      <w:r w:rsidR="0021663D">
        <w:t>. El índice de concordancia corregido por azar dentro de los grupos A es de 0.002952, lo que sugiere que hay muy poca concordancia dentro de los grupos en comparación con lo que cabría esperar al azar. El delta observado es de 6.737 y el delta esperado es de 6.757. Esto significa que la disimilitud entre los grupos es menor de lo que se esperaría al azar. El valor de significancia para delta es de 0.001, lo que indica que hay una diferencia significativa entre los grupos. Además, se han realizado 999 permutaciones y se ha utilizado una prueba libre.</w:t>
      </w:r>
      <w:r w:rsidR="002E6275" w:rsidRPr="002E6275">
        <w:t xml:space="preserve"> </w:t>
      </w:r>
      <w:r w:rsidR="002E6275">
        <w:t xml:space="preserve">Los resultados de la prueba Wilcoxon confirman que existe una diferencia significativa en las temperaturas (W = </w:t>
      </w:r>
      <w:r w:rsidR="00E069A1" w:rsidRPr="00E069A1">
        <w:t>885737</w:t>
      </w:r>
      <w:r w:rsidR="002E6275">
        <w:t xml:space="preserve">, p &lt; </w:t>
      </w:r>
      <w:r w:rsidR="002E6275" w:rsidRPr="00E06368">
        <w:t>0.000</w:t>
      </w:r>
      <w:r w:rsidR="002E6275">
        <w:t>1)</w:t>
      </w:r>
      <w:r w:rsidR="00060960">
        <w:t xml:space="preserve"> entre las mareas (</w:t>
      </w:r>
      <w:r w:rsidR="00060960">
        <w:fldChar w:fldCharType="begin"/>
      </w:r>
      <w:r w:rsidR="00060960">
        <w:instrText xml:space="preserve"> REF _Ref132906407 \h </w:instrText>
      </w:r>
      <w:r w:rsidR="00060960">
        <w:fldChar w:fldCharType="separate"/>
      </w:r>
      <w:r w:rsidR="00540C9B">
        <w:t xml:space="preserve">Figura </w:t>
      </w:r>
      <w:r w:rsidR="00540C9B">
        <w:rPr>
          <w:noProof/>
        </w:rPr>
        <w:t>5</w:t>
      </w:r>
      <w:r w:rsidR="00060960">
        <w:fldChar w:fldCharType="end"/>
      </w:r>
      <w:r w:rsidR="00060960">
        <w:t>)</w:t>
      </w:r>
      <w:r w:rsidR="002E6275">
        <w:t xml:space="preserve">, </w:t>
      </w:r>
      <w:r w:rsidR="00E069A1">
        <w:t xml:space="preserve">sin </w:t>
      </w:r>
      <w:r w:rsidR="00060960">
        <w:t>embargo,</w:t>
      </w:r>
      <w:r w:rsidR="00E069A1">
        <w:t xml:space="preserve"> para </w:t>
      </w:r>
      <w:r w:rsidR="002E6275">
        <w:t xml:space="preserve">la salinidad (W = </w:t>
      </w:r>
      <w:r w:rsidR="003E448C" w:rsidRPr="003E448C">
        <w:t>999149</w:t>
      </w:r>
      <w:r w:rsidR="002E6275">
        <w:t>, p</w:t>
      </w:r>
      <w:r w:rsidR="003E448C" w:rsidRPr="003E448C">
        <w:t xml:space="preserve"> = 0.8605</w:t>
      </w:r>
      <w:r w:rsidR="002E6275">
        <w:t xml:space="preserve">), el oxígeno disuelto (W = </w:t>
      </w:r>
      <w:r w:rsidR="003E448C" w:rsidRPr="003E448C">
        <w:t>1000700</w:t>
      </w:r>
      <w:r w:rsidR="002E6275">
        <w:t xml:space="preserve">, p </w:t>
      </w:r>
      <w:r w:rsidR="003E448C" w:rsidRPr="003E448C">
        <w:t>= 0.8046</w:t>
      </w:r>
      <w:r w:rsidR="002E6275">
        <w:t xml:space="preserve">), y la densidad (W = </w:t>
      </w:r>
      <w:r w:rsidR="00060960" w:rsidRPr="00060960">
        <w:t>915519</w:t>
      </w:r>
      <w:r w:rsidR="002E6275">
        <w:t xml:space="preserve">, p </w:t>
      </w:r>
      <w:r w:rsidR="00060960" w:rsidRPr="00060960">
        <w:t>= 0.3823</w:t>
      </w:r>
      <w:r w:rsidR="002E6275">
        <w:t>)</w:t>
      </w:r>
      <w:r w:rsidR="00060960">
        <w:t xml:space="preserve">, no se encontraron diferencias </w:t>
      </w:r>
      <w:r w:rsidR="00D21EA6">
        <w:t>significativas</w:t>
      </w:r>
      <w:r w:rsidR="00FE7090">
        <w:t xml:space="preserve">. Es por esta razón que </w:t>
      </w:r>
      <w:r w:rsidR="00016E3A">
        <w:t>la prueba de MRPP para las mareas mostró un índice de concordancia demasiado bajo</w:t>
      </w:r>
      <w:r w:rsidR="00D21EA6">
        <w:t>.</w:t>
      </w:r>
    </w:p>
    <w:p w14:paraId="2F5F8B22" w14:textId="77777777" w:rsidR="00B6067B" w:rsidRDefault="00B6067B" w:rsidP="00AD08AA"/>
    <w:p w14:paraId="297C8F85" w14:textId="58409F45" w:rsidR="0002274C" w:rsidRDefault="009C65E0" w:rsidP="00AD08AA">
      <w:r>
        <w:t xml:space="preserve">En la </w:t>
      </w:r>
      <w:r>
        <w:fldChar w:fldCharType="begin"/>
      </w:r>
      <w:r>
        <w:instrText xml:space="preserve"> REF _Ref132884594 \h </w:instrText>
      </w:r>
      <w:r>
        <w:fldChar w:fldCharType="separate"/>
      </w:r>
      <w:r w:rsidR="00540C9B">
        <w:t xml:space="preserve">Figura </w:t>
      </w:r>
      <w:r w:rsidR="00540C9B">
        <w:rPr>
          <w:noProof/>
        </w:rPr>
        <w:t>6</w:t>
      </w:r>
      <w:r>
        <w:fldChar w:fldCharType="end"/>
      </w:r>
      <w:r>
        <w:t xml:space="preserve"> se puede observar de manera resumida el comportamiento de todas estas variables </w:t>
      </w:r>
      <w:r w:rsidR="00C13E08">
        <w:t xml:space="preserve">en todas las categorías designadas en </w:t>
      </w:r>
      <w:r w:rsidR="00BB4894">
        <w:t>para este estudio. Lo que refleja esta grá</w:t>
      </w:r>
      <w:r w:rsidR="000B5A40">
        <w:t xml:space="preserve">fica es que las condiciones para la temperatura, salinidad oxígenos disuelto y densidad no presentan cambios significativos en la columna de agua </w:t>
      </w:r>
      <w:r w:rsidR="00642B13">
        <w:t xml:space="preserve">entre las mareas </w:t>
      </w:r>
      <w:r w:rsidR="00BB50A3">
        <w:t>y entre los transectos, y una leve diferenciación entre los sectores costeros y oceánico</w:t>
      </w:r>
      <w:r w:rsidR="001E06D8">
        <w:t xml:space="preserve"> sin embargo con los análisis anteriores no se lograron comprobar estas diferencias aparentes.</w:t>
      </w:r>
    </w:p>
    <w:p w14:paraId="1A749C97" w14:textId="77777777" w:rsidR="0002274C" w:rsidRDefault="0002274C">
      <w:pPr>
        <w:spacing w:before="0" w:after="0"/>
        <w:contextualSpacing w:val="0"/>
        <w:jc w:val="left"/>
      </w:pPr>
      <w:r>
        <w:br w:type="page"/>
      </w:r>
    </w:p>
    <w:p w14:paraId="4B4872B7" w14:textId="4C4AEFCA" w:rsidR="009C65E0" w:rsidRDefault="0002274C" w:rsidP="00AD08AA">
      <w:r>
        <w:rPr>
          <w:noProof/>
        </w:rPr>
        <w:lastRenderedPageBreak/>
        <w:drawing>
          <wp:inline distT="0" distB="0" distL="0" distR="0" wp14:anchorId="29A87750" wp14:editId="3E19F28D">
            <wp:extent cx="5133818" cy="76962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36252" cy="7699849"/>
                    </a:xfrm>
                    <a:prstGeom prst="rect">
                      <a:avLst/>
                    </a:prstGeom>
                    <a:noFill/>
                    <a:ln>
                      <a:noFill/>
                    </a:ln>
                  </pic:spPr>
                </pic:pic>
              </a:graphicData>
            </a:graphic>
          </wp:inline>
        </w:drawing>
      </w:r>
    </w:p>
    <w:p w14:paraId="64C82563" w14:textId="4B1A824A" w:rsidR="00AE6D59" w:rsidRDefault="00AE6D59" w:rsidP="00AD08AA"/>
    <w:p w14:paraId="7865FC17" w14:textId="14E72ADA" w:rsidR="00C652E6" w:rsidRPr="00EF7F8D" w:rsidRDefault="00AE6D59" w:rsidP="00AD08AA">
      <w:pPr>
        <w:pStyle w:val="Descripcin"/>
      </w:pPr>
      <w:bookmarkStart w:id="13" w:name="_Ref132877121"/>
      <w:bookmarkStart w:id="14" w:name="_Ref132877118"/>
      <w:r>
        <w:t xml:space="preserve">Figura </w:t>
      </w:r>
      <w:r w:rsidR="005B2713">
        <w:fldChar w:fldCharType="begin"/>
      </w:r>
      <w:r w:rsidR="005B2713">
        <w:instrText xml:space="preserve"> SEQ Figura \* ARABIC </w:instrText>
      </w:r>
      <w:r w:rsidR="005B2713">
        <w:fldChar w:fldCharType="separate"/>
      </w:r>
      <w:r w:rsidR="00540C9B">
        <w:rPr>
          <w:noProof/>
        </w:rPr>
        <w:t>3</w:t>
      </w:r>
      <w:r w:rsidR="005B2713">
        <w:rPr>
          <w:noProof/>
        </w:rPr>
        <w:fldChar w:fldCharType="end"/>
      </w:r>
      <w:bookmarkEnd w:id="13"/>
      <w:r>
        <w:t>.</w:t>
      </w:r>
      <w:bookmarkEnd w:id="14"/>
      <w:r>
        <w:t xml:space="preserve"> </w:t>
      </w:r>
      <w:r w:rsidR="006B27AE">
        <w:t xml:space="preserve">Diagramas de cajas de los datos </w:t>
      </w:r>
      <w:r w:rsidR="00D04F04">
        <w:t>de las variables de temperatura (°C), salinidad (PSU), oxígeno disuelto (mg</w:t>
      </w:r>
      <w:r w:rsidR="002962F7">
        <w:t>.L</w:t>
      </w:r>
      <w:r w:rsidR="002962F7">
        <w:rPr>
          <w:vertAlign w:val="superscript"/>
        </w:rPr>
        <w:t>-1</w:t>
      </w:r>
      <w:r w:rsidR="002962F7">
        <w:t>) y densidad del agua (</w:t>
      </w:r>
      <w:r w:rsidR="00EF7F8D">
        <w:t>kg.m</w:t>
      </w:r>
      <w:r w:rsidR="00EF7F8D">
        <w:rPr>
          <w:vertAlign w:val="superscript"/>
        </w:rPr>
        <w:t>-3</w:t>
      </w:r>
      <w:r w:rsidR="00EF7F8D">
        <w:t xml:space="preserve">) mostrando la comparación entre los transectos </w:t>
      </w:r>
      <w:r w:rsidR="00E97F62">
        <w:t xml:space="preserve">Amarales, Guascama y Sanquianga de la </w:t>
      </w:r>
      <w:r w:rsidR="00E97F62" w:rsidRPr="00E849EE">
        <w:t>subregión Sanquianga-Gorgona, frente al delta del río Patía.</w:t>
      </w:r>
    </w:p>
    <w:p w14:paraId="0B8E6775" w14:textId="21BCCC05" w:rsidR="00C652E6" w:rsidRDefault="00C652E6" w:rsidP="00AD08AA"/>
    <w:p w14:paraId="16792FCB" w14:textId="77777777" w:rsidR="00D5793B" w:rsidRDefault="00D5793B" w:rsidP="00AD08AA">
      <w:r>
        <w:br w:type="page"/>
      </w:r>
    </w:p>
    <w:p w14:paraId="41BB12FA" w14:textId="77777777" w:rsidR="0032504D" w:rsidRDefault="0032504D" w:rsidP="00AD08AA">
      <w:pPr>
        <w:pStyle w:val="Descripcin"/>
      </w:pPr>
      <w:r>
        <w:rPr>
          <w:noProof/>
        </w:rPr>
        <w:lastRenderedPageBreak/>
        <w:drawing>
          <wp:inline distT="0" distB="0" distL="0" distR="0" wp14:anchorId="7E5496C9" wp14:editId="7D62B61A">
            <wp:extent cx="5400675" cy="8096250"/>
            <wp:effectExtent l="0" t="0" r="952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675" cy="8096250"/>
                    </a:xfrm>
                    <a:prstGeom prst="rect">
                      <a:avLst/>
                    </a:prstGeom>
                    <a:noFill/>
                    <a:ln>
                      <a:noFill/>
                    </a:ln>
                  </pic:spPr>
                </pic:pic>
              </a:graphicData>
            </a:graphic>
          </wp:inline>
        </w:drawing>
      </w:r>
    </w:p>
    <w:p w14:paraId="1F5F908C" w14:textId="4F3A5AAC" w:rsidR="004A0D8E" w:rsidRDefault="0032504D" w:rsidP="00AD08AA">
      <w:pPr>
        <w:pStyle w:val="Descripcin"/>
      </w:pPr>
      <w:r w:rsidRPr="004A0D8E">
        <w:t xml:space="preserve">Figura </w:t>
      </w:r>
      <w:r w:rsidR="005B2713">
        <w:fldChar w:fldCharType="begin"/>
      </w:r>
      <w:r w:rsidR="005B2713">
        <w:instrText xml:space="preserve"> SEQ Figura \* ARABIC </w:instrText>
      </w:r>
      <w:r w:rsidR="005B2713">
        <w:fldChar w:fldCharType="separate"/>
      </w:r>
      <w:r w:rsidR="00540C9B">
        <w:rPr>
          <w:noProof/>
        </w:rPr>
        <w:t>4</w:t>
      </w:r>
      <w:r w:rsidR="005B2713">
        <w:rPr>
          <w:noProof/>
        </w:rPr>
        <w:fldChar w:fldCharType="end"/>
      </w:r>
      <w:r w:rsidRPr="004A0D8E">
        <w:t>.</w:t>
      </w:r>
      <w:r w:rsidR="00F635C2">
        <w:t xml:space="preserve"> Diagramas de cajas de los datos de las variables de temperatura (°C), salinidad (PSU), oxígeno disuelto (mg.L</w:t>
      </w:r>
      <w:r w:rsidR="00F635C2">
        <w:rPr>
          <w:vertAlign w:val="superscript"/>
        </w:rPr>
        <w:t>-1</w:t>
      </w:r>
      <w:r w:rsidR="00F635C2">
        <w:t>) y densidad del agua (kg.m</w:t>
      </w:r>
      <w:r w:rsidR="00F635C2">
        <w:rPr>
          <w:vertAlign w:val="superscript"/>
        </w:rPr>
        <w:t>-3</w:t>
      </w:r>
      <w:r w:rsidR="00F635C2">
        <w:t xml:space="preserve">) mostrando la comparación entre el sector costero y el sector oceánico de la </w:t>
      </w:r>
      <w:r w:rsidR="00F635C2" w:rsidRPr="00E849EE">
        <w:t>subregión Sanquianga-Gorgona, frente al delta del río Patía.</w:t>
      </w:r>
    </w:p>
    <w:p w14:paraId="53A02200" w14:textId="77777777" w:rsidR="004A0D8E" w:rsidRDefault="004A0D8E" w:rsidP="00AD08AA">
      <w:r>
        <w:br w:type="page"/>
      </w:r>
    </w:p>
    <w:p w14:paraId="4145479F" w14:textId="77777777" w:rsidR="004A0D8E" w:rsidRDefault="004A0D8E" w:rsidP="00AD08AA">
      <w:pPr>
        <w:pStyle w:val="Descripcin"/>
      </w:pPr>
      <w:r>
        <w:rPr>
          <w:noProof/>
        </w:rPr>
        <w:lastRenderedPageBreak/>
        <w:drawing>
          <wp:inline distT="0" distB="0" distL="0" distR="0" wp14:anchorId="45762ED1" wp14:editId="61EEEC54">
            <wp:extent cx="5133818" cy="7696200"/>
            <wp:effectExtent l="0" t="0" r="0" b="0"/>
            <wp:docPr id="8" name="Imagen 8" descr="Una captura de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Una captura de pantalla de un celular con texto e imágenes&#10;&#10;Descripción generada automáticamente con confianza m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36367" cy="7700022"/>
                    </a:xfrm>
                    <a:prstGeom prst="rect">
                      <a:avLst/>
                    </a:prstGeom>
                    <a:noFill/>
                    <a:ln>
                      <a:noFill/>
                    </a:ln>
                  </pic:spPr>
                </pic:pic>
              </a:graphicData>
            </a:graphic>
          </wp:inline>
        </w:drawing>
      </w:r>
    </w:p>
    <w:p w14:paraId="19D96EA3" w14:textId="48FD8CAB" w:rsidR="004A0D8E" w:rsidRDefault="004A0D8E" w:rsidP="00AD08AA">
      <w:pPr>
        <w:pStyle w:val="Descripcin"/>
      </w:pPr>
      <w:bookmarkStart w:id="15" w:name="_Ref132906407"/>
      <w:r>
        <w:t xml:space="preserve">Figura </w:t>
      </w:r>
      <w:r w:rsidR="005B2713">
        <w:fldChar w:fldCharType="begin"/>
      </w:r>
      <w:r w:rsidR="005B2713">
        <w:instrText xml:space="preserve"> SEQ Figura \* ARABIC </w:instrText>
      </w:r>
      <w:r w:rsidR="005B2713">
        <w:fldChar w:fldCharType="separate"/>
      </w:r>
      <w:r w:rsidR="00540C9B">
        <w:rPr>
          <w:noProof/>
        </w:rPr>
        <w:t>5</w:t>
      </w:r>
      <w:r w:rsidR="005B2713">
        <w:rPr>
          <w:noProof/>
        </w:rPr>
        <w:fldChar w:fldCharType="end"/>
      </w:r>
      <w:bookmarkEnd w:id="15"/>
      <w:r>
        <w:t>.</w:t>
      </w:r>
      <w:r w:rsidRPr="00857A87">
        <w:t xml:space="preserve"> </w:t>
      </w:r>
      <w:r>
        <w:t>Diagramas de cajas de los datos de las variables de temperatura (°C), salinidad (PSU), oxígeno disuelto (mg.L</w:t>
      </w:r>
      <w:r>
        <w:rPr>
          <w:vertAlign w:val="superscript"/>
        </w:rPr>
        <w:t>-1</w:t>
      </w:r>
      <w:r>
        <w:t>) y densidad del agua (kg.m</w:t>
      </w:r>
      <w:r>
        <w:rPr>
          <w:vertAlign w:val="superscript"/>
        </w:rPr>
        <w:t>-3</w:t>
      </w:r>
      <w:r>
        <w:t xml:space="preserve">) mostrando la comparación entre la marea alta y la marea baja de la </w:t>
      </w:r>
      <w:r w:rsidRPr="00E849EE">
        <w:t>subregión Sanquianga-Gorgona, frente al delta del río Patía.</w:t>
      </w:r>
    </w:p>
    <w:p w14:paraId="621C69B8" w14:textId="77777777" w:rsidR="00AE6D59" w:rsidRDefault="00AE6D59" w:rsidP="00AD08AA">
      <w:pPr>
        <w:pStyle w:val="Descripcin"/>
      </w:pPr>
    </w:p>
    <w:p w14:paraId="3B30DEFF" w14:textId="77777777" w:rsidR="00AE6D59" w:rsidRDefault="00AE6D59" w:rsidP="00AD08AA">
      <w:r>
        <w:br w:type="page"/>
      </w:r>
    </w:p>
    <w:p w14:paraId="58D3D07D" w14:textId="420C5F57" w:rsidR="00691F8F" w:rsidRDefault="00752AF1" w:rsidP="00AD08AA">
      <w:pPr>
        <w:pStyle w:val="Descripcin"/>
      </w:pPr>
      <w:r>
        <w:rPr>
          <w:noProof/>
        </w:rPr>
        <w:lastRenderedPageBreak/>
        <w:drawing>
          <wp:inline distT="0" distB="0" distL="0" distR="0" wp14:anchorId="6FCDF169" wp14:editId="7F23D80E">
            <wp:extent cx="5417016" cy="6315075"/>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24608" cy="6323925"/>
                    </a:xfrm>
                    <a:prstGeom prst="rect">
                      <a:avLst/>
                    </a:prstGeom>
                    <a:noFill/>
                    <a:ln>
                      <a:noFill/>
                    </a:ln>
                  </pic:spPr>
                </pic:pic>
              </a:graphicData>
            </a:graphic>
          </wp:inline>
        </w:drawing>
      </w:r>
    </w:p>
    <w:p w14:paraId="40CCC972" w14:textId="335D9760" w:rsidR="009B2AD1" w:rsidRDefault="00691F8F" w:rsidP="00AD08AA">
      <w:pPr>
        <w:pStyle w:val="Descripcin"/>
      </w:pPr>
      <w:bookmarkStart w:id="16" w:name="_Ref132884594"/>
      <w:r>
        <w:t xml:space="preserve">Figura </w:t>
      </w:r>
      <w:r w:rsidR="005B2713">
        <w:fldChar w:fldCharType="begin"/>
      </w:r>
      <w:r w:rsidR="005B2713">
        <w:instrText xml:space="preserve"> SEQ Figura \* ARABIC </w:instrText>
      </w:r>
      <w:r w:rsidR="005B2713">
        <w:fldChar w:fldCharType="separate"/>
      </w:r>
      <w:r w:rsidR="00540C9B">
        <w:rPr>
          <w:noProof/>
        </w:rPr>
        <w:t>6</w:t>
      </w:r>
      <w:r w:rsidR="005B2713">
        <w:rPr>
          <w:noProof/>
        </w:rPr>
        <w:fldChar w:fldCharType="end"/>
      </w:r>
      <w:bookmarkEnd w:id="16"/>
      <w:r>
        <w:t>.</w:t>
      </w:r>
      <w:r w:rsidR="00B804E5">
        <w:t xml:space="preserve"> </w:t>
      </w:r>
      <w:r w:rsidR="00C01F80">
        <w:t>Diagramas de cajas para ca</w:t>
      </w:r>
      <w:r w:rsidR="00B82A34">
        <w:t xml:space="preserve">da uno de los sectores, </w:t>
      </w:r>
      <w:r w:rsidR="003139A1">
        <w:t>transectos y mareas discriminados por ca</w:t>
      </w:r>
      <w:r w:rsidR="00C611D1">
        <w:t xml:space="preserve">da </w:t>
      </w:r>
      <w:r w:rsidR="008C7B47">
        <w:t xml:space="preserve">estación de muestro mostrando el comportamiento de </w:t>
      </w:r>
      <w:r w:rsidR="00EC420F">
        <w:t>la de temperatura (°C), salinidad (PSU), oxígeno disuelto (mg.L</w:t>
      </w:r>
      <w:r w:rsidR="00EC420F">
        <w:rPr>
          <w:vertAlign w:val="superscript"/>
        </w:rPr>
        <w:t>-1</w:t>
      </w:r>
      <w:r w:rsidR="00EC420F">
        <w:t>) y densidad del agua (kg.m</w:t>
      </w:r>
      <w:r w:rsidR="00EC420F">
        <w:rPr>
          <w:vertAlign w:val="superscript"/>
        </w:rPr>
        <w:t>-3</w:t>
      </w:r>
      <w:r w:rsidR="00EC420F">
        <w:t>).</w:t>
      </w:r>
    </w:p>
    <w:p w14:paraId="0AA2B80B" w14:textId="31821525" w:rsidR="007B77D5" w:rsidRDefault="007B77D5">
      <w:pPr>
        <w:spacing w:before="0" w:after="0"/>
        <w:contextualSpacing w:val="0"/>
        <w:jc w:val="left"/>
      </w:pPr>
      <w:r>
        <w:br w:type="page"/>
      </w:r>
    </w:p>
    <w:p w14:paraId="667202C2" w14:textId="77777777" w:rsidR="00C039C9" w:rsidRDefault="00C039C9">
      <w:pPr>
        <w:spacing w:before="0" w:after="0"/>
        <w:contextualSpacing w:val="0"/>
        <w:jc w:val="left"/>
      </w:pPr>
    </w:p>
    <w:p w14:paraId="5AB75C63" w14:textId="4E13F09E" w:rsidR="006A2ACE" w:rsidRDefault="006A2ACE" w:rsidP="006A2ACE">
      <w:pPr>
        <w:pStyle w:val="Ttulo3"/>
      </w:pPr>
      <w:r>
        <w:t>Análisis de</w:t>
      </w:r>
      <w:r w:rsidR="005E6E97" w:rsidRPr="005E6E97">
        <w:t xml:space="preserve"> </w:t>
      </w:r>
      <w:r w:rsidR="005E6E97">
        <w:t>las variables en</w:t>
      </w:r>
      <w:r>
        <w:t xml:space="preserve"> la superficie</w:t>
      </w:r>
    </w:p>
    <w:p w14:paraId="4C28EA3E" w14:textId="1B951041" w:rsidR="006A2ACE" w:rsidRDefault="006A2ACE" w:rsidP="00AD08AA"/>
    <w:p w14:paraId="51D2B5CB" w14:textId="43C5A4B5" w:rsidR="006A2ACE" w:rsidRDefault="006A2ACE" w:rsidP="00AD08AA">
      <w:r w:rsidRPr="006A2ACE">
        <w:t xml:space="preserve">Durante el período de tiempo de la toma de muestras, se detectaron diferencias significativas </w:t>
      </w:r>
      <w:r>
        <w:t xml:space="preserve">para la variables en general, </w:t>
      </w:r>
      <w:r w:rsidRPr="006A2ACE">
        <w:t>entre la marea alta y la marea baja en el área mediante la prueba de MRPP (A = 0.04</w:t>
      </w:r>
      <w:r w:rsidR="009D7985">
        <w:t>2</w:t>
      </w:r>
      <w:r w:rsidRPr="006A2ACE">
        <w:t>, p &lt; 0.05), así como entre los diferentes sectores (A = 0.1</w:t>
      </w:r>
      <w:r w:rsidR="009D7985">
        <w:t>1</w:t>
      </w:r>
      <w:r w:rsidRPr="006A2ACE">
        <w:t>, p &lt; 0.01)</w:t>
      </w:r>
      <w:r w:rsidR="009D7985">
        <w:t xml:space="preserve"> </w:t>
      </w:r>
      <w:proofErr w:type="gramStart"/>
      <w:r w:rsidR="009D7985">
        <w:t xml:space="preserve">y </w:t>
      </w:r>
      <w:r w:rsidRPr="006A2ACE">
        <w:t xml:space="preserve"> para</w:t>
      </w:r>
      <w:proofErr w:type="gramEnd"/>
      <w:r w:rsidRPr="006A2ACE">
        <w:t xml:space="preserve"> los transectos (A = </w:t>
      </w:r>
      <w:r w:rsidR="009D7985" w:rsidRPr="009D7985">
        <w:t>0.05302</w:t>
      </w:r>
      <w:r w:rsidRPr="006A2ACE">
        <w:t xml:space="preserve">, p </w:t>
      </w:r>
      <w:r w:rsidR="009D7985">
        <w:t xml:space="preserve">&lt; </w:t>
      </w:r>
      <w:r w:rsidRPr="006A2ACE">
        <w:t>0.0</w:t>
      </w:r>
      <w:r w:rsidR="009D7985">
        <w:t>5</w:t>
      </w:r>
      <w:r w:rsidRPr="006A2ACE">
        <w:t>).</w:t>
      </w:r>
    </w:p>
    <w:p w14:paraId="104C837B" w14:textId="625CC359" w:rsidR="002A34D6" w:rsidRDefault="002A34D6" w:rsidP="00AD08AA"/>
    <w:p w14:paraId="51A819D4" w14:textId="77777777" w:rsidR="00FA334F" w:rsidRDefault="00FA334F" w:rsidP="00AD08AA"/>
    <w:p w14:paraId="6EDC3C88" w14:textId="77777777" w:rsidR="008D4BEB" w:rsidRPr="008D4BEB" w:rsidRDefault="008D4BEB" w:rsidP="00AD08AA"/>
    <w:p w14:paraId="6BC01CD0" w14:textId="401D2DB7" w:rsidR="009B2AD1" w:rsidRDefault="00E82E6F" w:rsidP="00AD08AA">
      <w:pPr>
        <w:pStyle w:val="Descripcin"/>
      </w:pPr>
      <w:r>
        <w:rPr>
          <w:noProof/>
        </w:rPr>
        <w:drawing>
          <wp:inline distT="0" distB="0" distL="0" distR="0" wp14:anchorId="7A403650" wp14:editId="225DE6DD">
            <wp:extent cx="5489575" cy="5489575"/>
            <wp:effectExtent l="0" t="0" r="0" b="0"/>
            <wp:docPr id="1431906247"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9575" cy="5489575"/>
                    </a:xfrm>
                    <a:prstGeom prst="rect">
                      <a:avLst/>
                    </a:prstGeom>
                    <a:noFill/>
                    <a:ln>
                      <a:noFill/>
                    </a:ln>
                  </pic:spPr>
                </pic:pic>
              </a:graphicData>
            </a:graphic>
          </wp:inline>
        </w:drawing>
      </w:r>
    </w:p>
    <w:p w14:paraId="68B58DA5" w14:textId="77777777" w:rsidR="00E82E6F" w:rsidRDefault="00E82E6F" w:rsidP="00AD08AA">
      <w:pPr>
        <w:pStyle w:val="Descripcin"/>
      </w:pPr>
    </w:p>
    <w:p w14:paraId="26E1D6F5" w14:textId="3161EB21" w:rsidR="009B2AD1" w:rsidRDefault="009B2AD1" w:rsidP="00AD08AA">
      <w:pPr>
        <w:pStyle w:val="Descripcin"/>
      </w:pPr>
      <w:bookmarkStart w:id="17" w:name="_Ref134695665"/>
      <w:r>
        <w:t xml:space="preserve">Figura </w:t>
      </w:r>
      <w:r w:rsidR="005B2713">
        <w:fldChar w:fldCharType="begin"/>
      </w:r>
      <w:r w:rsidR="005B2713">
        <w:instrText xml:space="preserve"> SEQ Figura \* ARABIC </w:instrText>
      </w:r>
      <w:r w:rsidR="005B2713">
        <w:fldChar w:fldCharType="separate"/>
      </w:r>
      <w:r w:rsidR="00540C9B">
        <w:rPr>
          <w:noProof/>
        </w:rPr>
        <w:t>7</w:t>
      </w:r>
      <w:r w:rsidR="005B2713">
        <w:rPr>
          <w:noProof/>
        </w:rPr>
        <w:fldChar w:fldCharType="end"/>
      </w:r>
      <w:bookmarkEnd w:id="17"/>
      <w:r>
        <w:t>.</w:t>
      </w:r>
      <w:r w:rsidR="00C9119B">
        <w:t xml:space="preserve"> Diagrama de cajas y líneas mostrando la distribución de las concentraciones de nitritos, nitratos, fosfatos y silicatos entre los períodos mareales, los sectores y los transectos de las bocanas de delta del río Sanquianga.</w:t>
      </w:r>
    </w:p>
    <w:p w14:paraId="503A2B0B" w14:textId="3EE0AFE8" w:rsidR="007B77D5" w:rsidRDefault="007B77D5">
      <w:pPr>
        <w:spacing w:before="0" w:after="0"/>
        <w:contextualSpacing w:val="0"/>
        <w:jc w:val="left"/>
      </w:pPr>
      <w:r>
        <w:br w:type="page"/>
      </w:r>
    </w:p>
    <w:p w14:paraId="4CC9328B" w14:textId="77777777" w:rsidR="007B77D5" w:rsidRPr="007B77D5" w:rsidRDefault="007B77D5" w:rsidP="007B77D5"/>
    <w:p w14:paraId="2730CA47" w14:textId="4DCC0C78" w:rsidR="007B77D5" w:rsidRDefault="007B77D5" w:rsidP="007B77D5">
      <w:r>
        <w:t>Los nitritos en marea alta presentaron un mínimo de concentración de 0.05 μM, una mediana de 0.1 μM y un máximo de concentración de 0.77 μM. Para la marea baja, el mínimo de concentración fue de 0.24 μM, una mediana de 0.35 μM y un máximo de concentración de 0.92 μM  (</w:t>
      </w:r>
      <w:r>
        <w:fldChar w:fldCharType="begin"/>
      </w:r>
      <w:r>
        <w:instrText xml:space="preserve"> REF _Ref134695665 \h </w:instrText>
      </w:r>
      <w:r>
        <w:fldChar w:fldCharType="separate"/>
      </w:r>
      <w:r w:rsidR="00540C9B">
        <w:t xml:space="preserve">Figura </w:t>
      </w:r>
      <w:r w:rsidR="00540C9B">
        <w:rPr>
          <w:noProof/>
        </w:rPr>
        <w:t>7</w:t>
      </w:r>
      <w:r>
        <w:fldChar w:fldCharType="end"/>
      </w:r>
      <w:r>
        <w:t>).</w:t>
      </w:r>
    </w:p>
    <w:p w14:paraId="15CCDE70" w14:textId="52B1464F" w:rsidR="007B77D5" w:rsidRDefault="007B77D5" w:rsidP="007B77D5">
      <w:r>
        <w:t>Los nitritos tendieron a presentar una mayor concentración en la bocana Amarales en marea baja seguida de la bocana Sanquianga también en marea baja (</w:t>
      </w:r>
      <w:r>
        <w:fldChar w:fldCharType="begin"/>
      </w:r>
      <w:r>
        <w:instrText xml:space="preserve"> REF _Ref134875891 \h </w:instrText>
      </w:r>
      <w:r>
        <w:fldChar w:fldCharType="separate"/>
      </w:r>
      <w:r w:rsidR="00540C9B">
        <w:t xml:space="preserve">Figura </w:t>
      </w:r>
      <w:r w:rsidR="00540C9B">
        <w:rPr>
          <w:noProof/>
        </w:rPr>
        <w:t>8</w:t>
      </w:r>
      <w:r>
        <w:fldChar w:fldCharType="end"/>
      </w:r>
      <w:r>
        <w:t>)</w:t>
      </w:r>
      <w:r w:rsidR="00054C97">
        <w:t>, la prueba local de Moran mostró una varianza alta para la bocana Amarales más que para el resto de las bocas</w:t>
      </w:r>
      <w:r>
        <w:t>. Se encontró una correlación espacial</w:t>
      </w:r>
      <w:r w:rsidR="00054C97">
        <w:t xml:space="preserve"> global</w:t>
      </w:r>
      <w:r>
        <w:t xml:space="preserve"> positiva y significativa para ambos períodos mareales (Marea Alta I de Moran= 0.</w:t>
      </w:r>
      <w:r w:rsidR="00054C97">
        <w:t>33</w:t>
      </w:r>
      <w:r>
        <w:t xml:space="preserve"> p &lt;0.01; Marea Baja I de Moran = 0.</w:t>
      </w:r>
      <w:r w:rsidR="00054C97">
        <w:t>35</w:t>
      </w:r>
      <w:r>
        <w:t xml:space="preserve"> p &lt;0.01). No se encontraron diferencias significativas entre los transectos (</w:t>
      </w:r>
      <w:r w:rsidRPr="00280998">
        <w:t>Kruskal-Wallis</w:t>
      </w:r>
      <w:r>
        <w:t>: χ² = 25.7, gl = 26, p = 0.47), pero si entre las mareas (w = 67, p &lt; 0.05) y los sectores (w = 239, p &lt; 0.05) (</w:t>
      </w:r>
      <w:r>
        <w:fldChar w:fldCharType="begin"/>
      </w:r>
      <w:r>
        <w:instrText xml:space="preserve"> REF _Ref134695665 \h </w:instrText>
      </w:r>
      <w:r>
        <w:fldChar w:fldCharType="separate"/>
      </w:r>
      <w:r w:rsidR="00540C9B">
        <w:t xml:space="preserve">Figura </w:t>
      </w:r>
      <w:r w:rsidR="00540C9B">
        <w:rPr>
          <w:noProof/>
        </w:rPr>
        <w:t>7</w:t>
      </w:r>
      <w:r>
        <w:fldChar w:fldCharType="end"/>
      </w:r>
      <w:r>
        <w:t>).</w:t>
      </w:r>
    </w:p>
    <w:p w14:paraId="1E871D72" w14:textId="77777777" w:rsidR="007B77D5" w:rsidRDefault="007B77D5" w:rsidP="007B77D5"/>
    <w:p w14:paraId="1DDADE61" w14:textId="77777777" w:rsidR="007B77D5" w:rsidRDefault="007B77D5" w:rsidP="007B77D5">
      <w:pPr>
        <w:keepNext/>
        <w:jc w:val="center"/>
      </w:pPr>
      <w:r>
        <w:rPr>
          <w:noProof/>
        </w:rPr>
        <w:drawing>
          <wp:inline distT="0" distB="0" distL="0" distR="0" wp14:anchorId="694268D0" wp14:editId="745843DE">
            <wp:extent cx="4317631" cy="6480000"/>
            <wp:effectExtent l="0" t="0" r="6985" b="0"/>
            <wp:docPr id="61119235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17631" cy="6480000"/>
                    </a:xfrm>
                    <a:prstGeom prst="rect">
                      <a:avLst/>
                    </a:prstGeom>
                    <a:noFill/>
                    <a:ln>
                      <a:noFill/>
                    </a:ln>
                  </pic:spPr>
                </pic:pic>
              </a:graphicData>
            </a:graphic>
          </wp:inline>
        </w:drawing>
      </w:r>
    </w:p>
    <w:p w14:paraId="3EDB8AB9" w14:textId="0C3AAFB2" w:rsidR="007B77D5" w:rsidRDefault="007B77D5" w:rsidP="007B77D5">
      <w:pPr>
        <w:pStyle w:val="Descripcin"/>
        <w:jc w:val="both"/>
      </w:pPr>
      <w:bookmarkStart w:id="18" w:name="_Ref134875891"/>
      <w:r>
        <w:t xml:space="preserve">Figura </w:t>
      </w:r>
      <w:r>
        <w:fldChar w:fldCharType="begin"/>
      </w:r>
      <w:r>
        <w:instrText xml:space="preserve"> SEQ Figura \* ARABIC </w:instrText>
      </w:r>
      <w:r>
        <w:fldChar w:fldCharType="separate"/>
      </w:r>
      <w:r w:rsidR="00540C9B">
        <w:rPr>
          <w:noProof/>
        </w:rPr>
        <w:t>8</w:t>
      </w:r>
      <w:r>
        <w:fldChar w:fldCharType="end"/>
      </w:r>
      <w:bookmarkEnd w:id="18"/>
      <w:r>
        <w:t>. Distribución de la concentración de nitritos</w:t>
      </w:r>
      <w:r w:rsidR="005F21F7">
        <w:t xml:space="preserve"> [NO</w:t>
      </w:r>
      <w:r w:rsidR="005F21F7">
        <w:rPr>
          <w:vertAlign w:val="subscript"/>
        </w:rPr>
        <w:t>2</w:t>
      </w:r>
      <w:r w:rsidR="005F21F7">
        <w:rPr>
          <w:vertAlign w:val="superscript"/>
        </w:rPr>
        <w:t>-</w:t>
      </w:r>
      <w:r w:rsidR="005F21F7" w:rsidRPr="005F21F7">
        <w:t>]</w:t>
      </w:r>
      <w:r w:rsidR="005F21F7">
        <w:t>[µM]</w:t>
      </w:r>
      <w:r w:rsidR="005F21F7" w:rsidRPr="005F21F7">
        <w:t xml:space="preserve"> </w:t>
      </w:r>
      <w:r w:rsidR="005F21F7">
        <w:t xml:space="preserve">en relación con </w:t>
      </w:r>
      <w:r w:rsidR="00C8435E">
        <w:t xml:space="preserve">la </w:t>
      </w:r>
      <w:r w:rsidR="005F21F7">
        <w:t xml:space="preserve">distribución de la varianza espacial y </w:t>
      </w:r>
      <w:r w:rsidR="00C8435E">
        <w:t xml:space="preserve">la </w:t>
      </w:r>
      <w:r w:rsidR="005F21F7">
        <w:t>significancia de la prueba local de Moran para determinar autocorrelación espacial.</w:t>
      </w:r>
    </w:p>
    <w:p w14:paraId="57A082A5" w14:textId="77777777" w:rsidR="007B77D5" w:rsidRPr="007B77D5" w:rsidRDefault="007B77D5" w:rsidP="007B77D5"/>
    <w:p w14:paraId="0E22FAD3" w14:textId="32715477" w:rsidR="007B77D5" w:rsidRDefault="00C039C9" w:rsidP="00C039C9">
      <w:r>
        <w:t xml:space="preserve">Los nitratos en marea alta presentaron un mínimo de concentración de 0.27 μM, una mediana de 0.7 μM y un máximo de concentración de 2.28 μM. Para la marea baja, el mínimo de concentración fue de 0.19 μM, una mediana de 1.22 μM y un máximo de concentración de 4.3 μM. Estos tendieron a presentar una mayor concentración en marea baja en la bocana </w:t>
      </w:r>
      <w:r w:rsidR="00054C97">
        <w:t>Guascama detectándose una alta varianza en esta bocana con un alto nivel de significancia</w:t>
      </w:r>
      <w:r>
        <w:t xml:space="preserve"> y Sanquianga</w:t>
      </w:r>
      <w:r w:rsidR="0017782F">
        <w:t xml:space="preserve"> presentando una correlación espacial</w:t>
      </w:r>
      <w:r w:rsidR="00054C97">
        <w:t xml:space="preserve"> global</w:t>
      </w:r>
      <w:r w:rsidR="0017782F">
        <w:t xml:space="preserve"> positiva y significativa (I de Moran = 0.</w:t>
      </w:r>
      <w:r w:rsidR="00054C97">
        <w:t>55</w:t>
      </w:r>
      <w:r w:rsidR="0017782F">
        <w:t xml:space="preserve"> p &lt;0.01) mientras </w:t>
      </w:r>
      <w:r w:rsidR="00105230">
        <w:t>que,</w:t>
      </w:r>
      <w:r w:rsidR="0017782F">
        <w:t xml:space="preserve"> para la marea alta, no se encontró una correlación espacial significativa (I de Moran = -0.</w:t>
      </w:r>
      <w:r w:rsidR="00054C97">
        <w:t>05</w:t>
      </w:r>
      <w:r w:rsidR="0017782F">
        <w:t xml:space="preserve"> p = 0.</w:t>
      </w:r>
      <w:r w:rsidR="00054C97">
        <w:t>49</w:t>
      </w:r>
      <w:r w:rsidR="0017782F">
        <w:t xml:space="preserve">) observándose una mayor aleatoriedad en </w:t>
      </w:r>
      <w:r w:rsidR="00105230">
        <w:t>su</w:t>
      </w:r>
      <w:r w:rsidR="0017782F">
        <w:t xml:space="preserve"> distribución </w:t>
      </w:r>
      <w:r>
        <w:t>(</w:t>
      </w:r>
      <w:r w:rsidR="00434626">
        <w:fldChar w:fldCharType="begin"/>
      </w:r>
      <w:r w:rsidR="00434626">
        <w:instrText xml:space="preserve"> REF _Ref134876877 \h </w:instrText>
      </w:r>
      <w:r w:rsidR="00434626">
        <w:fldChar w:fldCharType="separate"/>
      </w:r>
      <w:r w:rsidR="00540C9B">
        <w:t xml:space="preserve">Figura </w:t>
      </w:r>
      <w:r w:rsidR="00540C9B">
        <w:rPr>
          <w:noProof/>
        </w:rPr>
        <w:t>9</w:t>
      </w:r>
      <w:r w:rsidR="00434626">
        <w:fldChar w:fldCharType="end"/>
      </w:r>
      <w:r>
        <w:t>). No se encontraron diferencias significativas entre los transectos (</w:t>
      </w:r>
      <w:r w:rsidRPr="00280998">
        <w:t>Kruskal-Wallis</w:t>
      </w:r>
      <w:r>
        <w:t>: χ² = 28, gl = 30, p = 0.5), pero si entre las mareas (w = 96, p &lt; 0.05) y los sectores (w = 232, p &lt; 0.05) (</w:t>
      </w:r>
      <w:r>
        <w:fldChar w:fldCharType="begin"/>
      </w:r>
      <w:r>
        <w:instrText xml:space="preserve"> REF _Ref134695665 \h </w:instrText>
      </w:r>
      <w:r>
        <w:fldChar w:fldCharType="separate"/>
      </w:r>
      <w:r w:rsidR="00540C9B">
        <w:t xml:space="preserve">Figura </w:t>
      </w:r>
      <w:r w:rsidR="00540C9B">
        <w:rPr>
          <w:noProof/>
        </w:rPr>
        <w:t>7</w:t>
      </w:r>
      <w:r>
        <w:fldChar w:fldCharType="end"/>
      </w:r>
      <w:r>
        <w:t>).</w:t>
      </w:r>
      <w:r w:rsidR="00434626">
        <w:t xml:space="preserve"> </w:t>
      </w:r>
    </w:p>
    <w:p w14:paraId="430B717D" w14:textId="77777777" w:rsidR="00054C97" w:rsidRDefault="00054C97" w:rsidP="00C039C9"/>
    <w:p w14:paraId="10A37DD5" w14:textId="77777777" w:rsidR="007B77D5" w:rsidRDefault="007B77D5" w:rsidP="007B77D5">
      <w:pPr>
        <w:keepNext/>
        <w:jc w:val="center"/>
      </w:pPr>
      <w:r>
        <w:rPr>
          <w:noProof/>
        </w:rPr>
        <w:drawing>
          <wp:inline distT="0" distB="0" distL="0" distR="0" wp14:anchorId="6D87C8D1" wp14:editId="3BF18CD7">
            <wp:extent cx="4317630" cy="6480000"/>
            <wp:effectExtent l="0" t="0" r="6985" b="0"/>
            <wp:docPr id="1168595316"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7DAFE48" w14:textId="2C1423BE" w:rsidR="007B77D5" w:rsidRDefault="007B77D5" w:rsidP="007B77D5">
      <w:pPr>
        <w:pStyle w:val="Descripcin"/>
        <w:jc w:val="both"/>
      </w:pPr>
      <w:bookmarkStart w:id="19" w:name="_Ref134876877"/>
      <w:r>
        <w:t xml:space="preserve">Figura </w:t>
      </w:r>
      <w:r>
        <w:fldChar w:fldCharType="begin"/>
      </w:r>
      <w:r>
        <w:instrText xml:space="preserve"> SEQ Figura \* ARABIC </w:instrText>
      </w:r>
      <w:r>
        <w:fldChar w:fldCharType="separate"/>
      </w:r>
      <w:r w:rsidR="00540C9B">
        <w:rPr>
          <w:noProof/>
        </w:rPr>
        <w:t>9</w:t>
      </w:r>
      <w:r>
        <w:fldChar w:fldCharType="end"/>
      </w:r>
      <w:bookmarkEnd w:id="19"/>
      <w:r>
        <w:t xml:space="preserve">. </w:t>
      </w:r>
      <w:r w:rsidR="005F21F7">
        <w:t>Distribución de la concentración de nitratos [NO</w:t>
      </w:r>
      <w:r w:rsidR="005F21F7">
        <w:rPr>
          <w:vertAlign w:val="subscript"/>
        </w:rPr>
        <w:t>3</w:t>
      </w:r>
      <w:r w:rsidR="005F21F7">
        <w:rPr>
          <w:vertAlign w:val="superscript"/>
        </w:rPr>
        <w:t>-</w:t>
      </w:r>
      <w:r w:rsidR="005F21F7" w:rsidRPr="005F21F7">
        <w:t>]</w:t>
      </w:r>
      <w:r w:rsidR="005F21F7">
        <w:t>[µM]</w:t>
      </w:r>
      <w:r w:rsidR="005F21F7" w:rsidRPr="005F21F7">
        <w:t xml:space="preserve"> </w:t>
      </w:r>
      <w:r w:rsidR="005F21F7">
        <w:t xml:space="preserve">en relación con </w:t>
      </w:r>
      <w:r w:rsidR="00C8435E">
        <w:t xml:space="preserve">la </w:t>
      </w:r>
      <w:r w:rsidR="005F21F7">
        <w:t xml:space="preserve">distribución de la varianza espacial y </w:t>
      </w:r>
      <w:r w:rsidR="00C8435E">
        <w:t xml:space="preserve">la </w:t>
      </w:r>
      <w:r w:rsidR="005F21F7">
        <w:t>significancia de la prueba local de Moran para determinar autocorrelación espacial.</w:t>
      </w:r>
    </w:p>
    <w:p w14:paraId="055E4777" w14:textId="147947C0" w:rsidR="007B77D5" w:rsidRDefault="00C039C9" w:rsidP="00C039C9">
      <w:r>
        <w:lastRenderedPageBreak/>
        <w:t>Los fosfatos en marea alta presentaron un mínimo de concentración de 0.06 μM, una mediana de 0.19 μM y un máximo de concentración de 0.42 μM. Para la marea baja, el mínimo de concentración fue de 0.06 μM, una mediana de 0.32 μM y un máximo de concentración de 0.91 μM. Espacialmente la mayor concentración se encontró en la bocana Sanquianga durante la marea baja</w:t>
      </w:r>
      <w:r w:rsidR="000565EC">
        <w:t xml:space="preserve"> presentando una correlación espacial positiva y significativa (I de Moran = 0.</w:t>
      </w:r>
      <w:r w:rsidR="001322AD">
        <w:t>30</w:t>
      </w:r>
      <w:r w:rsidR="000565EC">
        <w:t xml:space="preserve"> p &lt;0.01)   pero la distribución de estos en marea alta no presentó una estructura espacial (I de Moran = 0.0</w:t>
      </w:r>
      <w:r w:rsidR="001322AD">
        <w:t>9</w:t>
      </w:r>
      <w:r w:rsidR="000565EC">
        <w:t xml:space="preserve"> p =0.1) </w:t>
      </w:r>
      <w:r>
        <w:t>(</w:t>
      </w:r>
      <w:r w:rsidR="00434626">
        <w:fldChar w:fldCharType="begin"/>
      </w:r>
      <w:r w:rsidR="00434626">
        <w:instrText xml:space="preserve"> REF _Ref134876908 \h </w:instrText>
      </w:r>
      <w:r w:rsidR="00434626">
        <w:fldChar w:fldCharType="separate"/>
      </w:r>
      <w:r w:rsidR="00540C9B">
        <w:t xml:space="preserve">Figura </w:t>
      </w:r>
      <w:r w:rsidR="00540C9B">
        <w:rPr>
          <w:noProof/>
        </w:rPr>
        <w:t>10</w:t>
      </w:r>
      <w:r w:rsidR="00434626">
        <w:fldChar w:fldCharType="end"/>
      </w:r>
      <w:r>
        <w:t>). No se encontraron diferencias significativas entre los transectos (</w:t>
      </w:r>
      <w:r w:rsidRPr="00280998">
        <w:t>Kruskal-Wallis</w:t>
      </w:r>
      <w:r>
        <w:t>: χ² = 28.19, gl = 30, p = 0.5) y las mareas (w = 11, p = 0.1), pero si para sectores (w = 232, p &lt; 0.05) (</w:t>
      </w:r>
      <w:r>
        <w:fldChar w:fldCharType="begin"/>
      </w:r>
      <w:r>
        <w:instrText xml:space="preserve"> REF _Ref134695665 \h </w:instrText>
      </w:r>
      <w:r>
        <w:fldChar w:fldCharType="separate"/>
      </w:r>
      <w:r w:rsidR="00540C9B">
        <w:t xml:space="preserve">Figura </w:t>
      </w:r>
      <w:r w:rsidR="00540C9B">
        <w:rPr>
          <w:noProof/>
        </w:rPr>
        <w:t>7</w:t>
      </w:r>
      <w:r>
        <w:fldChar w:fldCharType="end"/>
      </w:r>
      <w:r>
        <w:t>).</w:t>
      </w:r>
    </w:p>
    <w:p w14:paraId="227288C8" w14:textId="0DD739E4" w:rsidR="007B77D5" w:rsidRDefault="007B77D5">
      <w:pPr>
        <w:spacing w:before="0" w:after="0"/>
        <w:contextualSpacing w:val="0"/>
        <w:jc w:val="left"/>
      </w:pPr>
    </w:p>
    <w:p w14:paraId="4CCDB7E5" w14:textId="77777777" w:rsidR="005F21F7" w:rsidRDefault="005F21F7" w:rsidP="005F21F7">
      <w:pPr>
        <w:keepNext/>
        <w:spacing w:before="0" w:after="0"/>
        <w:contextualSpacing w:val="0"/>
        <w:jc w:val="center"/>
      </w:pPr>
      <w:r>
        <w:rPr>
          <w:noProof/>
        </w:rPr>
        <w:drawing>
          <wp:inline distT="0" distB="0" distL="0" distR="0" wp14:anchorId="417F21B6" wp14:editId="50823CFD">
            <wp:extent cx="4317630" cy="6480000"/>
            <wp:effectExtent l="0" t="0" r="6985" b="0"/>
            <wp:docPr id="25656258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A5D666C" w14:textId="7B060E36" w:rsidR="005F21F7" w:rsidRDefault="005F21F7" w:rsidP="00C8435E">
      <w:pPr>
        <w:pStyle w:val="Descripcin"/>
      </w:pPr>
      <w:bookmarkStart w:id="20" w:name="_Ref134876908"/>
      <w:r>
        <w:t xml:space="preserve">Figura </w:t>
      </w:r>
      <w:r>
        <w:fldChar w:fldCharType="begin"/>
      </w:r>
      <w:r>
        <w:instrText xml:space="preserve"> SEQ Figura \* ARABIC </w:instrText>
      </w:r>
      <w:r>
        <w:fldChar w:fldCharType="separate"/>
      </w:r>
      <w:r w:rsidR="00540C9B">
        <w:rPr>
          <w:noProof/>
        </w:rPr>
        <w:t>10</w:t>
      </w:r>
      <w:r>
        <w:fldChar w:fldCharType="end"/>
      </w:r>
      <w:bookmarkEnd w:id="20"/>
      <w:r>
        <w:t>. Distribución de la concentración de fosfatos [PO</w:t>
      </w:r>
      <w:r w:rsidRPr="005F21F7">
        <w:rPr>
          <w:vertAlign w:val="subscript"/>
        </w:rPr>
        <w:t>4</w:t>
      </w:r>
      <w:r>
        <w:rPr>
          <w:vertAlign w:val="superscript"/>
        </w:rPr>
        <w:t>-3</w:t>
      </w:r>
      <w:r w:rsidRPr="005F21F7">
        <w:t>]</w:t>
      </w:r>
      <w:r>
        <w:t xml:space="preserve">[µM] en relación con </w:t>
      </w:r>
      <w:r w:rsidR="00C8435E">
        <w:t xml:space="preserve">la </w:t>
      </w:r>
      <w:r>
        <w:t xml:space="preserve">distribución de la varianza espacial y </w:t>
      </w:r>
      <w:r w:rsidR="00C8435E">
        <w:t xml:space="preserve">la </w:t>
      </w:r>
      <w:r>
        <w:t>significancia de la prueba local de Moran para determinar autocorrelación espacial.</w:t>
      </w:r>
    </w:p>
    <w:p w14:paraId="24A9502E" w14:textId="77777777" w:rsidR="005F21F7" w:rsidRDefault="005F21F7">
      <w:pPr>
        <w:spacing w:before="0" w:after="0"/>
        <w:contextualSpacing w:val="0"/>
        <w:jc w:val="left"/>
      </w:pPr>
    </w:p>
    <w:p w14:paraId="2B0ED745" w14:textId="77777777" w:rsidR="005F21F7" w:rsidRDefault="005F21F7">
      <w:pPr>
        <w:spacing w:before="0" w:after="0"/>
        <w:contextualSpacing w:val="0"/>
        <w:jc w:val="left"/>
      </w:pPr>
    </w:p>
    <w:p w14:paraId="7D529229" w14:textId="6D8EA74A" w:rsidR="001322AD" w:rsidRDefault="00C039C9" w:rsidP="00C039C9">
      <w:r>
        <w:t>Los silicatos presentaron la mayor concentración durante la marea baja en la bocana Guascama durante la marea baja con un valor de 78.47 μM con una mediana de 27.64 μM y una mínima concentración de 6.86 μM. En marea alta se registró una mediana de 11.49 μM, un mínimo de 3.51 μM y un máximo de 44.44 μM. No se encontraron diferencias significativas entre los transectos (</w:t>
      </w:r>
      <w:r w:rsidRPr="00280998">
        <w:t>Kruskal-Wallis</w:t>
      </w:r>
      <w:r>
        <w:t>: χ² = 35, gl = 35, p = 0.47), pero si entre las mareas (w = 55, p &lt; 0.01) y los sectores (w = 223, p &lt; 0.05) (</w:t>
      </w:r>
      <w:r>
        <w:fldChar w:fldCharType="begin"/>
      </w:r>
      <w:r>
        <w:instrText xml:space="preserve"> REF _Ref134695665 \h </w:instrText>
      </w:r>
      <w:r>
        <w:fldChar w:fldCharType="separate"/>
      </w:r>
      <w:r w:rsidR="00540C9B">
        <w:t xml:space="preserve">Figura </w:t>
      </w:r>
      <w:r w:rsidR="00540C9B">
        <w:rPr>
          <w:noProof/>
        </w:rPr>
        <w:t>7</w:t>
      </w:r>
      <w:r>
        <w:fldChar w:fldCharType="end"/>
      </w:r>
      <w:r>
        <w:t>).</w:t>
      </w:r>
      <w:r w:rsidR="00105230">
        <w:t xml:space="preserve"> Se encontró correlación espacial significativa en la distribución de los silicatos en marea baja (I de Moran = 0.</w:t>
      </w:r>
      <w:r w:rsidR="001322AD">
        <w:t>53</w:t>
      </w:r>
      <w:r w:rsidR="00105230">
        <w:t xml:space="preserve"> p &lt;0.01) pero no se encontró correlación espacial en la marea alta (I de Moran = -0.0</w:t>
      </w:r>
      <w:r w:rsidR="001322AD">
        <w:t>5</w:t>
      </w:r>
      <w:r w:rsidR="00105230">
        <w:t xml:space="preserve"> p = 0.</w:t>
      </w:r>
      <w:r w:rsidR="001322AD">
        <w:t>47</w:t>
      </w:r>
      <w:r w:rsidR="00105230">
        <w:t>).</w:t>
      </w:r>
    </w:p>
    <w:p w14:paraId="6B60D78A" w14:textId="77777777" w:rsidR="001322AD" w:rsidRDefault="001322AD" w:rsidP="00C039C9"/>
    <w:p w14:paraId="68C41656" w14:textId="77777777" w:rsidR="001322AD" w:rsidRDefault="001322AD" w:rsidP="001322AD">
      <w:pPr>
        <w:keepNext/>
        <w:jc w:val="center"/>
      </w:pPr>
      <w:r>
        <w:rPr>
          <w:noProof/>
        </w:rPr>
        <w:drawing>
          <wp:inline distT="0" distB="0" distL="0" distR="0" wp14:anchorId="3DB86326" wp14:editId="0AE215A1">
            <wp:extent cx="4317630" cy="6480000"/>
            <wp:effectExtent l="0" t="0" r="6985" b="0"/>
            <wp:docPr id="1120400046"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48F1455" w14:textId="2B117F70" w:rsidR="001322AD" w:rsidRDefault="001322AD" w:rsidP="001322AD">
      <w:pPr>
        <w:pStyle w:val="Descripcin"/>
        <w:jc w:val="both"/>
      </w:pPr>
      <w:r>
        <w:t xml:space="preserve">Figura </w:t>
      </w:r>
      <w:r>
        <w:fldChar w:fldCharType="begin"/>
      </w:r>
      <w:r>
        <w:instrText xml:space="preserve"> SEQ Figura \* ARABIC </w:instrText>
      </w:r>
      <w:r>
        <w:fldChar w:fldCharType="separate"/>
      </w:r>
      <w:r w:rsidR="00540C9B">
        <w:rPr>
          <w:noProof/>
        </w:rPr>
        <w:t>11</w:t>
      </w:r>
      <w:r>
        <w:fldChar w:fldCharType="end"/>
      </w:r>
      <w:r>
        <w:t>. Distribución de la concentración de silicatos [SiO</w:t>
      </w:r>
      <w:r>
        <w:rPr>
          <w:vertAlign w:val="subscript"/>
        </w:rPr>
        <w:t>2</w:t>
      </w:r>
      <w:r w:rsidRPr="005F21F7">
        <w:t>]</w:t>
      </w:r>
      <w:r>
        <w:t xml:space="preserve">[µM] en relación con </w:t>
      </w:r>
      <w:r w:rsidR="00C8435E">
        <w:t xml:space="preserve">la </w:t>
      </w:r>
      <w:r>
        <w:t xml:space="preserve">distribución de la varianza espacial y </w:t>
      </w:r>
      <w:r w:rsidR="00C8435E">
        <w:t xml:space="preserve">la </w:t>
      </w:r>
      <w:r>
        <w:t>significancia de la prueba local de Moran para determinar autocorrelación espacial.</w:t>
      </w:r>
    </w:p>
    <w:p w14:paraId="5D83DA58" w14:textId="77777777" w:rsidR="00105230" w:rsidRDefault="00105230" w:rsidP="00C039C9"/>
    <w:p w14:paraId="29E015BD" w14:textId="099FC6AC" w:rsidR="009B2AD1" w:rsidRDefault="00105230" w:rsidP="00C8435E">
      <w:r>
        <w:lastRenderedPageBreak/>
        <w:t xml:space="preserve">  </w:t>
      </w:r>
      <w:r w:rsidR="00E82E6F">
        <w:rPr>
          <w:noProof/>
        </w:rPr>
        <w:drawing>
          <wp:inline distT="0" distB="0" distL="0" distR="0" wp14:anchorId="304FCB56" wp14:editId="0450D898">
            <wp:extent cx="5400675" cy="5400675"/>
            <wp:effectExtent l="0" t="0" r="9525" b="9525"/>
            <wp:docPr id="1708122605"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37DB48ED" w14:textId="77777777" w:rsidR="00C039C9" w:rsidRDefault="00C039C9" w:rsidP="00C039C9">
      <w:pPr>
        <w:pStyle w:val="Descripcin"/>
      </w:pPr>
    </w:p>
    <w:p w14:paraId="42F40656" w14:textId="53BB4F2E" w:rsidR="00C039C9" w:rsidRDefault="009B2AD1" w:rsidP="00C039C9">
      <w:pPr>
        <w:pStyle w:val="Descripcin"/>
      </w:pPr>
      <w:bookmarkStart w:id="21" w:name="_Ref134713680"/>
      <w:r>
        <w:t xml:space="preserve">Figura </w:t>
      </w:r>
      <w:r w:rsidR="005B2713">
        <w:fldChar w:fldCharType="begin"/>
      </w:r>
      <w:r w:rsidR="005B2713">
        <w:instrText xml:space="preserve"> SEQ Figura \* ARABIC </w:instrText>
      </w:r>
      <w:r w:rsidR="005B2713">
        <w:fldChar w:fldCharType="separate"/>
      </w:r>
      <w:r w:rsidR="00540C9B">
        <w:rPr>
          <w:noProof/>
        </w:rPr>
        <w:t>12</w:t>
      </w:r>
      <w:r w:rsidR="005B2713">
        <w:rPr>
          <w:noProof/>
        </w:rPr>
        <w:fldChar w:fldCharType="end"/>
      </w:r>
      <w:bookmarkEnd w:id="21"/>
      <w:r>
        <w:t>.</w:t>
      </w:r>
      <w:r w:rsidR="00C039C9">
        <w:t xml:space="preserve"> Diagrama de cajas y líneas mostrando la distribución de las concentraciones de</w:t>
      </w:r>
      <w:r w:rsidR="004414D8">
        <w:t>l pH</w:t>
      </w:r>
      <w:r w:rsidR="00C039C9">
        <w:t xml:space="preserve">, </w:t>
      </w:r>
      <w:r w:rsidR="004414D8">
        <w:t>el oxígeno disuelto en superficie</w:t>
      </w:r>
      <w:r w:rsidR="00C039C9">
        <w:t xml:space="preserve">, </w:t>
      </w:r>
      <w:r w:rsidR="004414D8">
        <w:t>la transparencia</w:t>
      </w:r>
      <w:r w:rsidR="00C039C9">
        <w:t xml:space="preserve"> y </w:t>
      </w:r>
      <w:r w:rsidR="004414D8">
        <w:t>los sólidos suspendidos totales</w:t>
      </w:r>
      <w:r w:rsidR="00C039C9">
        <w:t xml:space="preserve"> entre los períodos mareales, los sectores y los transectos de las bocanas de delta del río Sanquianga.</w:t>
      </w:r>
    </w:p>
    <w:p w14:paraId="2690F2CB" w14:textId="26A3EB62" w:rsidR="009B2AD1" w:rsidRDefault="009B2AD1" w:rsidP="00AD08AA">
      <w:pPr>
        <w:pStyle w:val="Descripcin"/>
      </w:pPr>
    </w:p>
    <w:p w14:paraId="1A5699D1" w14:textId="6A2CF0FE" w:rsidR="007B77D5" w:rsidRDefault="007B77D5" w:rsidP="007B77D5">
      <w:r>
        <w:t xml:space="preserve">El pH </w:t>
      </w:r>
      <w:r w:rsidR="00C8435E">
        <w:t>más</w:t>
      </w:r>
      <w:r>
        <w:t xml:space="preserve"> básico registrado se dio tanto en marea alta como en marea baja con una mediana similar de 8.2. El valor más ácido registrado fue de 7.8. No se encontraron diferencias significativas entre los transectos (</w:t>
      </w:r>
      <w:r w:rsidRPr="00280998">
        <w:t>Kruskal-Wallis</w:t>
      </w:r>
      <w:r>
        <w:t xml:space="preserve">: χ² = 35, gl = 35, p = 0.47), pero al examinar la prueba de </w:t>
      </w:r>
      <w:r w:rsidRPr="00FA5279">
        <w:rPr>
          <w:i/>
          <w:iCs/>
        </w:rPr>
        <w:t>posthoc</w:t>
      </w:r>
      <w:r>
        <w:t xml:space="preserve"> se encontraron diferencias entre la bocana de Sanquianga y la bocana de Amarales. No se encontraron diferencias significativas entre las mareas (w = 207, p = 0.15) pero si entre los sectores (w = 32, p &lt;&lt; 0.05) (</w:t>
      </w:r>
      <w:r>
        <w:fldChar w:fldCharType="begin"/>
      </w:r>
      <w:r>
        <w:instrText xml:space="preserve"> REF _Ref134713680 \h </w:instrText>
      </w:r>
      <w:r>
        <w:fldChar w:fldCharType="separate"/>
      </w:r>
      <w:r w:rsidR="00540C9B">
        <w:t xml:space="preserve">Figura </w:t>
      </w:r>
      <w:r w:rsidR="00540C9B">
        <w:rPr>
          <w:noProof/>
        </w:rPr>
        <w:t>12</w:t>
      </w:r>
      <w:r>
        <w:fldChar w:fldCharType="end"/>
      </w:r>
      <w:r>
        <w:t>). La mayor concentración de oxígeno disuelto se encontró en marea alta en el sector oceánico con un valor de 8.06 mg.L</w:t>
      </w:r>
      <w:r w:rsidRPr="004E5025">
        <w:rPr>
          <w:vertAlign w:val="superscript"/>
        </w:rPr>
        <w:t>-1</w:t>
      </w:r>
      <w:r>
        <w:t xml:space="preserve"> y se presentó una tendencia a disminuir esta concentración hacia las bocanas (</w:t>
      </w:r>
      <w:r>
        <w:fldChar w:fldCharType="begin"/>
      </w:r>
      <w:r>
        <w:instrText xml:space="preserve"> REF _Ref134713680 \h </w:instrText>
      </w:r>
      <w:r>
        <w:fldChar w:fldCharType="separate"/>
      </w:r>
      <w:r w:rsidR="00540C9B">
        <w:t xml:space="preserve">Figura </w:t>
      </w:r>
      <w:r w:rsidR="00540C9B">
        <w:rPr>
          <w:noProof/>
        </w:rPr>
        <w:t>12</w:t>
      </w:r>
      <w:r>
        <w:fldChar w:fldCharType="end"/>
      </w:r>
      <w:r>
        <w:t>), alcanzando concentraciones de 6.08 mg.L</w:t>
      </w:r>
      <w:r w:rsidRPr="004E5025">
        <w:rPr>
          <w:vertAlign w:val="superscript"/>
        </w:rPr>
        <w:t>-1</w:t>
      </w:r>
      <w:r>
        <w:rPr>
          <w:vertAlign w:val="superscript"/>
        </w:rPr>
        <w:t xml:space="preserve"> </w:t>
      </w:r>
      <w:r>
        <w:t>en marea baja y 6.79 mg.L</w:t>
      </w:r>
      <w:r w:rsidRPr="004E5025">
        <w:rPr>
          <w:vertAlign w:val="superscript"/>
        </w:rPr>
        <w:t>-</w:t>
      </w:r>
      <w:proofErr w:type="gramStart"/>
      <w:r w:rsidRPr="004E5025">
        <w:rPr>
          <w:vertAlign w:val="superscript"/>
        </w:rPr>
        <w:t>1</w:t>
      </w:r>
      <w:r>
        <w:t xml:space="preserve">  en</w:t>
      </w:r>
      <w:proofErr w:type="gramEnd"/>
      <w:r>
        <w:t xml:space="preserve"> marea alta. La mediana para la marea alta fue de 7.2 mg.L</w:t>
      </w:r>
      <w:r w:rsidRPr="004E5025">
        <w:rPr>
          <w:vertAlign w:val="superscript"/>
        </w:rPr>
        <w:t>-1</w:t>
      </w:r>
      <w:r>
        <w:rPr>
          <w:vertAlign w:val="superscript"/>
        </w:rPr>
        <w:t xml:space="preserve"> </w:t>
      </w:r>
      <w:r>
        <w:t>y para marea baja fue de 6.435 mg.L</w:t>
      </w:r>
      <w:r w:rsidRPr="004E5025">
        <w:rPr>
          <w:vertAlign w:val="superscript"/>
        </w:rPr>
        <w:t>-1</w:t>
      </w:r>
      <w:r>
        <w:t>. No se encontraron diferencias significativas (</w:t>
      </w:r>
      <w:r w:rsidRPr="00280998">
        <w:t>Kruskal-Wallis</w:t>
      </w:r>
      <w:r>
        <w:t>: χ² = 26, gl = 32, p = 0.75), para las mareas (w = 52, p &lt; 0.01) y los sectores (w = 35, p &lt;&lt; 0.01).</w:t>
      </w:r>
    </w:p>
    <w:p w14:paraId="15A5A13E" w14:textId="77777777" w:rsidR="00D9606C" w:rsidRDefault="00D9606C" w:rsidP="007B77D5"/>
    <w:p w14:paraId="1E2A63B5" w14:textId="7C3F74FD" w:rsidR="00D9606C" w:rsidRDefault="00D9606C" w:rsidP="007B77D5">
      <w:r>
        <w:t xml:space="preserve">Para ambas mareas se encontró una estructura espacial agregada y muy significativa mareales (Marea Alta I de Moran= 0.34 p &lt;0.01; Marea Baja I de Moran = 0.55 p &lt;0.01) presentándose un </w:t>
      </w:r>
      <w:r>
        <w:lastRenderedPageBreak/>
        <w:t>fuerte descenso en la bocana guascama</w:t>
      </w:r>
      <w:r w:rsidR="00223DC5">
        <w:t>, ubicándose en esta área la mayor varianza y significancia de la prueba local de Moran (</w:t>
      </w:r>
      <w:r w:rsidR="00223DC5">
        <w:fldChar w:fldCharType="begin"/>
      </w:r>
      <w:r w:rsidR="00223DC5">
        <w:instrText xml:space="preserve"> REF _Ref134878969 \h </w:instrText>
      </w:r>
      <w:r w:rsidR="00223DC5">
        <w:fldChar w:fldCharType="separate"/>
      </w:r>
      <w:r w:rsidR="00540C9B">
        <w:t xml:space="preserve">Figura </w:t>
      </w:r>
      <w:r w:rsidR="00540C9B">
        <w:rPr>
          <w:noProof/>
        </w:rPr>
        <w:t>13</w:t>
      </w:r>
      <w:r w:rsidR="00223DC5">
        <w:fldChar w:fldCharType="end"/>
      </w:r>
      <w:r w:rsidR="00223DC5">
        <w:t>).</w:t>
      </w:r>
    </w:p>
    <w:p w14:paraId="5F2F8BC1" w14:textId="77777777" w:rsidR="00223DC5" w:rsidRDefault="00223DC5" w:rsidP="007B77D5"/>
    <w:p w14:paraId="28029A7D" w14:textId="77777777" w:rsidR="00C8435E" w:rsidRDefault="00C8435E" w:rsidP="00C8435E">
      <w:pPr>
        <w:keepNext/>
        <w:spacing w:before="0" w:after="0"/>
        <w:contextualSpacing w:val="0"/>
        <w:jc w:val="center"/>
      </w:pPr>
      <w:r>
        <w:rPr>
          <w:noProof/>
        </w:rPr>
        <w:drawing>
          <wp:inline distT="0" distB="0" distL="0" distR="0" wp14:anchorId="3D5A18B0" wp14:editId="104ED449">
            <wp:extent cx="4317630" cy="6480000"/>
            <wp:effectExtent l="0" t="0" r="6985" b="0"/>
            <wp:docPr id="11223607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06ED7DBD" w14:textId="66A3AF33" w:rsidR="00C8435E" w:rsidRDefault="00C8435E" w:rsidP="00C8435E">
      <w:pPr>
        <w:pStyle w:val="Descripcin"/>
        <w:jc w:val="center"/>
      </w:pPr>
      <w:bookmarkStart w:id="22" w:name="_Ref134878969"/>
      <w:r>
        <w:t xml:space="preserve">Figura </w:t>
      </w:r>
      <w:r>
        <w:fldChar w:fldCharType="begin"/>
      </w:r>
      <w:r>
        <w:instrText xml:space="preserve"> SEQ Figura \* ARABIC </w:instrText>
      </w:r>
      <w:r>
        <w:fldChar w:fldCharType="separate"/>
      </w:r>
      <w:r w:rsidR="00540C9B">
        <w:rPr>
          <w:noProof/>
        </w:rPr>
        <w:t>13</w:t>
      </w:r>
      <w:r>
        <w:fldChar w:fldCharType="end"/>
      </w:r>
      <w:bookmarkEnd w:id="22"/>
      <w:r>
        <w:t>. Distribución de la concentración del pH en relación con la distribución de la varianza espacial y la significancia de la prueba local de Moran para determinar autocorrelación espacial.</w:t>
      </w:r>
    </w:p>
    <w:p w14:paraId="0757AF4F" w14:textId="3973BC11" w:rsidR="007B77D5" w:rsidRDefault="007B77D5" w:rsidP="00C8435E">
      <w:pPr>
        <w:spacing w:before="0" w:after="0"/>
        <w:contextualSpacing w:val="0"/>
        <w:jc w:val="center"/>
      </w:pPr>
      <w:r>
        <w:br w:type="page"/>
      </w:r>
    </w:p>
    <w:p w14:paraId="5CE11664" w14:textId="372B8AAA" w:rsidR="00194A4C" w:rsidRDefault="007B77D5" w:rsidP="00194A4C">
      <w:pPr>
        <w:keepNext/>
      </w:pPr>
      <w:r>
        <w:lastRenderedPageBreak/>
        <w:t xml:space="preserve">La </w:t>
      </w:r>
      <w:r w:rsidR="000C0A8A">
        <w:t xml:space="preserve">transparencia </w:t>
      </w:r>
      <w:r>
        <w:t>con el alcance del disco Secchi mostró una tendencia similar a la encontrada con el oxígeno disuelto, a medida que las estaciones de muestreo se acercan a la costa la transparencia es mayor y esto a su vez se relaciona con los sólidos suspendidos. En la marea alta se obtuvo el mayor valor de profundidad de transparencia de aproximadamente 13 metros en el transecto de Amarales, y una transparencia de aproximadamente de 0.6 metros en todo el sector costero. La mediana para la marea alta fue de 1.97 metros y para la marea baja 1.35 metros. No se evidenciaron diferencias significativas de transparencia entre los transectos (</w:t>
      </w:r>
      <w:r w:rsidRPr="00280998">
        <w:t>Kruskal-Wallis</w:t>
      </w:r>
      <w:r>
        <w:t>: χ² = 24, gl = 19, p = 0.1) pero si se presentaron diferencias entre las mareas (w = 233.5, p &lt; 0.05) y los sectores  (w = 50.5, p &lt; 0.01) (</w:t>
      </w:r>
      <w:r>
        <w:fldChar w:fldCharType="begin"/>
      </w:r>
      <w:r>
        <w:instrText xml:space="preserve"> REF _Ref134713680 \h </w:instrText>
      </w:r>
      <w:r w:rsidR="00194A4C">
        <w:instrText xml:space="preserve"> \* MERGEFORMAT </w:instrText>
      </w:r>
      <w:r>
        <w:fldChar w:fldCharType="separate"/>
      </w:r>
      <w:r w:rsidR="00540C9B">
        <w:t xml:space="preserve">Figura </w:t>
      </w:r>
      <w:r w:rsidR="00540C9B">
        <w:rPr>
          <w:noProof/>
        </w:rPr>
        <w:t>12</w:t>
      </w:r>
      <w:r>
        <w:fldChar w:fldCharType="end"/>
      </w:r>
      <w:r>
        <w:t xml:space="preserve">). </w:t>
      </w:r>
    </w:p>
    <w:p w14:paraId="1EE2CE22" w14:textId="77777777" w:rsidR="00194A4C" w:rsidRDefault="00194A4C" w:rsidP="00194A4C">
      <w:pPr>
        <w:keepNext/>
        <w:jc w:val="center"/>
      </w:pPr>
    </w:p>
    <w:p w14:paraId="3360D133" w14:textId="56963E4E" w:rsidR="00194A4C" w:rsidRDefault="00194A4C" w:rsidP="00194A4C">
      <w:pPr>
        <w:keepNext/>
        <w:jc w:val="center"/>
      </w:pPr>
      <w:r>
        <w:rPr>
          <w:noProof/>
        </w:rPr>
        <w:drawing>
          <wp:inline distT="0" distB="0" distL="0" distR="0" wp14:anchorId="53F9060B" wp14:editId="09F870FD">
            <wp:extent cx="4317630" cy="6480000"/>
            <wp:effectExtent l="0" t="0" r="6985" b="0"/>
            <wp:docPr id="91212455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0656AC0E" w14:textId="697A6309" w:rsidR="00194A4C" w:rsidRDefault="00194A4C" w:rsidP="00757589">
      <w:pPr>
        <w:pStyle w:val="Descripcin"/>
        <w:jc w:val="both"/>
      </w:pPr>
      <w:r>
        <w:t xml:space="preserve">Figura </w:t>
      </w:r>
      <w:r>
        <w:fldChar w:fldCharType="begin"/>
      </w:r>
      <w:r>
        <w:instrText xml:space="preserve"> SEQ Figura \* ARABIC </w:instrText>
      </w:r>
      <w:r>
        <w:fldChar w:fldCharType="separate"/>
      </w:r>
      <w:r w:rsidR="00540C9B">
        <w:rPr>
          <w:noProof/>
        </w:rPr>
        <w:t>14</w:t>
      </w:r>
      <w:r>
        <w:fldChar w:fldCharType="end"/>
      </w:r>
      <w:r>
        <w:t xml:space="preserve">. Distribución </w:t>
      </w:r>
      <w:r w:rsidR="00DF5C41">
        <w:t>de la transparencia</w:t>
      </w:r>
      <w:r>
        <w:t xml:space="preserve"> en relación con la distribución de la varianza espacial y la significancia de la prueba local de Moran para determinar autocorrelación espacial.</w:t>
      </w:r>
    </w:p>
    <w:p w14:paraId="49ED2F02" w14:textId="46133947" w:rsidR="007B77D5" w:rsidRDefault="007B77D5" w:rsidP="00194A4C">
      <w:pPr>
        <w:pStyle w:val="Descripcin"/>
        <w:jc w:val="center"/>
      </w:pPr>
    </w:p>
    <w:p w14:paraId="40BDC526" w14:textId="122BAA43" w:rsidR="007B77D5" w:rsidRDefault="007B77D5">
      <w:pPr>
        <w:spacing w:before="0" w:after="0"/>
        <w:contextualSpacing w:val="0"/>
        <w:jc w:val="left"/>
      </w:pPr>
    </w:p>
    <w:p w14:paraId="0A9BBC3D" w14:textId="77777777" w:rsidR="007B77D5" w:rsidRPr="006246AB" w:rsidRDefault="007B77D5" w:rsidP="007B77D5"/>
    <w:p w14:paraId="3CB8D881" w14:textId="77777777" w:rsidR="007B77D5" w:rsidRPr="007B77D5" w:rsidRDefault="007B77D5" w:rsidP="007B77D5"/>
    <w:p w14:paraId="2BE79D98" w14:textId="5326171C" w:rsidR="00C831D1" w:rsidRDefault="00E82E6F" w:rsidP="00E7640A">
      <w:r>
        <w:rPr>
          <w:noProof/>
        </w:rPr>
        <w:drawing>
          <wp:inline distT="0" distB="0" distL="0" distR="0" wp14:anchorId="64DF0635" wp14:editId="5F93C109">
            <wp:extent cx="5400675" cy="5400675"/>
            <wp:effectExtent l="0" t="0" r="9525" b="9525"/>
            <wp:docPr id="178358935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0944ACEB" w14:textId="1D89D5DB" w:rsidR="00C831D1" w:rsidRDefault="00C831D1" w:rsidP="00AD08AA">
      <w:pPr>
        <w:pStyle w:val="Descripcin"/>
      </w:pPr>
      <w:bookmarkStart w:id="23" w:name="_Ref134887718"/>
      <w:r>
        <w:t xml:space="preserve">Figura </w:t>
      </w:r>
      <w:r w:rsidR="005B2713">
        <w:fldChar w:fldCharType="begin"/>
      </w:r>
      <w:r w:rsidR="005B2713">
        <w:instrText xml:space="preserve"> SEQ Figura \* ARABIC </w:instrText>
      </w:r>
      <w:r w:rsidR="005B2713">
        <w:fldChar w:fldCharType="separate"/>
      </w:r>
      <w:r w:rsidR="00540C9B">
        <w:rPr>
          <w:noProof/>
        </w:rPr>
        <w:t>15</w:t>
      </w:r>
      <w:r w:rsidR="005B2713">
        <w:rPr>
          <w:noProof/>
        </w:rPr>
        <w:fldChar w:fldCharType="end"/>
      </w:r>
      <w:bookmarkEnd w:id="23"/>
      <w:r>
        <w:t>.</w:t>
      </w:r>
      <w:r w:rsidR="0066758C">
        <w:t xml:space="preserve"> Diagrama de cajas y líneas mostrando la distribución del TSI del disco Secchi, la mediana de la temperatura en profundidad, la mediana de la salinidad en profundidad y la mediana del oxígeno disuelto en profundidad entre los períodos mareales, los sectores y los transectos de las bocanas de delta del río Sanquianga.</w:t>
      </w:r>
    </w:p>
    <w:p w14:paraId="1C5D9F55" w14:textId="77777777" w:rsidR="0066758C" w:rsidRDefault="0066758C" w:rsidP="0066758C"/>
    <w:p w14:paraId="3131FB0E" w14:textId="6CA70ADB" w:rsidR="00194A4C" w:rsidRDefault="0066758C" w:rsidP="00194A4C">
      <w:r>
        <w:t>La mediana del TSI en marea alta fue de 47 con un máximo de 67 y un mínimo de 23, para la marea baja el máximo fue de 67 y el mínimo fue de 29</w:t>
      </w:r>
      <w:r w:rsidR="002209C5">
        <w:t xml:space="preserve"> con una mediana de 55 (</w:t>
      </w:r>
      <w:r w:rsidR="002209C5">
        <w:fldChar w:fldCharType="begin"/>
      </w:r>
      <w:r w:rsidR="002209C5">
        <w:instrText xml:space="preserve"> REF _Ref134887718 \h </w:instrText>
      </w:r>
      <w:r w:rsidR="002209C5">
        <w:fldChar w:fldCharType="separate"/>
      </w:r>
      <w:r w:rsidR="00540C9B">
        <w:t xml:space="preserve">Figura </w:t>
      </w:r>
      <w:r w:rsidR="00540C9B">
        <w:rPr>
          <w:noProof/>
        </w:rPr>
        <w:t>15</w:t>
      </w:r>
      <w:r w:rsidR="002209C5">
        <w:fldChar w:fldCharType="end"/>
      </w:r>
      <w:r w:rsidR="002209C5">
        <w:t>)</w:t>
      </w:r>
      <w:r>
        <w:t xml:space="preserve">. </w:t>
      </w:r>
      <w:r w:rsidR="00DF5C41">
        <w:t xml:space="preserve">La tendencia general del TSI fue la de presentar valores más altos en la costa que hacia la parte oceánica. </w:t>
      </w:r>
      <w:r w:rsidR="00194A4C">
        <w:t xml:space="preserve">El TSI presentó mayores valores hacia el sector costero sobre todo en marea baja. En ambas mareas se encontró una correlación espacial positiva y altamente significativa (Marea Alta I de Moran= 0.29 p &lt;0.01; Marea Baja I de Moran = 0.27 p &lt;0.01), la mayor fuente de variación en marea alta se encontró hacia la bocana de Guascama, sin </w:t>
      </w:r>
      <w:r>
        <w:t>embargo,</w:t>
      </w:r>
      <w:r w:rsidR="00194A4C">
        <w:t xml:space="preserve"> en la marea baja la mayor fuente de variación se encontró hacia el sector oceánico (</w:t>
      </w:r>
      <w:r>
        <w:fldChar w:fldCharType="begin"/>
      </w:r>
      <w:r>
        <w:instrText xml:space="preserve"> REF _Ref134881546 \h </w:instrText>
      </w:r>
      <w:r>
        <w:fldChar w:fldCharType="separate"/>
      </w:r>
      <w:r w:rsidR="00540C9B">
        <w:t xml:space="preserve">Figura </w:t>
      </w:r>
      <w:r w:rsidR="00540C9B">
        <w:rPr>
          <w:noProof/>
        </w:rPr>
        <w:t>16</w:t>
      </w:r>
      <w:r>
        <w:fldChar w:fldCharType="end"/>
      </w:r>
      <w:r w:rsidR="00194A4C">
        <w:t>).</w:t>
      </w:r>
    </w:p>
    <w:p w14:paraId="1CB0441E" w14:textId="77777777" w:rsidR="00194A4C" w:rsidRDefault="00194A4C" w:rsidP="00FA334F"/>
    <w:p w14:paraId="3913D403" w14:textId="4D2F429B" w:rsidR="0066758C" w:rsidRDefault="0066758C" w:rsidP="0066758C">
      <w:pPr>
        <w:jc w:val="center"/>
      </w:pPr>
      <w:r>
        <w:rPr>
          <w:noProof/>
        </w:rPr>
        <w:lastRenderedPageBreak/>
        <w:drawing>
          <wp:inline distT="0" distB="0" distL="0" distR="0" wp14:anchorId="368E1C8F" wp14:editId="697A46F7">
            <wp:extent cx="4317630" cy="6480000"/>
            <wp:effectExtent l="0" t="0" r="6985" b="0"/>
            <wp:docPr id="402288458"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DE80BF3" w14:textId="41B91A40" w:rsidR="00FA334F" w:rsidRDefault="00FA334F" w:rsidP="00FA334F">
      <w:pPr>
        <w:pStyle w:val="Descripcin"/>
      </w:pPr>
      <w:bookmarkStart w:id="24" w:name="_Ref134881546"/>
      <w:r>
        <w:t xml:space="preserve">Figura </w:t>
      </w:r>
      <w:r>
        <w:fldChar w:fldCharType="begin"/>
      </w:r>
      <w:r>
        <w:instrText xml:space="preserve"> SEQ Figura \* ARABIC </w:instrText>
      </w:r>
      <w:r>
        <w:fldChar w:fldCharType="separate"/>
      </w:r>
      <w:r w:rsidR="00540C9B">
        <w:rPr>
          <w:noProof/>
        </w:rPr>
        <w:t>16</w:t>
      </w:r>
      <w:r>
        <w:rPr>
          <w:noProof/>
        </w:rPr>
        <w:fldChar w:fldCharType="end"/>
      </w:r>
      <w:bookmarkEnd w:id="24"/>
      <w:r>
        <w:t>.</w:t>
      </w:r>
      <w:r w:rsidR="00DF5C41">
        <w:t xml:space="preserve"> </w:t>
      </w:r>
      <w:bookmarkStart w:id="25" w:name="_Hlk134893000"/>
      <w:r w:rsidR="00DF5C41">
        <w:t>Distribución del TSI en relación con la distribución de la varianza espacial y la significancia de la prueba local de Moran para determinar autocorrelación espacial.</w:t>
      </w:r>
      <w:bookmarkEnd w:id="25"/>
    </w:p>
    <w:p w14:paraId="059DD8BB" w14:textId="77777777" w:rsidR="00DF5C41" w:rsidRDefault="00DF5C41" w:rsidP="00DF5C41"/>
    <w:p w14:paraId="1FBB6430" w14:textId="70CE0C7B" w:rsidR="00DF5C41" w:rsidRDefault="00DF5C41" w:rsidP="00DF5C41">
      <w:r>
        <w:t>La mediana de la temperatura medida en la profundidad mostró una tendencia a aumentar hacia la parte costera, en la bocana de Amarales presentó una estabilización sobre todo en marea baja (</w:t>
      </w:r>
      <w:r>
        <w:fldChar w:fldCharType="begin"/>
      </w:r>
      <w:r>
        <w:instrText xml:space="preserve"> REF _Ref134887718 \h </w:instrText>
      </w:r>
      <w:r>
        <w:fldChar w:fldCharType="separate"/>
      </w:r>
      <w:r w:rsidR="00540C9B">
        <w:t xml:space="preserve">Figura </w:t>
      </w:r>
      <w:r w:rsidR="00540C9B">
        <w:rPr>
          <w:noProof/>
        </w:rPr>
        <w:t>15</w:t>
      </w:r>
      <w:r>
        <w:fldChar w:fldCharType="end"/>
      </w:r>
      <w:r>
        <w:t xml:space="preserve">). El valor mínimo </w:t>
      </w:r>
      <w:r w:rsidR="0092064B">
        <w:t>de la mediana en marea alta fue</w:t>
      </w:r>
      <w:r>
        <w:t xml:space="preserve"> 20.22 °C </w:t>
      </w:r>
      <w:r w:rsidR="0092064B">
        <w:t>con</w:t>
      </w:r>
      <w:r>
        <w:t xml:space="preserve"> un máximo de 2</w:t>
      </w:r>
      <w:r w:rsidR="0092064B">
        <w:t>8</w:t>
      </w:r>
      <w:r>
        <w:t>.</w:t>
      </w:r>
      <w:r w:rsidR="0092064B">
        <w:t>19</w:t>
      </w:r>
      <w:r>
        <w:t xml:space="preserve"> °C</w:t>
      </w:r>
      <w:r w:rsidR="0092064B">
        <w:t>, en marea baja, el valor máximo de la mediana fue de 27.9 °C y el mínimo de 21.58 °C.</w:t>
      </w:r>
      <w:r w:rsidR="00F754F3">
        <w:t xml:space="preserve"> esta variable presentó correlación espacial global positiva y significativa para ambos períodos mareales significativa (Marea Alta I de Moran= 0.44 p &lt;0.01; Marea Baja I de Moran = 0.34 p &lt;0.01), presentando la principal fuente de variación hacia el sector oceánico en ambas mareas </w:t>
      </w:r>
      <w:r w:rsidR="00D564A8">
        <w:t>(</w:t>
      </w:r>
      <w:r w:rsidR="00D564A8">
        <w:fldChar w:fldCharType="begin"/>
      </w:r>
      <w:r w:rsidR="00D564A8">
        <w:instrText xml:space="preserve"> REF _Ref134889577 \h </w:instrText>
      </w:r>
      <w:r w:rsidR="00D564A8">
        <w:fldChar w:fldCharType="separate"/>
      </w:r>
      <w:r w:rsidR="00540C9B">
        <w:t xml:space="preserve">Figura </w:t>
      </w:r>
      <w:r w:rsidR="00540C9B">
        <w:rPr>
          <w:noProof/>
        </w:rPr>
        <w:t>17</w:t>
      </w:r>
      <w:r w:rsidR="00D564A8">
        <w:fldChar w:fldCharType="end"/>
      </w:r>
      <w:r w:rsidR="00D564A8">
        <w:t>).</w:t>
      </w:r>
    </w:p>
    <w:p w14:paraId="33AA3E04" w14:textId="77777777" w:rsidR="00F754F3" w:rsidRDefault="00F754F3" w:rsidP="00F754F3">
      <w:pPr>
        <w:keepNext/>
        <w:jc w:val="center"/>
      </w:pPr>
      <w:r>
        <w:rPr>
          <w:noProof/>
        </w:rPr>
        <w:lastRenderedPageBreak/>
        <w:drawing>
          <wp:inline distT="0" distB="0" distL="0" distR="0" wp14:anchorId="3CAE3623" wp14:editId="0FBC03C2">
            <wp:extent cx="4317630" cy="6480000"/>
            <wp:effectExtent l="0" t="0" r="6985" b="0"/>
            <wp:docPr id="13219208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4CF6FE11" w14:textId="77777777" w:rsidR="00F754F3" w:rsidRDefault="00F754F3" w:rsidP="00F754F3">
      <w:pPr>
        <w:keepNext/>
        <w:jc w:val="center"/>
      </w:pPr>
    </w:p>
    <w:p w14:paraId="0E0D0B04" w14:textId="23DEED50" w:rsidR="00F754F3" w:rsidRDefault="00F754F3" w:rsidP="00F754F3">
      <w:pPr>
        <w:pStyle w:val="Descripcin"/>
        <w:jc w:val="both"/>
      </w:pPr>
      <w:bookmarkStart w:id="26" w:name="_Ref134889577"/>
      <w:r>
        <w:t xml:space="preserve">Figura </w:t>
      </w:r>
      <w:r>
        <w:fldChar w:fldCharType="begin"/>
      </w:r>
      <w:r>
        <w:instrText xml:space="preserve"> SEQ Figura \* ARABIC </w:instrText>
      </w:r>
      <w:r>
        <w:fldChar w:fldCharType="separate"/>
      </w:r>
      <w:r w:rsidR="00540C9B">
        <w:rPr>
          <w:noProof/>
        </w:rPr>
        <w:t>17</w:t>
      </w:r>
      <w:r>
        <w:fldChar w:fldCharType="end"/>
      </w:r>
      <w:bookmarkEnd w:id="26"/>
      <w:r>
        <w:t>.</w:t>
      </w:r>
      <w:r w:rsidRPr="00F754F3">
        <w:t xml:space="preserve"> </w:t>
      </w:r>
      <w:r>
        <w:t>Distribución de la mediana de la temperatura en profundidad en relación con la distribución de la varianza espacial y la significancia de la prueba local de Moran para determinar autocorrelación espacial.</w:t>
      </w:r>
    </w:p>
    <w:p w14:paraId="50786116" w14:textId="256C4FAD" w:rsidR="0092064B" w:rsidRPr="00DF5C41" w:rsidRDefault="0092064B" w:rsidP="00F754F3">
      <w:pPr>
        <w:pStyle w:val="Descripcin"/>
        <w:jc w:val="center"/>
      </w:pPr>
    </w:p>
    <w:p w14:paraId="58565B08" w14:textId="27FF1ADB" w:rsidR="00D564A8" w:rsidRDefault="00D564A8" w:rsidP="00FA334F">
      <w:r>
        <w:t>La mediana de la salinidad presentó un máximo en marea alta de 34.5 PSU y un mínimo de 25.18 PSU y para la marea alta los valores de la salinidad estuvieron entre los 15.87 PSU y los 34.4 PSU con una tendencia a la disminución hacia el sector costero (</w:t>
      </w:r>
      <w:r>
        <w:fldChar w:fldCharType="begin"/>
      </w:r>
      <w:r>
        <w:instrText xml:space="preserve"> REF _Ref134887718 \h </w:instrText>
      </w:r>
      <w:r>
        <w:fldChar w:fldCharType="separate"/>
      </w:r>
      <w:r w:rsidR="00540C9B">
        <w:t xml:space="preserve">Figura </w:t>
      </w:r>
      <w:r w:rsidR="00540C9B">
        <w:rPr>
          <w:noProof/>
        </w:rPr>
        <w:t>15</w:t>
      </w:r>
      <w:r>
        <w:fldChar w:fldCharType="end"/>
      </w:r>
      <w:r>
        <w:t>). En marea alta no se presentó una correlación espacial significativa (I de Moran = 0.03 p = 0.21)</w:t>
      </w:r>
      <w:r w:rsidR="00EA3B9B">
        <w:t xml:space="preserve"> pero en la marea baja la correlación fue positiva y muy significativa mostrando una </w:t>
      </w:r>
      <w:r w:rsidR="009D6BC6">
        <w:t>fuente de variación significativa en la bocana de Guascama (</w:t>
      </w:r>
      <w:r w:rsidR="009D6BC6">
        <w:fldChar w:fldCharType="begin"/>
      </w:r>
      <w:r w:rsidR="009D6BC6">
        <w:instrText xml:space="preserve"> REF _Ref134890285 \h </w:instrText>
      </w:r>
      <w:r w:rsidR="009D6BC6">
        <w:fldChar w:fldCharType="separate"/>
      </w:r>
      <w:r w:rsidR="00540C9B">
        <w:t xml:space="preserve">Figura </w:t>
      </w:r>
      <w:r w:rsidR="00540C9B">
        <w:rPr>
          <w:noProof/>
        </w:rPr>
        <w:t>18</w:t>
      </w:r>
      <w:r w:rsidR="009D6BC6">
        <w:fldChar w:fldCharType="end"/>
      </w:r>
      <w:r w:rsidR="009D6BC6">
        <w:t>).</w:t>
      </w:r>
    </w:p>
    <w:p w14:paraId="6628653E" w14:textId="5EDA5E31" w:rsidR="00D564A8" w:rsidRDefault="009D6BC6" w:rsidP="00D564A8">
      <w:pPr>
        <w:keepNext/>
        <w:jc w:val="center"/>
      </w:pPr>
      <w:r>
        <w:rPr>
          <w:noProof/>
        </w:rPr>
        <w:lastRenderedPageBreak/>
        <w:drawing>
          <wp:inline distT="0" distB="0" distL="0" distR="0" wp14:anchorId="06FBE3D3" wp14:editId="063194B0">
            <wp:extent cx="4317630" cy="6480000"/>
            <wp:effectExtent l="0" t="0" r="6985" b="0"/>
            <wp:docPr id="16186647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681A8048" w14:textId="4855227E" w:rsidR="00D564A8" w:rsidRDefault="00D564A8" w:rsidP="00D564A8">
      <w:pPr>
        <w:pStyle w:val="Descripcin"/>
      </w:pPr>
      <w:bookmarkStart w:id="27" w:name="_Ref134890285"/>
      <w:r>
        <w:t xml:space="preserve">Figura </w:t>
      </w:r>
      <w:r>
        <w:fldChar w:fldCharType="begin"/>
      </w:r>
      <w:r>
        <w:instrText xml:space="preserve"> SEQ Figura \* ARABIC </w:instrText>
      </w:r>
      <w:r>
        <w:fldChar w:fldCharType="separate"/>
      </w:r>
      <w:r w:rsidR="00540C9B">
        <w:rPr>
          <w:noProof/>
        </w:rPr>
        <w:t>18</w:t>
      </w:r>
      <w:r>
        <w:fldChar w:fldCharType="end"/>
      </w:r>
      <w:bookmarkEnd w:id="27"/>
      <w:r>
        <w:t>. Distribución de la mediana de la salinidad en profundidad en relación con la distribución de la varianza espacial y la significancia de la prueba local de Moran para determinar autocorrelación espacial.</w:t>
      </w:r>
    </w:p>
    <w:p w14:paraId="36C0E540" w14:textId="5BB82F4F" w:rsidR="00D564A8" w:rsidRDefault="00D564A8" w:rsidP="004D2440">
      <w:pPr>
        <w:pStyle w:val="Descripcin"/>
      </w:pPr>
    </w:p>
    <w:p w14:paraId="1847AC9E" w14:textId="61AD5B54" w:rsidR="004D2440" w:rsidRPr="004D2440" w:rsidRDefault="004D2440" w:rsidP="004D2440">
      <w:r>
        <w:t>La mediana del oxígeno en profundidad presentó un valor máximo de 5.45 mg O</w:t>
      </w:r>
      <w:r w:rsidRPr="004D2440">
        <w:rPr>
          <w:vertAlign w:val="subscript"/>
        </w:rPr>
        <w:t>2</w:t>
      </w:r>
      <w:r>
        <w:t>. L</w:t>
      </w:r>
      <w:r w:rsidRPr="004D2440">
        <w:rPr>
          <w:vertAlign w:val="superscript"/>
        </w:rPr>
        <w:t>-1</w:t>
      </w:r>
      <w:r>
        <w:t xml:space="preserve"> y un mínimo de 3.8 mg O</w:t>
      </w:r>
      <w:r w:rsidRPr="004D2440">
        <w:rPr>
          <w:vertAlign w:val="subscript"/>
        </w:rPr>
        <w:t>2</w:t>
      </w:r>
      <w:r>
        <w:t>. L</w:t>
      </w:r>
      <w:r w:rsidRPr="004D2440">
        <w:rPr>
          <w:vertAlign w:val="superscript"/>
        </w:rPr>
        <w:t>-1</w:t>
      </w:r>
      <w:r>
        <w:t xml:space="preserve"> para la marea alta. Para la marea baja los valores se presentaron entre 4.2 y 5.3 mg O</w:t>
      </w:r>
      <w:r w:rsidRPr="004D2440">
        <w:rPr>
          <w:vertAlign w:val="subscript"/>
        </w:rPr>
        <w:t>2</w:t>
      </w:r>
      <w:r>
        <w:t>. L</w:t>
      </w:r>
      <w:r w:rsidRPr="004D2440">
        <w:rPr>
          <w:vertAlign w:val="superscript"/>
        </w:rPr>
        <w:t>-1</w:t>
      </w:r>
      <w:r>
        <w:t>. La mayor concentración se presentó en marea alta en la bocana Sanquianga seguida de la bocana Guascama en el sector oceánico (</w:t>
      </w:r>
      <w:r>
        <w:fldChar w:fldCharType="begin"/>
      </w:r>
      <w:r>
        <w:instrText xml:space="preserve"> REF _Ref134890285 \h </w:instrText>
      </w:r>
      <w:r>
        <w:fldChar w:fldCharType="separate"/>
      </w:r>
      <w:r w:rsidR="00540C9B">
        <w:t xml:space="preserve">Figura </w:t>
      </w:r>
      <w:r w:rsidR="00540C9B">
        <w:rPr>
          <w:noProof/>
        </w:rPr>
        <w:t>18</w:t>
      </w:r>
      <w:r>
        <w:fldChar w:fldCharType="end"/>
      </w:r>
      <w:r>
        <w:t xml:space="preserve">). En marea alta no se presentó una correlación espacial significativa (I de Moran = 0.12 p = 0.06) y en marea baja la correlación fue positiva y significativa (I de Moran = 0.47 p &lt;0.05) </w:t>
      </w:r>
      <w:r w:rsidR="00757589">
        <w:t>presentándose una fuente de oxigenación en la columna de agua hacia el sector oceánico de la bocana Amarales (</w:t>
      </w:r>
      <w:r w:rsidR="00757589">
        <w:fldChar w:fldCharType="begin"/>
      </w:r>
      <w:r w:rsidR="00757589">
        <w:instrText xml:space="preserve"> REF _Ref134890844 \h </w:instrText>
      </w:r>
      <w:r w:rsidR="00757589">
        <w:fldChar w:fldCharType="separate"/>
      </w:r>
      <w:r w:rsidR="00540C9B">
        <w:t xml:space="preserve">Figura </w:t>
      </w:r>
      <w:r w:rsidR="00540C9B">
        <w:rPr>
          <w:noProof/>
        </w:rPr>
        <w:t>19</w:t>
      </w:r>
      <w:r w:rsidR="00757589">
        <w:fldChar w:fldCharType="end"/>
      </w:r>
      <w:r w:rsidR="00757589">
        <w:t>).</w:t>
      </w:r>
    </w:p>
    <w:p w14:paraId="7E201420" w14:textId="77777777" w:rsidR="004D2440" w:rsidRDefault="004D2440" w:rsidP="00D564A8">
      <w:pPr>
        <w:jc w:val="center"/>
      </w:pPr>
    </w:p>
    <w:p w14:paraId="356E7890" w14:textId="77777777" w:rsidR="004D2440" w:rsidRDefault="004D2440">
      <w:pPr>
        <w:spacing w:before="0" w:after="0"/>
        <w:contextualSpacing w:val="0"/>
        <w:jc w:val="left"/>
      </w:pPr>
      <w:r>
        <w:br w:type="page"/>
      </w:r>
    </w:p>
    <w:p w14:paraId="481C844E" w14:textId="77777777" w:rsidR="004D2440" w:rsidRDefault="004D2440" w:rsidP="004D2440">
      <w:pPr>
        <w:keepNext/>
        <w:jc w:val="center"/>
      </w:pPr>
      <w:r>
        <w:rPr>
          <w:noProof/>
        </w:rPr>
        <w:lastRenderedPageBreak/>
        <w:drawing>
          <wp:inline distT="0" distB="0" distL="0" distR="0" wp14:anchorId="1C0F3E08" wp14:editId="6681F1D1">
            <wp:extent cx="4317630" cy="6480000"/>
            <wp:effectExtent l="0" t="0" r="6985" b="0"/>
            <wp:docPr id="871177826"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429C0784" w14:textId="77777777" w:rsidR="00757589" w:rsidRDefault="00757589" w:rsidP="004D2440">
      <w:pPr>
        <w:keepNext/>
        <w:jc w:val="center"/>
      </w:pPr>
    </w:p>
    <w:p w14:paraId="090C9110" w14:textId="31DA9B62" w:rsidR="004D2440" w:rsidRDefault="004D2440" w:rsidP="00757589">
      <w:pPr>
        <w:pStyle w:val="Descripcin"/>
        <w:jc w:val="both"/>
      </w:pPr>
      <w:bookmarkStart w:id="28" w:name="_Ref134890844"/>
      <w:r>
        <w:t xml:space="preserve">Figura </w:t>
      </w:r>
      <w:r>
        <w:fldChar w:fldCharType="begin"/>
      </w:r>
      <w:r>
        <w:instrText xml:space="preserve"> SEQ Figura \* ARABIC </w:instrText>
      </w:r>
      <w:r>
        <w:fldChar w:fldCharType="separate"/>
      </w:r>
      <w:r w:rsidR="00540C9B">
        <w:rPr>
          <w:noProof/>
        </w:rPr>
        <w:t>19</w:t>
      </w:r>
      <w:r>
        <w:fldChar w:fldCharType="end"/>
      </w:r>
      <w:bookmarkEnd w:id="28"/>
      <w:r>
        <w:t xml:space="preserve">. </w:t>
      </w:r>
      <w:r w:rsidR="00757589">
        <w:t>Distribución de la mediana del oxígeno disuelto en la columna de agua en relación con la distribución de la varianza espacial y la significancia de la prueba local de Moran para determinar autocorrelación espacial.</w:t>
      </w:r>
    </w:p>
    <w:p w14:paraId="07023D9E" w14:textId="77777777" w:rsidR="00757589" w:rsidRDefault="00757589" w:rsidP="00757589"/>
    <w:p w14:paraId="0A1F32A3" w14:textId="76D93CE6" w:rsidR="00FA334F" w:rsidRDefault="00FA334F" w:rsidP="00757589">
      <w:r>
        <w:br w:type="page"/>
      </w:r>
    </w:p>
    <w:p w14:paraId="1CF3EE95" w14:textId="243BFEE4" w:rsidR="00C831D1" w:rsidRDefault="00C831D1" w:rsidP="00AD08AA"/>
    <w:p w14:paraId="694E56A0" w14:textId="4BE2E7B3" w:rsidR="00C831D1" w:rsidRDefault="00E82E6F" w:rsidP="00AD08AA">
      <w:pPr>
        <w:pStyle w:val="Descripcin"/>
      </w:pPr>
      <w:r>
        <w:rPr>
          <w:noProof/>
        </w:rPr>
        <w:drawing>
          <wp:inline distT="0" distB="0" distL="0" distR="0" wp14:anchorId="4F8F1FA3" wp14:editId="4E8E8075">
            <wp:extent cx="5400675" cy="5400675"/>
            <wp:effectExtent l="0" t="0" r="9525" b="9525"/>
            <wp:docPr id="58574010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604ABC79" w14:textId="6E07C779" w:rsidR="004F235D" w:rsidRDefault="00C831D1" w:rsidP="00AD08AA">
      <w:pPr>
        <w:pStyle w:val="Descripcin"/>
      </w:pPr>
      <w:bookmarkStart w:id="29" w:name="_Ref134892261"/>
      <w:r>
        <w:t xml:space="preserve">Figura </w:t>
      </w:r>
      <w:r w:rsidR="005B2713">
        <w:fldChar w:fldCharType="begin"/>
      </w:r>
      <w:r w:rsidR="005B2713">
        <w:instrText xml:space="preserve"> SEQ Figura \* ARABIC </w:instrText>
      </w:r>
      <w:r w:rsidR="005B2713">
        <w:fldChar w:fldCharType="separate"/>
      </w:r>
      <w:r w:rsidR="00540C9B">
        <w:rPr>
          <w:noProof/>
        </w:rPr>
        <w:t>20</w:t>
      </w:r>
      <w:r w:rsidR="005B2713">
        <w:rPr>
          <w:noProof/>
        </w:rPr>
        <w:fldChar w:fldCharType="end"/>
      </w:r>
      <w:bookmarkEnd w:id="29"/>
      <w:r>
        <w:t>.</w:t>
      </w:r>
      <w:r w:rsidR="007D4079">
        <w:t xml:space="preserve"> Diagrama de cajas y líneas mostrando la distribución de la mediana de la densidad en la profundidad de la columna de agua, el rango intercuartílico de la temperatura medida en profundidad de la columna de agua, el rango intercuartílico de la salinidad medida en profundidad de la columna de agua y el rango intercuartílico del oxígeno disuelto medido en profundidad de la columna de agua entre los períodos mareales, los sectores y los transectos de las bocanas de delta del río Sanquianga.</w:t>
      </w:r>
    </w:p>
    <w:p w14:paraId="4A9002E9" w14:textId="77777777" w:rsidR="007D4079" w:rsidRDefault="007D4079">
      <w:pPr>
        <w:spacing w:before="0" w:after="0"/>
        <w:contextualSpacing w:val="0"/>
        <w:jc w:val="left"/>
      </w:pPr>
    </w:p>
    <w:p w14:paraId="68567BF9" w14:textId="497E9A8F" w:rsidR="00014A37" w:rsidRPr="0064248E" w:rsidRDefault="00014A37">
      <w:pPr>
        <w:spacing w:before="0" w:after="0"/>
        <w:contextualSpacing w:val="0"/>
        <w:jc w:val="left"/>
      </w:pPr>
      <w:r>
        <w:t xml:space="preserve">La mediana de la densidad medida en la profundidad de la columna de </w:t>
      </w:r>
      <w:r w:rsidR="0064248E">
        <w:t xml:space="preserve">agua en la marea alta </w:t>
      </w:r>
      <w:r>
        <w:t xml:space="preserve">presentó un </w:t>
      </w:r>
      <w:r w:rsidR="0064248E">
        <w:t>mínimo</w:t>
      </w:r>
      <w:r>
        <w:t xml:space="preserve"> de 1.016 </w:t>
      </w:r>
      <w:r w:rsidR="0064248E">
        <w:t>kg.m</w:t>
      </w:r>
      <w:r w:rsidR="0064248E" w:rsidRPr="0064248E">
        <w:rPr>
          <w:vertAlign w:val="superscript"/>
        </w:rPr>
        <w:t>-3</w:t>
      </w:r>
      <w:r w:rsidR="0064248E">
        <w:t xml:space="preserve"> y un máximo de 1.024 kg.m</w:t>
      </w:r>
      <w:r w:rsidR="0064248E" w:rsidRPr="0064248E">
        <w:rPr>
          <w:vertAlign w:val="superscript"/>
        </w:rPr>
        <w:t>-3</w:t>
      </w:r>
      <w:r w:rsidR="0064248E">
        <w:t>, para la marea baja el valor mínimo de la mediana fue de 1.008 kg.m</w:t>
      </w:r>
      <w:r w:rsidR="0064248E" w:rsidRPr="0064248E">
        <w:rPr>
          <w:vertAlign w:val="superscript"/>
        </w:rPr>
        <w:t>-3</w:t>
      </w:r>
      <w:r w:rsidR="0064248E">
        <w:rPr>
          <w:vertAlign w:val="superscript"/>
        </w:rPr>
        <w:t xml:space="preserve"> </w:t>
      </w:r>
      <w:r w:rsidR="0064248E">
        <w:t>y un máximo de 1.024 kg.m</w:t>
      </w:r>
      <w:r w:rsidR="0064248E" w:rsidRPr="0064248E">
        <w:rPr>
          <w:vertAlign w:val="superscript"/>
        </w:rPr>
        <w:t>-3</w:t>
      </w:r>
      <w:r w:rsidR="0064248E">
        <w:t>. La tendencia general de la mediana en la columna de agua fue la disminuir hacia el sector costero (</w:t>
      </w:r>
      <w:r w:rsidR="0064248E">
        <w:fldChar w:fldCharType="begin"/>
      </w:r>
      <w:r w:rsidR="0064248E">
        <w:instrText xml:space="preserve"> REF _Ref134892261 \h </w:instrText>
      </w:r>
      <w:r w:rsidR="0064248E">
        <w:fldChar w:fldCharType="separate"/>
      </w:r>
      <w:r w:rsidR="00540C9B">
        <w:t xml:space="preserve">Figura </w:t>
      </w:r>
      <w:r w:rsidR="00540C9B">
        <w:rPr>
          <w:noProof/>
        </w:rPr>
        <w:t>20</w:t>
      </w:r>
      <w:r w:rsidR="0064248E">
        <w:fldChar w:fldCharType="end"/>
      </w:r>
      <w:r w:rsidR="0064248E">
        <w:t>). Para ambos períodos mareales se presentó una correlación espacial significativa (Marea Alta I de Moran= 0.</w:t>
      </w:r>
      <w:r w:rsidR="00D00420">
        <w:t>21</w:t>
      </w:r>
      <w:r w:rsidR="0064248E">
        <w:t xml:space="preserve"> p &lt;0.01; Marea Baja I de Moran = 0.</w:t>
      </w:r>
      <w:r w:rsidR="00D00420">
        <w:t>47</w:t>
      </w:r>
      <w:r w:rsidR="0064248E">
        <w:t xml:space="preserve"> p &lt;0.01),  con unas fuentes de variación en el sector oceánico en la marea alta y una fuente de variación en la bocana de Guascama en la marea baja (</w:t>
      </w:r>
      <w:r w:rsidR="0064248E">
        <w:fldChar w:fldCharType="begin"/>
      </w:r>
      <w:r w:rsidR="0064248E">
        <w:instrText xml:space="preserve"> REF _Ref134892389 \h </w:instrText>
      </w:r>
      <w:r w:rsidR="0064248E">
        <w:fldChar w:fldCharType="separate"/>
      </w:r>
      <w:r w:rsidR="00540C9B">
        <w:t xml:space="preserve">Figura </w:t>
      </w:r>
      <w:r w:rsidR="00540C9B">
        <w:rPr>
          <w:noProof/>
        </w:rPr>
        <w:t>21</w:t>
      </w:r>
      <w:r w:rsidR="0064248E">
        <w:fldChar w:fldCharType="end"/>
      </w:r>
      <w:r w:rsidR="0064248E">
        <w:t>).</w:t>
      </w:r>
    </w:p>
    <w:p w14:paraId="15305C71" w14:textId="77777777" w:rsidR="00014A37" w:rsidRDefault="00014A37" w:rsidP="00014A37">
      <w:pPr>
        <w:keepNext/>
        <w:spacing w:before="0" w:after="0"/>
        <w:contextualSpacing w:val="0"/>
        <w:jc w:val="center"/>
      </w:pPr>
      <w:r>
        <w:rPr>
          <w:noProof/>
        </w:rPr>
        <w:lastRenderedPageBreak/>
        <w:drawing>
          <wp:inline distT="0" distB="0" distL="0" distR="0" wp14:anchorId="005207E9" wp14:editId="75282030">
            <wp:extent cx="4317630" cy="6480000"/>
            <wp:effectExtent l="0" t="0" r="6985" b="0"/>
            <wp:docPr id="18858617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01CCE11" w14:textId="77777777" w:rsidR="0064248E" w:rsidRDefault="0064248E" w:rsidP="00014A37">
      <w:pPr>
        <w:keepNext/>
        <w:spacing w:before="0" w:after="0"/>
        <w:contextualSpacing w:val="0"/>
        <w:jc w:val="center"/>
      </w:pPr>
    </w:p>
    <w:p w14:paraId="7B570CCD" w14:textId="6D6E52B7" w:rsidR="00014A37" w:rsidRDefault="00014A37" w:rsidP="0064248E">
      <w:pPr>
        <w:pStyle w:val="Descripcin"/>
        <w:jc w:val="both"/>
      </w:pPr>
      <w:bookmarkStart w:id="30" w:name="_Ref134892389"/>
      <w:r>
        <w:t xml:space="preserve">Figura </w:t>
      </w:r>
      <w:r>
        <w:fldChar w:fldCharType="begin"/>
      </w:r>
      <w:r>
        <w:instrText xml:space="preserve"> SEQ Figura \* ARABIC </w:instrText>
      </w:r>
      <w:r>
        <w:fldChar w:fldCharType="separate"/>
      </w:r>
      <w:r w:rsidR="00540C9B">
        <w:rPr>
          <w:noProof/>
        </w:rPr>
        <w:t>21</w:t>
      </w:r>
      <w:r>
        <w:fldChar w:fldCharType="end"/>
      </w:r>
      <w:bookmarkEnd w:id="30"/>
      <w:r>
        <w:t>.</w:t>
      </w:r>
      <w:r w:rsidR="008F3DB9">
        <w:t xml:space="preserve"> Distribución de la mediana de la densidad en la columna de agua en relación con la distribución de la varianza espacial y la significancia de la prueba local de Moran para determinar autocorrelación espacial.</w:t>
      </w:r>
    </w:p>
    <w:p w14:paraId="4613B3A0" w14:textId="77777777" w:rsidR="00CF101F" w:rsidRDefault="00CF101F" w:rsidP="00CF101F">
      <w:pPr>
        <w:spacing w:before="0" w:after="0"/>
        <w:contextualSpacing w:val="0"/>
      </w:pPr>
    </w:p>
    <w:p w14:paraId="3EB4FE83" w14:textId="58BA158D" w:rsidR="004F235D" w:rsidRDefault="00CF101F" w:rsidP="00CF101F">
      <w:pPr>
        <w:spacing w:before="0" w:after="0"/>
        <w:contextualSpacing w:val="0"/>
      </w:pPr>
      <w:r>
        <w:t>El rango intercuartílico de la temperatura medida en la profundidad de la columna de agua presentó el mayor valor en el sector oceánico de la bocana de Sanquianga durante la marea alta (9.3 °C), seguido de la bocana Guascama en marea baja (</w:t>
      </w:r>
      <w:r>
        <w:fldChar w:fldCharType="begin"/>
      </w:r>
      <w:r>
        <w:instrText xml:space="preserve"> REF _Ref134892261 \h </w:instrText>
      </w:r>
      <w:r>
        <w:fldChar w:fldCharType="separate"/>
      </w:r>
      <w:r w:rsidR="00540C9B">
        <w:t xml:space="preserve">Figura </w:t>
      </w:r>
      <w:r w:rsidR="00540C9B">
        <w:rPr>
          <w:noProof/>
        </w:rPr>
        <w:t>20</w:t>
      </w:r>
      <w:r>
        <w:fldChar w:fldCharType="end"/>
      </w:r>
      <w:r>
        <w:t>). Para ambas mareas el rango intercuartílico de la temperatura presentó una correlación espacial positiva y significativa (Marea Alta I de Moran= 0.33 p &lt;0.01; Marea Baja I de Moran = 0.45 p &lt;0.01), con una fuente de variación muy marcada hacia los sectores oceánicos de todos los transectos (</w:t>
      </w:r>
      <w:r w:rsidR="005C495C">
        <w:fldChar w:fldCharType="begin"/>
      </w:r>
      <w:r w:rsidR="005C495C">
        <w:instrText xml:space="preserve"> REF _Ref134893044 \h </w:instrText>
      </w:r>
      <w:r w:rsidR="005C495C">
        <w:fldChar w:fldCharType="separate"/>
      </w:r>
      <w:r w:rsidR="00540C9B">
        <w:t xml:space="preserve">Figura </w:t>
      </w:r>
      <w:r w:rsidR="00540C9B">
        <w:rPr>
          <w:noProof/>
        </w:rPr>
        <w:t>22</w:t>
      </w:r>
      <w:r w:rsidR="005C495C">
        <w:fldChar w:fldCharType="end"/>
      </w:r>
      <w:r>
        <w:t>).</w:t>
      </w:r>
    </w:p>
    <w:p w14:paraId="5538D1DC" w14:textId="77777777" w:rsidR="00CF101F" w:rsidRDefault="00CF101F" w:rsidP="00CF101F">
      <w:pPr>
        <w:keepNext/>
        <w:spacing w:before="0" w:after="0"/>
        <w:contextualSpacing w:val="0"/>
        <w:jc w:val="center"/>
      </w:pPr>
      <w:r>
        <w:rPr>
          <w:noProof/>
        </w:rPr>
        <w:lastRenderedPageBreak/>
        <w:drawing>
          <wp:inline distT="0" distB="0" distL="0" distR="0" wp14:anchorId="66656EC9" wp14:editId="43BD6F5E">
            <wp:extent cx="4317630" cy="6480000"/>
            <wp:effectExtent l="0" t="0" r="6985" b="0"/>
            <wp:docPr id="54969848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73795F75" w14:textId="77777777" w:rsidR="00CF101F" w:rsidRDefault="00CF101F" w:rsidP="00CF101F">
      <w:pPr>
        <w:keepNext/>
        <w:spacing w:before="0" w:after="0"/>
        <w:contextualSpacing w:val="0"/>
        <w:jc w:val="center"/>
      </w:pPr>
    </w:p>
    <w:p w14:paraId="14D7BF34" w14:textId="3EC01DFF" w:rsidR="00CF101F" w:rsidRDefault="00CF101F" w:rsidP="00CF101F">
      <w:pPr>
        <w:pStyle w:val="Descripcin"/>
        <w:jc w:val="both"/>
      </w:pPr>
      <w:bookmarkStart w:id="31" w:name="_Ref134893044"/>
      <w:r>
        <w:t xml:space="preserve">Figura </w:t>
      </w:r>
      <w:r>
        <w:fldChar w:fldCharType="begin"/>
      </w:r>
      <w:r>
        <w:instrText xml:space="preserve"> SEQ Figura \* ARABIC </w:instrText>
      </w:r>
      <w:r>
        <w:fldChar w:fldCharType="separate"/>
      </w:r>
      <w:r w:rsidR="00540C9B">
        <w:rPr>
          <w:noProof/>
        </w:rPr>
        <w:t>22</w:t>
      </w:r>
      <w:r>
        <w:fldChar w:fldCharType="end"/>
      </w:r>
      <w:bookmarkEnd w:id="31"/>
      <w:r>
        <w:t>. Distribución del rango intercualtílico de la temperatura medida en profundidad en relación con la distribución de la varianza espacial y la significancia de la prueba local de Moran para determinar autocorrelación espacial.</w:t>
      </w:r>
    </w:p>
    <w:p w14:paraId="61C25EBE" w14:textId="77777777" w:rsidR="005C495C" w:rsidRDefault="005C495C" w:rsidP="005C495C"/>
    <w:p w14:paraId="08E32358" w14:textId="5C5351AD" w:rsidR="005C495C" w:rsidRDefault="005C495C" w:rsidP="005C495C">
      <w:r>
        <w:t>El rango intercuartílico medido en la profundidad para la salinidad no presentó una tendencia clara entre las estaciones (</w:t>
      </w:r>
      <w:r>
        <w:fldChar w:fldCharType="begin"/>
      </w:r>
      <w:r>
        <w:instrText xml:space="preserve"> REF _Ref134892261 \h </w:instrText>
      </w:r>
      <w:r>
        <w:fldChar w:fldCharType="separate"/>
      </w:r>
      <w:r w:rsidR="00540C9B">
        <w:t xml:space="preserve">Figura </w:t>
      </w:r>
      <w:r w:rsidR="00540C9B">
        <w:rPr>
          <w:noProof/>
        </w:rPr>
        <w:t>20</w:t>
      </w:r>
      <w:r>
        <w:fldChar w:fldCharType="end"/>
      </w:r>
      <w:r>
        <w:t xml:space="preserve">) y el mayo rango fue de 3.3 PSU en marea alta y de 3.6 PSU en marea baja. </w:t>
      </w:r>
      <w:r w:rsidR="00420FDC">
        <w:t>Tampoco se presentó una correlación espacial en el rango intercuartílico de la salinidad en la columna de agua para ninguno de los dos períodos mareales (Marea Alta I de Moran= -0.09 p =0.60; Marea Baja I de Moran = 0.08 p = 0.11), mostrando una variación aleatoria en toda la zona (</w:t>
      </w:r>
      <w:r w:rsidR="00420FDC">
        <w:fldChar w:fldCharType="begin"/>
      </w:r>
      <w:r w:rsidR="00420FDC">
        <w:instrText xml:space="preserve"> REF _Ref134893448 \h </w:instrText>
      </w:r>
      <w:r w:rsidR="00420FDC">
        <w:fldChar w:fldCharType="separate"/>
      </w:r>
      <w:r w:rsidR="00540C9B">
        <w:t xml:space="preserve">Figura </w:t>
      </w:r>
      <w:r w:rsidR="00540C9B">
        <w:rPr>
          <w:noProof/>
        </w:rPr>
        <w:t>23</w:t>
      </w:r>
      <w:r w:rsidR="00420FDC">
        <w:fldChar w:fldCharType="end"/>
      </w:r>
      <w:r w:rsidR="00420FDC">
        <w:t>).</w:t>
      </w:r>
    </w:p>
    <w:p w14:paraId="16B3A7A9" w14:textId="77777777" w:rsidR="005C495C" w:rsidRDefault="005C495C" w:rsidP="005C495C">
      <w:pPr>
        <w:keepNext/>
        <w:jc w:val="center"/>
      </w:pPr>
      <w:r>
        <w:rPr>
          <w:noProof/>
        </w:rPr>
        <w:lastRenderedPageBreak/>
        <w:drawing>
          <wp:inline distT="0" distB="0" distL="0" distR="0" wp14:anchorId="5641D377" wp14:editId="2907003D">
            <wp:extent cx="4317630" cy="6480000"/>
            <wp:effectExtent l="0" t="0" r="6985" b="0"/>
            <wp:docPr id="1105507885"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8E47311" w14:textId="77777777" w:rsidR="005C495C" w:rsidRDefault="005C495C" w:rsidP="005C495C">
      <w:pPr>
        <w:keepNext/>
        <w:jc w:val="center"/>
      </w:pPr>
    </w:p>
    <w:p w14:paraId="7FA35957" w14:textId="4B5CFC18" w:rsidR="005C495C" w:rsidRDefault="005C495C" w:rsidP="005C495C">
      <w:pPr>
        <w:pStyle w:val="Descripcin"/>
        <w:jc w:val="both"/>
      </w:pPr>
      <w:bookmarkStart w:id="32" w:name="_Ref134893448"/>
      <w:r>
        <w:t xml:space="preserve">Figura </w:t>
      </w:r>
      <w:r>
        <w:fldChar w:fldCharType="begin"/>
      </w:r>
      <w:r>
        <w:instrText xml:space="preserve"> SEQ Figura \* ARABIC </w:instrText>
      </w:r>
      <w:r>
        <w:fldChar w:fldCharType="separate"/>
      </w:r>
      <w:r w:rsidR="00540C9B">
        <w:rPr>
          <w:noProof/>
        </w:rPr>
        <w:t>23</w:t>
      </w:r>
      <w:r>
        <w:fldChar w:fldCharType="end"/>
      </w:r>
      <w:bookmarkEnd w:id="32"/>
      <w:r>
        <w:t>. Distribución del rango intercuartílico de la salinidad en la columna de agua en relación con la distribución de la varianza espacial y la significancia de la prueba local de Moran para determinar autocorrelación espacial.</w:t>
      </w:r>
    </w:p>
    <w:p w14:paraId="4EBA1705" w14:textId="77777777" w:rsidR="00E838FC" w:rsidRDefault="00E838FC" w:rsidP="00E838FC"/>
    <w:p w14:paraId="536A3A18" w14:textId="3C2DB6C5" w:rsidR="008D35B6" w:rsidRDefault="00E838FC" w:rsidP="00E838FC">
      <w:r>
        <w:t>El rango intercuartílico para el oxígeno disuelto presentó un valor máximo de 3.4 mg O</w:t>
      </w:r>
      <w:r w:rsidRPr="00E838FC">
        <w:rPr>
          <w:vertAlign w:val="subscript"/>
        </w:rPr>
        <w:t>2</w:t>
      </w:r>
      <w:r>
        <w:t xml:space="preserve"> .L</w:t>
      </w:r>
      <w:r w:rsidRPr="00E838FC">
        <w:rPr>
          <w:vertAlign w:val="superscript"/>
        </w:rPr>
        <w:t>-1</w:t>
      </w:r>
      <w:r>
        <w:t xml:space="preserve">, </w:t>
      </w:r>
      <w:r w:rsidR="008D35B6">
        <w:t>para la marea alta y un valor máximo de 1.76 mg O</w:t>
      </w:r>
      <w:r w:rsidR="008D35B6" w:rsidRPr="00E838FC">
        <w:rPr>
          <w:vertAlign w:val="subscript"/>
        </w:rPr>
        <w:t>2</w:t>
      </w:r>
      <w:r w:rsidR="008D35B6">
        <w:t xml:space="preserve"> .L</w:t>
      </w:r>
      <w:r w:rsidR="008D35B6" w:rsidRPr="00E838FC">
        <w:rPr>
          <w:vertAlign w:val="superscript"/>
        </w:rPr>
        <w:t>-1</w:t>
      </w:r>
      <w:r w:rsidR="008D35B6">
        <w:t xml:space="preserve"> para la marea baja (</w:t>
      </w:r>
      <w:r w:rsidR="008D35B6">
        <w:fldChar w:fldCharType="begin"/>
      </w:r>
      <w:r w:rsidR="008D35B6">
        <w:instrText xml:space="preserve"> REF _Ref134892261 \h </w:instrText>
      </w:r>
      <w:r w:rsidR="008D35B6">
        <w:fldChar w:fldCharType="separate"/>
      </w:r>
      <w:r w:rsidR="00540C9B">
        <w:t xml:space="preserve">Figura </w:t>
      </w:r>
      <w:r w:rsidR="00540C9B">
        <w:rPr>
          <w:noProof/>
        </w:rPr>
        <w:t>20</w:t>
      </w:r>
      <w:r w:rsidR="008D35B6">
        <w:fldChar w:fldCharType="end"/>
      </w:r>
      <w:r w:rsidR="008D35B6">
        <w:t>). Para ambos períodos mareales se presentó una correlación espacial muy significativa (Marea Alta I de Moran= 0.20 p &lt;0.01; Marea Baja I de Moran = 0.35 p &lt;0.01)</w:t>
      </w:r>
      <w:r w:rsidR="000808DD">
        <w:t xml:space="preserve">, presentando una fuente de </w:t>
      </w:r>
      <w:proofErr w:type="gramStart"/>
      <w:r w:rsidR="000808DD">
        <w:t xml:space="preserve">variación </w:t>
      </w:r>
      <w:r w:rsidR="008D35B6">
        <w:t xml:space="preserve"> </w:t>
      </w:r>
      <w:r w:rsidR="000808DD">
        <w:t>hacia</w:t>
      </w:r>
      <w:proofErr w:type="gramEnd"/>
      <w:r w:rsidR="000808DD">
        <w:t xml:space="preserve"> el sector oceánico del transecto de la bocana Guascama </w:t>
      </w:r>
      <w:r w:rsidR="008D35B6">
        <w:t>(</w:t>
      </w:r>
      <w:r w:rsidR="008D35B6">
        <w:fldChar w:fldCharType="begin"/>
      </w:r>
      <w:r w:rsidR="008D35B6">
        <w:instrText xml:space="preserve"> REF _Ref134894156 \h </w:instrText>
      </w:r>
      <w:r w:rsidR="008D35B6">
        <w:fldChar w:fldCharType="separate"/>
      </w:r>
      <w:r w:rsidR="00540C9B">
        <w:t xml:space="preserve">Figura </w:t>
      </w:r>
      <w:r w:rsidR="00540C9B">
        <w:rPr>
          <w:noProof/>
        </w:rPr>
        <w:t>24</w:t>
      </w:r>
      <w:r w:rsidR="008D35B6">
        <w:fldChar w:fldCharType="end"/>
      </w:r>
      <w:r w:rsidR="008D35B6">
        <w:t>).</w:t>
      </w:r>
    </w:p>
    <w:p w14:paraId="2B7A67F1" w14:textId="77777777" w:rsidR="008D35B6" w:rsidRDefault="008D35B6">
      <w:pPr>
        <w:spacing w:before="0" w:after="0"/>
        <w:contextualSpacing w:val="0"/>
        <w:jc w:val="left"/>
      </w:pPr>
      <w:r>
        <w:br w:type="page"/>
      </w:r>
    </w:p>
    <w:p w14:paraId="1D42FAF4" w14:textId="77777777" w:rsidR="008D35B6" w:rsidRDefault="008D35B6" w:rsidP="008D35B6">
      <w:pPr>
        <w:keepNext/>
        <w:spacing w:before="0" w:after="0"/>
        <w:contextualSpacing w:val="0"/>
        <w:jc w:val="center"/>
      </w:pPr>
      <w:r>
        <w:rPr>
          <w:noProof/>
        </w:rPr>
        <w:lastRenderedPageBreak/>
        <w:drawing>
          <wp:inline distT="0" distB="0" distL="0" distR="0" wp14:anchorId="764C766D" wp14:editId="1980AEA6">
            <wp:extent cx="4317630" cy="6480000"/>
            <wp:effectExtent l="0" t="0" r="6985" b="0"/>
            <wp:docPr id="136434941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132AF917" w14:textId="77777777" w:rsidR="008D35B6" w:rsidRDefault="008D35B6" w:rsidP="008D35B6">
      <w:pPr>
        <w:keepNext/>
        <w:spacing w:before="0" w:after="0"/>
        <w:contextualSpacing w:val="0"/>
        <w:jc w:val="center"/>
      </w:pPr>
    </w:p>
    <w:p w14:paraId="2DA22268" w14:textId="12842ECC" w:rsidR="008D35B6" w:rsidRDefault="008D35B6" w:rsidP="008D35B6">
      <w:pPr>
        <w:pStyle w:val="Descripcin"/>
        <w:jc w:val="both"/>
      </w:pPr>
      <w:bookmarkStart w:id="33" w:name="_Ref134894156"/>
      <w:r>
        <w:t xml:space="preserve">Figura </w:t>
      </w:r>
      <w:r>
        <w:fldChar w:fldCharType="begin"/>
      </w:r>
      <w:r>
        <w:instrText xml:space="preserve"> SEQ Figura \* ARABIC </w:instrText>
      </w:r>
      <w:r>
        <w:fldChar w:fldCharType="separate"/>
      </w:r>
      <w:r w:rsidR="00540C9B">
        <w:rPr>
          <w:noProof/>
        </w:rPr>
        <w:t>24</w:t>
      </w:r>
      <w:r>
        <w:fldChar w:fldCharType="end"/>
      </w:r>
      <w:bookmarkEnd w:id="33"/>
      <w:r>
        <w:t>. Distribución del rango intercuartílico del oxígeno disuelto medido en la columna de agua en relación con la distribución de la varianza espacial y la significancia de la prueba local de Moran para determinar autocorrelación espacial.</w:t>
      </w:r>
    </w:p>
    <w:p w14:paraId="5DA0A3A0" w14:textId="05B8CAA6" w:rsidR="008D35B6" w:rsidRDefault="008D35B6" w:rsidP="008D35B6">
      <w:pPr>
        <w:spacing w:before="0" w:after="0"/>
        <w:contextualSpacing w:val="0"/>
        <w:jc w:val="center"/>
      </w:pPr>
      <w:r>
        <w:br w:type="page"/>
      </w:r>
    </w:p>
    <w:p w14:paraId="183744B7" w14:textId="77777777" w:rsidR="00E838FC" w:rsidRPr="00E838FC" w:rsidRDefault="00E838FC" w:rsidP="00E838FC"/>
    <w:p w14:paraId="4294CF00" w14:textId="72F86A2B" w:rsidR="004F235D" w:rsidRDefault="00E82E6F" w:rsidP="004F235D">
      <w:pPr>
        <w:pStyle w:val="Descripcin"/>
        <w:keepNext/>
      </w:pPr>
      <w:r>
        <w:rPr>
          <w:noProof/>
        </w:rPr>
        <w:drawing>
          <wp:inline distT="0" distB="0" distL="0" distR="0" wp14:anchorId="28503BF8" wp14:editId="549854C2">
            <wp:extent cx="5400675" cy="5400675"/>
            <wp:effectExtent l="0" t="0" r="9525" b="9525"/>
            <wp:docPr id="687091018"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181AA67E" w14:textId="77777777" w:rsidR="004F235D" w:rsidRDefault="004F235D" w:rsidP="004F235D">
      <w:pPr>
        <w:pStyle w:val="Descripcin"/>
      </w:pPr>
    </w:p>
    <w:p w14:paraId="0BF354E9" w14:textId="70DAF931" w:rsidR="00C831D1" w:rsidRDefault="004F235D" w:rsidP="004F235D">
      <w:pPr>
        <w:pStyle w:val="Descripcin"/>
      </w:pPr>
      <w:bookmarkStart w:id="34" w:name="_Ref134894733"/>
      <w:r>
        <w:t xml:space="preserve">Figura </w:t>
      </w:r>
      <w:r>
        <w:fldChar w:fldCharType="begin"/>
      </w:r>
      <w:r>
        <w:instrText xml:space="preserve"> SEQ Figura \* ARABIC </w:instrText>
      </w:r>
      <w:r>
        <w:fldChar w:fldCharType="separate"/>
      </w:r>
      <w:r w:rsidR="00540C9B">
        <w:rPr>
          <w:noProof/>
        </w:rPr>
        <w:t>25</w:t>
      </w:r>
      <w:r>
        <w:fldChar w:fldCharType="end"/>
      </w:r>
      <w:bookmarkEnd w:id="34"/>
      <w:r>
        <w:t>.</w:t>
      </w:r>
      <w:r w:rsidR="001D4096">
        <w:t xml:space="preserve"> Diagrama de cajas y líneas mostrando la distribución del rango intercuartílico de la densidad medido en la columna de agua, la temperatura superficial de mar, la </w:t>
      </w:r>
      <w:r w:rsidR="009527C2">
        <w:t>salinidad y la densidad superficiales</w:t>
      </w:r>
      <w:r w:rsidR="001D4096">
        <w:t>, entre los períodos mareales, los sectores y los transectos de las bocanas de delta del río Sanquianga.</w:t>
      </w:r>
    </w:p>
    <w:p w14:paraId="1346F5AC" w14:textId="77777777" w:rsidR="00FA334F" w:rsidRDefault="00FA334F" w:rsidP="00AD08AA"/>
    <w:p w14:paraId="244B7EC9" w14:textId="7EE5B63A" w:rsidR="00FA334F" w:rsidRDefault="00FA334F" w:rsidP="00FA334F">
      <w:pPr>
        <w:pStyle w:val="Descripcin"/>
        <w:jc w:val="center"/>
      </w:pPr>
    </w:p>
    <w:p w14:paraId="0113DCEC" w14:textId="1FE00640" w:rsidR="009527C2" w:rsidRDefault="009527C2">
      <w:pPr>
        <w:spacing w:before="0" w:after="0"/>
        <w:contextualSpacing w:val="0"/>
        <w:jc w:val="left"/>
      </w:pPr>
      <w:r>
        <w:t>Existe una tendencia del rango intercuartílico de la densidad a disminuir hacia el sector costero y esta tendencia es más marcada en la marea baja (</w:t>
      </w:r>
      <w:r>
        <w:fldChar w:fldCharType="begin"/>
      </w:r>
      <w:r>
        <w:instrText xml:space="preserve"> REF _Ref134894733 \h </w:instrText>
      </w:r>
      <w:r>
        <w:fldChar w:fldCharType="separate"/>
      </w:r>
      <w:r w:rsidR="00540C9B">
        <w:t xml:space="preserve">Figura </w:t>
      </w:r>
      <w:r w:rsidR="00540C9B">
        <w:rPr>
          <w:noProof/>
        </w:rPr>
        <w:t>25</w:t>
      </w:r>
      <w:r>
        <w:fldChar w:fldCharType="end"/>
      </w:r>
      <w:r>
        <w:t>). El valor máximo de este rango fue de 0.005 kg.m</w:t>
      </w:r>
      <w:r w:rsidRPr="009527C2">
        <w:rPr>
          <w:vertAlign w:val="superscript"/>
        </w:rPr>
        <w:t>-3</w:t>
      </w:r>
      <w:r>
        <w:t xml:space="preserve"> para ambas mareas</w:t>
      </w:r>
      <w:r w:rsidR="00E54F7D">
        <w:t xml:space="preserve"> </w:t>
      </w:r>
      <w:r w:rsidR="00E54F7D">
        <w:t>(Marea Alta I de Moran= 0.</w:t>
      </w:r>
      <w:r w:rsidR="00E54F7D">
        <w:t>19</w:t>
      </w:r>
      <w:r w:rsidR="00E54F7D">
        <w:t xml:space="preserve"> p &lt;0.01; Marea Baja I de Moran = 0.</w:t>
      </w:r>
      <w:r w:rsidR="00E54F7D">
        <w:t>0.42</w:t>
      </w:r>
      <w:r w:rsidR="00E54F7D">
        <w:t xml:space="preserve"> p &lt;0.01),</w:t>
      </w:r>
      <w:r>
        <w:t xml:space="preserve"> presentando una correlación espacial muy significativa también en ambos períodos mareales (</w:t>
      </w:r>
      <w:r>
        <w:fldChar w:fldCharType="begin"/>
      </w:r>
      <w:r>
        <w:instrText xml:space="preserve"> REF _Ref134894982 \h </w:instrText>
      </w:r>
      <w:r>
        <w:fldChar w:fldCharType="separate"/>
      </w:r>
      <w:r w:rsidR="00540C9B">
        <w:t xml:space="preserve">Figura </w:t>
      </w:r>
      <w:r w:rsidR="00540C9B">
        <w:rPr>
          <w:noProof/>
        </w:rPr>
        <w:t>26</w:t>
      </w:r>
      <w:r>
        <w:fldChar w:fldCharType="end"/>
      </w:r>
      <w:r>
        <w:t>).</w:t>
      </w:r>
    </w:p>
    <w:p w14:paraId="0462395C" w14:textId="7EBA3954" w:rsidR="009527C2" w:rsidRDefault="009527C2">
      <w:pPr>
        <w:spacing w:before="0" w:after="0"/>
        <w:contextualSpacing w:val="0"/>
        <w:jc w:val="left"/>
      </w:pPr>
    </w:p>
    <w:p w14:paraId="41E71052" w14:textId="77777777" w:rsidR="009527C2" w:rsidRDefault="009527C2">
      <w:pPr>
        <w:spacing w:before="0" w:after="0"/>
        <w:contextualSpacing w:val="0"/>
        <w:jc w:val="left"/>
      </w:pPr>
    </w:p>
    <w:p w14:paraId="7189721E" w14:textId="40EBDE63" w:rsidR="009527C2" w:rsidRDefault="009527C2">
      <w:pPr>
        <w:spacing w:before="0" w:after="0"/>
        <w:contextualSpacing w:val="0"/>
        <w:jc w:val="left"/>
      </w:pPr>
      <w:r>
        <w:br w:type="page"/>
      </w:r>
    </w:p>
    <w:p w14:paraId="7D5B1C3D" w14:textId="77777777" w:rsidR="009527C2" w:rsidRDefault="009527C2" w:rsidP="009527C2">
      <w:pPr>
        <w:keepNext/>
        <w:spacing w:before="0" w:after="0"/>
        <w:contextualSpacing w:val="0"/>
        <w:jc w:val="center"/>
      </w:pPr>
      <w:r>
        <w:rPr>
          <w:noProof/>
        </w:rPr>
        <w:lastRenderedPageBreak/>
        <w:drawing>
          <wp:inline distT="0" distB="0" distL="0" distR="0" wp14:anchorId="437A9A68" wp14:editId="10C09633">
            <wp:extent cx="4317630" cy="6480000"/>
            <wp:effectExtent l="0" t="0" r="6985" b="0"/>
            <wp:docPr id="56576609"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B1FB892" w14:textId="77777777" w:rsidR="009527C2" w:rsidRDefault="009527C2" w:rsidP="009527C2">
      <w:pPr>
        <w:pStyle w:val="Descripcin"/>
      </w:pPr>
    </w:p>
    <w:p w14:paraId="6E4EEEF8" w14:textId="38E352FE" w:rsidR="009527C2" w:rsidRDefault="009527C2" w:rsidP="009527C2">
      <w:pPr>
        <w:pStyle w:val="Descripcin"/>
        <w:jc w:val="both"/>
      </w:pPr>
      <w:bookmarkStart w:id="35" w:name="_Ref134894982"/>
      <w:r>
        <w:t xml:space="preserve">Figura </w:t>
      </w:r>
      <w:r>
        <w:fldChar w:fldCharType="begin"/>
      </w:r>
      <w:r>
        <w:instrText xml:space="preserve"> SEQ Figura \* ARABIC </w:instrText>
      </w:r>
      <w:r>
        <w:fldChar w:fldCharType="separate"/>
      </w:r>
      <w:r w:rsidR="00540C9B">
        <w:rPr>
          <w:noProof/>
        </w:rPr>
        <w:t>26</w:t>
      </w:r>
      <w:r>
        <w:fldChar w:fldCharType="end"/>
      </w:r>
      <w:bookmarkEnd w:id="35"/>
      <w:r>
        <w:t>. Distribución del rango intercuartílico de la densidad medido en la columna de agua en relación con la distribución de la varianza espacial y la significancia de la prueba local de Moran para determinar autocorrelación espacial.</w:t>
      </w:r>
    </w:p>
    <w:p w14:paraId="2B575469" w14:textId="65329701" w:rsidR="009527C2" w:rsidRDefault="009527C2" w:rsidP="009527C2">
      <w:pPr>
        <w:pStyle w:val="Descripcin"/>
      </w:pPr>
    </w:p>
    <w:p w14:paraId="28C85936" w14:textId="21D49A6D" w:rsidR="006B032A" w:rsidRDefault="00B136F7" w:rsidP="00E54F7D">
      <w:pPr>
        <w:spacing w:before="0" w:after="0"/>
        <w:contextualSpacing w:val="0"/>
      </w:pPr>
      <w:r>
        <w:t>Durante el período de marea baja en el sector oceánico del transecto Amarales, se registró una temperatura superficial máxima de 30.02 °C y una temperatura superficial mínima de 24.6 °C</w:t>
      </w:r>
      <w:r>
        <w:t>, sin embargo, no se observó una clara tendencia en los valores de la temperatura superficial (</w:t>
      </w:r>
      <w:r>
        <w:fldChar w:fldCharType="begin"/>
      </w:r>
      <w:r>
        <w:instrText xml:space="preserve"> REF _Ref134894733 \h </w:instrText>
      </w:r>
      <w:r>
        <w:fldChar w:fldCharType="separate"/>
      </w:r>
      <w:r w:rsidR="00540C9B">
        <w:t xml:space="preserve">Figura </w:t>
      </w:r>
      <w:r w:rsidR="00540C9B">
        <w:rPr>
          <w:noProof/>
        </w:rPr>
        <w:t>25</w:t>
      </w:r>
      <w:r>
        <w:fldChar w:fldCharType="end"/>
      </w:r>
      <w:r>
        <w:t>)</w:t>
      </w:r>
      <w:r>
        <w:t>.</w:t>
      </w:r>
      <w:r>
        <w:t xml:space="preserve"> No se presentaron correlaciones significativas para la temperatura superficial </w:t>
      </w:r>
      <w:r w:rsidR="001644F9">
        <w:t xml:space="preserve">del agua </w:t>
      </w:r>
      <w:r>
        <w:t xml:space="preserve">en ninguno de los dos períodos mareales </w:t>
      </w:r>
      <w:r w:rsidR="00433B89">
        <w:t>(Marea Alta I de Moran= 0.</w:t>
      </w:r>
      <w:r w:rsidR="00433B89">
        <w:t>04</w:t>
      </w:r>
      <w:r w:rsidR="00433B89">
        <w:t xml:space="preserve"> p </w:t>
      </w:r>
      <w:r w:rsidR="00433B89">
        <w:t>= 0.17</w:t>
      </w:r>
      <w:r w:rsidR="00433B89">
        <w:t>; Marea Baja I de Moran = 0.</w:t>
      </w:r>
      <w:r w:rsidR="00433B89">
        <w:t>04</w:t>
      </w:r>
      <w:r w:rsidR="00433B89">
        <w:t xml:space="preserve"> p</w:t>
      </w:r>
      <w:r w:rsidR="00433B89">
        <w:t xml:space="preserve"> = 0.16</w:t>
      </w:r>
      <w:r w:rsidR="00433B89">
        <w:t>)</w:t>
      </w:r>
      <w:r w:rsidR="008F6279">
        <w:t xml:space="preserve"> (</w:t>
      </w:r>
      <w:r w:rsidR="008F6279">
        <w:fldChar w:fldCharType="begin"/>
      </w:r>
      <w:r w:rsidR="008F6279">
        <w:instrText xml:space="preserve"> REF _Ref134896961 \h </w:instrText>
      </w:r>
      <w:r w:rsidR="008F6279">
        <w:fldChar w:fldCharType="separate"/>
      </w:r>
      <w:r w:rsidR="00540C9B">
        <w:t xml:space="preserve">Figura </w:t>
      </w:r>
      <w:r w:rsidR="00540C9B">
        <w:rPr>
          <w:noProof/>
        </w:rPr>
        <w:t>27</w:t>
      </w:r>
      <w:r w:rsidR="008F6279">
        <w:fldChar w:fldCharType="end"/>
      </w:r>
      <w:r w:rsidR="008F6279">
        <w:t>)</w:t>
      </w:r>
      <w:r w:rsidR="001644F9">
        <w:t>.</w:t>
      </w:r>
    </w:p>
    <w:p w14:paraId="63CD84D0" w14:textId="77777777" w:rsidR="006B032A" w:rsidRDefault="006B032A" w:rsidP="00E54F7D">
      <w:pPr>
        <w:spacing w:before="0" w:after="0"/>
        <w:contextualSpacing w:val="0"/>
      </w:pPr>
    </w:p>
    <w:p w14:paraId="16C82929" w14:textId="77777777" w:rsidR="006B032A" w:rsidRDefault="006B032A">
      <w:pPr>
        <w:spacing w:before="0" w:after="0"/>
        <w:contextualSpacing w:val="0"/>
        <w:jc w:val="left"/>
      </w:pPr>
      <w:r>
        <w:br w:type="page"/>
      </w:r>
    </w:p>
    <w:p w14:paraId="00E984AF" w14:textId="77777777" w:rsidR="006B032A" w:rsidRDefault="006B032A" w:rsidP="006B032A">
      <w:pPr>
        <w:keepNext/>
        <w:spacing w:before="0" w:after="0"/>
        <w:contextualSpacing w:val="0"/>
        <w:jc w:val="center"/>
      </w:pPr>
      <w:r>
        <w:rPr>
          <w:noProof/>
        </w:rPr>
        <w:lastRenderedPageBreak/>
        <w:drawing>
          <wp:inline distT="0" distB="0" distL="0" distR="0" wp14:anchorId="425AA014" wp14:editId="48A8B225">
            <wp:extent cx="4317630" cy="6480000"/>
            <wp:effectExtent l="0" t="0" r="6985" b="0"/>
            <wp:docPr id="11172227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7BD7E91E" w14:textId="77777777" w:rsidR="006B032A" w:rsidRDefault="006B032A" w:rsidP="006B032A">
      <w:pPr>
        <w:keepNext/>
        <w:spacing w:before="0" w:after="0"/>
        <w:contextualSpacing w:val="0"/>
        <w:jc w:val="center"/>
      </w:pPr>
    </w:p>
    <w:p w14:paraId="1993EA7E" w14:textId="6EEEAAC6" w:rsidR="006B032A" w:rsidRDefault="006B032A" w:rsidP="006B032A">
      <w:pPr>
        <w:pStyle w:val="Descripcin"/>
        <w:jc w:val="both"/>
      </w:pPr>
      <w:bookmarkStart w:id="36" w:name="_Ref134896961"/>
      <w:r>
        <w:t xml:space="preserve">Figura </w:t>
      </w:r>
      <w:r>
        <w:fldChar w:fldCharType="begin"/>
      </w:r>
      <w:r>
        <w:instrText xml:space="preserve"> SEQ Figura \* ARABIC </w:instrText>
      </w:r>
      <w:r>
        <w:fldChar w:fldCharType="separate"/>
      </w:r>
      <w:r w:rsidR="00540C9B">
        <w:rPr>
          <w:noProof/>
        </w:rPr>
        <w:t>27</w:t>
      </w:r>
      <w:r>
        <w:fldChar w:fldCharType="end"/>
      </w:r>
      <w:bookmarkEnd w:id="36"/>
      <w:r>
        <w:t xml:space="preserve">. </w:t>
      </w:r>
      <w:r w:rsidRPr="006B032A">
        <w:t xml:space="preserve">Distribución de la </w:t>
      </w:r>
      <w:r>
        <w:t xml:space="preserve">temperatura superficial del agua </w:t>
      </w:r>
      <w:r w:rsidRPr="006B032A">
        <w:t>en relación con la distribución de la varianza espacial y la significancia de la prueba local de Moran para determinar autocorrelación espacial.</w:t>
      </w:r>
    </w:p>
    <w:p w14:paraId="0F849741" w14:textId="77777777" w:rsidR="00694B4A" w:rsidRDefault="00694B4A" w:rsidP="00694B4A">
      <w:pPr>
        <w:spacing w:before="0" w:after="0"/>
        <w:contextualSpacing w:val="0"/>
      </w:pPr>
    </w:p>
    <w:p w14:paraId="4E1E8205" w14:textId="5C54E03C" w:rsidR="00694B4A" w:rsidRDefault="00694B4A" w:rsidP="00694B4A">
      <w:pPr>
        <w:spacing w:before="0" w:after="0"/>
        <w:contextualSpacing w:val="0"/>
      </w:pPr>
      <w:r>
        <w:t xml:space="preserve">Para la salinidad </w:t>
      </w:r>
      <w:r w:rsidR="00480914">
        <w:t>superficial no</w:t>
      </w:r>
      <w:r>
        <w:t xml:space="preserve"> se encontró un patrón claro de distribución en la marea baja</w:t>
      </w:r>
      <w:r w:rsidR="00D11700">
        <w:t xml:space="preserve"> (</w:t>
      </w:r>
      <w:r w:rsidR="00480914">
        <w:fldChar w:fldCharType="begin"/>
      </w:r>
      <w:r w:rsidR="00480914">
        <w:instrText xml:space="preserve"> REF _Ref134894733 \h </w:instrText>
      </w:r>
      <w:r w:rsidR="00480914">
        <w:fldChar w:fldCharType="separate"/>
      </w:r>
      <w:r w:rsidR="00540C9B">
        <w:t xml:space="preserve">Figura </w:t>
      </w:r>
      <w:r w:rsidR="00540C9B">
        <w:rPr>
          <w:noProof/>
        </w:rPr>
        <w:t>25</w:t>
      </w:r>
      <w:r w:rsidR="00480914">
        <w:fldChar w:fldCharType="end"/>
      </w:r>
      <w:r w:rsidR="00D11700">
        <w:t>)</w:t>
      </w:r>
      <w:r>
        <w:t xml:space="preserve">, sin embargo, </w:t>
      </w:r>
      <w:r w:rsidR="00480914">
        <w:t>para la marea alta, la tendencia fue a disminuir desde el sector oceánico al sector costero sobre todo en la bocana Sanquianga (</w:t>
      </w:r>
      <w:r w:rsidR="00480914">
        <w:fldChar w:fldCharType="begin"/>
      </w:r>
      <w:r w:rsidR="00480914">
        <w:instrText xml:space="preserve"> REF _Ref134894733 \h </w:instrText>
      </w:r>
      <w:r w:rsidR="00480914">
        <w:fldChar w:fldCharType="separate"/>
      </w:r>
      <w:r w:rsidR="00540C9B">
        <w:t xml:space="preserve">Figura </w:t>
      </w:r>
      <w:r w:rsidR="00540C9B">
        <w:rPr>
          <w:noProof/>
        </w:rPr>
        <w:t>25</w:t>
      </w:r>
      <w:r w:rsidR="00480914">
        <w:fldChar w:fldCharType="end"/>
      </w:r>
      <w:r w:rsidR="00480914">
        <w:t xml:space="preserve">). La distribución de la salinidad presentó una autocorrelación espacial global para la marea alta pero no para la marea baja </w:t>
      </w:r>
      <w:r w:rsidR="00480914">
        <w:t>(Marea Alta I de Moran= 0.1</w:t>
      </w:r>
      <w:r w:rsidR="00480914">
        <w:t>6</w:t>
      </w:r>
      <w:r w:rsidR="00480914">
        <w:t xml:space="preserve"> p &lt;0.01; Marea Baja I de Moran = 0.</w:t>
      </w:r>
      <w:r w:rsidR="00480914">
        <w:t>1</w:t>
      </w:r>
      <w:r w:rsidR="00480914">
        <w:t xml:space="preserve"> p </w:t>
      </w:r>
      <w:r w:rsidR="00480914">
        <w:t>=0.09</w:t>
      </w:r>
      <w:r w:rsidR="00480914">
        <w:t>)</w:t>
      </w:r>
      <w:r w:rsidR="0094137E">
        <w:t>, encontrándose una fuente de variación muy significativa en la bocana del Sanquianga (</w:t>
      </w:r>
      <w:r w:rsidR="0094137E">
        <w:fldChar w:fldCharType="begin"/>
      </w:r>
      <w:r w:rsidR="0094137E">
        <w:instrText xml:space="preserve"> REF _Ref134897621 \h </w:instrText>
      </w:r>
      <w:r w:rsidR="0094137E">
        <w:fldChar w:fldCharType="separate"/>
      </w:r>
      <w:r w:rsidR="00540C9B">
        <w:t xml:space="preserve">Figura </w:t>
      </w:r>
      <w:r w:rsidR="00540C9B">
        <w:rPr>
          <w:noProof/>
        </w:rPr>
        <w:t>28</w:t>
      </w:r>
      <w:r w:rsidR="0094137E">
        <w:fldChar w:fldCharType="end"/>
      </w:r>
      <w:r w:rsidR="0094137E">
        <w:t>).</w:t>
      </w:r>
    </w:p>
    <w:p w14:paraId="50752647" w14:textId="77777777" w:rsidR="00694B4A" w:rsidRDefault="00694B4A" w:rsidP="00694B4A">
      <w:pPr>
        <w:spacing w:before="0" w:after="0"/>
        <w:contextualSpacing w:val="0"/>
      </w:pPr>
    </w:p>
    <w:p w14:paraId="719ABF27" w14:textId="77777777" w:rsidR="00694B4A" w:rsidRDefault="00694B4A" w:rsidP="00694B4A">
      <w:pPr>
        <w:spacing w:before="0" w:after="0"/>
        <w:contextualSpacing w:val="0"/>
      </w:pPr>
    </w:p>
    <w:p w14:paraId="2BA6C9F4" w14:textId="389E58ED" w:rsidR="00694B4A" w:rsidRDefault="00694B4A">
      <w:pPr>
        <w:spacing w:before="0" w:after="0"/>
        <w:contextualSpacing w:val="0"/>
        <w:jc w:val="left"/>
      </w:pPr>
      <w:r>
        <w:br w:type="page"/>
      </w:r>
    </w:p>
    <w:p w14:paraId="6EBC8A57" w14:textId="77777777" w:rsidR="00694B4A" w:rsidRDefault="00694B4A" w:rsidP="00694B4A">
      <w:pPr>
        <w:keepNext/>
        <w:spacing w:before="0" w:after="0"/>
        <w:contextualSpacing w:val="0"/>
        <w:jc w:val="center"/>
      </w:pPr>
      <w:r>
        <w:rPr>
          <w:noProof/>
        </w:rPr>
        <w:lastRenderedPageBreak/>
        <w:drawing>
          <wp:inline distT="0" distB="0" distL="0" distR="0" wp14:anchorId="0244D331" wp14:editId="7A319E09">
            <wp:extent cx="4317630" cy="6480000"/>
            <wp:effectExtent l="0" t="0" r="6985" b="0"/>
            <wp:docPr id="127537015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16D87742" w14:textId="77777777" w:rsidR="00694B4A" w:rsidRDefault="00694B4A" w:rsidP="00694B4A">
      <w:pPr>
        <w:pStyle w:val="Descripcin"/>
      </w:pPr>
    </w:p>
    <w:p w14:paraId="51A57790" w14:textId="40DC7ABF" w:rsidR="0094137E" w:rsidRDefault="00694B4A" w:rsidP="0094137E">
      <w:pPr>
        <w:pStyle w:val="Descripcin"/>
        <w:jc w:val="both"/>
      </w:pPr>
      <w:bookmarkStart w:id="37" w:name="_Ref134897621"/>
      <w:r>
        <w:t xml:space="preserve">Figura </w:t>
      </w:r>
      <w:r>
        <w:fldChar w:fldCharType="begin"/>
      </w:r>
      <w:r>
        <w:instrText xml:space="preserve"> SEQ Figura \* ARABIC </w:instrText>
      </w:r>
      <w:r>
        <w:fldChar w:fldCharType="separate"/>
      </w:r>
      <w:r w:rsidR="00540C9B">
        <w:rPr>
          <w:noProof/>
        </w:rPr>
        <w:t>28</w:t>
      </w:r>
      <w:r>
        <w:fldChar w:fldCharType="end"/>
      </w:r>
      <w:bookmarkEnd w:id="37"/>
      <w:r>
        <w:t>.</w:t>
      </w:r>
      <w:r w:rsidR="0094137E">
        <w:t xml:space="preserve"> </w:t>
      </w:r>
      <w:r w:rsidR="0094137E">
        <w:t xml:space="preserve">Distribución </w:t>
      </w:r>
      <w:r w:rsidR="0094137E">
        <w:t>de la salinidad superficial</w:t>
      </w:r>
      <w:r w:rsidR="0094137E">
        <w:t xml:space="preserve"> en relación con la distribución de la varianza espacial y la significancia de la prueba local de Moran para determinar autocorrelación espacial.</w:t>
      </w:r>
    </w:p>
    <w:p w14:paraId="2DC65A49" w14:textId="53E8BE95" w:rsidR="00694B4A" w:rsidRDefault="00694B4A" w:rsidP="00694B4A">
      <w:pPr>
        <w:pStyle w:val="Descripcin"/>
      </w:pPr>
    </w:p>
    <w:p w14:paraId="024E94A7" w14:textId="58E2665A" w:rsidR="00694B4A" w:rsidRDefault="0094137E">
      <w:pPr>
        <w:spacing w:before="0" w:after="0"/>
        <w:contextualSpacing w:val="0"/>
        <w:jc w:val="left"/>
        <w:rPr>
          <w:bCs w:val="0"/>
        </w:rPr>
      </w:pPr>
      <w:r>
        <w:t xml:space="preserve">La densidad superficial </w:t>
      </w:r>
      <w:r w:rsidR="0042449D">
        <w:t xml:space="preserve">está muy relacionada con la salinidad superficial y los patrones para ambas variables prácticamente son los mismos (ver </w:t>
      </w:r>
      <w:r w:rsidR="0042449D">
        <w:fldChar w:fldCharType="begin"/>
      </w:r>
      <w:r w:rsidR="0042449D">
        <w:instrText xml:space="preserve"> REF _Ref134897621 \h </w:instrText>
      </w:r>
      <w:r w:rsidR="0042449D">
        <w:fldChar w:fldCharType="separate"/>
      </w:r>
      <w:r w:rsidR="00540C9B">
        <w:t xml:space="preserve">Figura </w:t>
      </w:r>
      <w:r w:rsidR="00540C9B">
        <w:rPr>
          <w:noProof/>
        </w:rPr>
        <w:t>28</w:t>
      </w:r>
      <w:r w:rsidR="0042449D">
        <w:fldChar w:fldCharType="end"/>
      </w:r>
      <w:r w:rsidR="0042449D">
        <w:t xml:space="preserve"> y </w:t>
      </w:r>
      <w:r w:rsidR="0042449D">
        <w:fldChar w:fldCharType="begin"/>
      </w:r>
      <w:r w:rsidR="0042449D">
        <w:instrText xml:space="preserve"> REF _Ref134898031 \h </w:instrText>
      </w:r>
      <w:r w:rsidR="0042449D">
        <w:fldChar w:fldCharType="separate"/>
      </w:r>
      <w:r w:rsidR="00540C9B">
        <w:t xml:space="preserve">Figura </w:t>
      </w:r>
      <w:r w:rsidR="00540C9B">
        <w:rPr>
          <w:noProof/>
        </w:rPr>
        <w:t>29</w:t>
      </w:r>
      <w:r w:rsidR="0042449D">
        <w:fldChar w:fldCharType="end"/>
      </w:r>
      <w:r w:rsidR="0042449D">
        <w:t xml:space="preserve">). Ambas variables presentaron una correlación espacial solamente en la marea alta pero no en marea baja </w:t>
      </w:r>
      <w:r w:rsidR="0042449D">
        <w:t>(Marea Alta I de Moran= 0.1</w:t>
      </w:r>
      <w:r w:rsidR="0042449D">
        <w:t>6</w:t>
      </w:r>
      <w:r w:rsidR="0042449D">
        <w:t xml:space="preserve"> p &lt;0.01; Marea Baja I de Moran = 0.1 p =0.0</w:t>
      </w:r>
      <w:r w:rsidR="0042449D">
        <w:t>8</w:t>
      </w:r>
      <w:r w:rsidR="0042449D">
        <w:t>)</w:t>
      </w:r>
      <w:r w:rsidR="0042449D">
        <w:t>.</w:t>
      </w:r>
      <w:r w:rsidR="00694B4A">
        <w:br w:type="page"/>
      </w:r>
    </w:p>
    <w:p w14:paraId="27DC4818" w14:textId="77777777" w:rsidR="00694B4A" w:rsidRDefault="00694B4A" w:rsidP="00694B4A">
      <w:pPr>
        <w:pStyle w:val="Descripcin"/>
        <w:keepNext/>
        <w:jc w:val="center"/>
      </w:pPr>
      <w:r>
        <w:rPr>
          <w:noProof/>
        </w:rPr>
        <w:lastRenderedPageBreak/>
        <w:drawing>
          <wp:inline distT="0" distB="0" distL="0" distR="0" wp14:anchorId="5CA7C000" wp14:editId="3A018422">
            <wp:extent cx="4317630" cy="6480000"/>
            <wp:effectExtent l="0" t="0" r="6985" b="0"/>
            <wp:docPr id="159060096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4C637660" w14:textId="77777777" w:rsidR="00694B4A" w:rsidRDefault="00694B4A" w:rsidP="00694B4A">
      <w:pPr>
        <w:pStyle w:val="Descripcin"/>
      </w:pPr>
    </w:p>
    <w:p w14:paraId="7EDDE7C5" w14:textId="4027FBA6" w:rsidR="0042449D" w:rsidRDefault="00694B4A" w:rsidP="0042449D">
      <w:pPr>
        <w:pStyle w:val="Descripcin"/>
        <w:jc w:val="both"/>
      </w:pPr>
      <w:bookmarkStart w:id="38" w:name="_Ref134898031"/>
      <w:r>
        <w:t xml:space="preserve">Figura </w:t>
      </w:r>
      <w:r>
        <w:fldChar w:fldCharType="begin"/>
      </w:r>
      <w:r>
        <w:instrText xml:space="preserve"> SEQ Figura \* ARABIC </w:instrText>
      </w:r>
      <w:r>
        <w:fldChar w:fldCharType="separate"/>
      </w:r>
      <w:r w:rsidR="00540C9B">
        <w:rPr>
          <w:noProof/>
        </w:rPr>
        <w:t>29</w:t>
      </w:r>
      <w:r>
        <w:fldChar w:fldCharType="end"/>
      </w:r>
      <w:bookmarkEnd w:id="38"/>
      <w:r>
        <w:t>.</w:t>
      </w:r>
      <w:r w:rsidR="0042449D">
        <w:t xml:space="preserve"> </w:t>
      </w:r>
      <w:r w:rsidR="0042449D">
        <w:t xml:space="preserve">Distribución de la </w:t>
      </w:r>
      <w:r w:rsidR="0042449D">
        <w:t>densidad</w:t>
      </w:r>
      <w:r w:rsidR="0042449D">
        <w:t xml:space="preserve"> superficial en relación con la distribución de la varianza espacial y la significancia de la prueba local de Moran para determinar autocorrelación espacial.</w:t>
      </w:r>
    </w:p>
    <w:p w14:paraId="587A4C1F" w14:textId="221179FD" w:rsidR="00694B4A" w:rsidRDefault="00694B4A" w:rsidP="00694B4A">
      <w:pPr>
        <w:pStyle w:val="Descripcin"/>
      </w:pPr>
    </w:p>
    <w:p w14:paraId="436DBDF7" w14:textId="790FF007" w:rsidR="00CF4FEC" w:rsidRDefault="00CF4FEC">
      <w:pPr>
        <w:spacing w:before="0" w:after="0"/>
        <w:contextualSpacing w:val="0"/>
        <w:jc w:val="left"/>
      </w:pPr>
      <w:r>
        <w:t>En resumen, 65% (13) de las 20 variables consideradas presentaron correlación espacial positiva y significativa en la marea alta (</w:t>
      </w:r>
      <w:r>
        <w:fldChar w:fldCharType="begin"/>
      </w:r>
      <w:r>
        <w:instrText xml:space="preserve"> REF _Ref134898196 \h </w:instrText>
      </w:r>
      <w:r>
        <w:fldChar w:fldCharType="separate"/>
      </w:r>
      <w:r w:rsidR="00540C9B">
        <w:rPr>
          <w:b/>
          <w:bCs w:val="0"/>
          <w:lang w:val="es-ES"/>
        </w:rPr>
        <w:t>¡Error! No se encuentra el origen de la referencia.</w:t>
      </w:r>
      <w:r>
        <w:fldChar w:fldCharType="end"/>
      </w:r>
      <w:r>
        <w:t xml:space="preserve">) y el 80% (16) variables de 20 en marea baja </w:t>
      </w:r>
      <w:r>
        <w:t>(</w:t>
      </w:r>
      <w:r>
        <w:fldChar w:fldCharType="begin"/>
      </w:r>
      <w:r>
        <w:instrText xml:space="preserve"> REF _Ref134898196 \h </w:instrText>
      </w:r>
      <w:r>
        <w:fldChar w:fldCharType="separate"/>
      </w:r>
      <w:r w:rsidR="00540C9B">
        <w:rPr>
          <w:b/>
          <w:bCs w:val="0"/>
          <w:lang w:val="es-ES"/>
        </w:rPr>
        <w:t>¡Error! No se encuentra el origen de la referencia.</w:t>
      </w:r>
      <w:r>
        <w:fldChar w:fldCharType="end"/>
      </w:r>
      <w:r>
        <w:t>)</w:t>
      </w:r>
      <w:r>
        <w:t xml:space="preserve">. </w:t>
      </w:r>
    </w:p>
    <w:p w14:paraId="5ACEEB93" w14:textId="77777777" w:rsidR="00CF4FEC" w:rsidRDefault="00CF4FEC">
      <w:pPr>
        <w:spacing w:before="0" w:after="0"/>
        <w:contextualSpacing w:val="0"/>
        <w:jc w:val="left"/>
      </w:pPr>
    </w:p>
    <w:p w14:paraId="64CA36DD" w14:textId="77777777" w:rsidR="00DB7B4A" w:rsidRDefault="00DB7B4A">
      <w:pPr>
        <w:spacing w:before="0" w:after="0"/>
        <w:contextualSpacing w:val="0"/>
        <w:jc w:val="left"/>
        <w:rPr>
          <w:bCs w:val="0"/>
        </w:rPr>
      </w:pPr>
    </w:p>
    <w:p w14:paraId="2C7776D6" w14:textId="77777777" w:rsidR="00DB7B4A" w:rsidRPr="00DB7B4A" w:rsidRDefault="00DB7B4A" w:rsidP="00DB7B4A"/>
    <w:p w14:paraId="0E41304C" w14:textId="77777777" w:rsidR="004D7B95" w:rsidRDefault="004D7B95" w:rsidP="00FA334F">
      <w:pPr>
        <w:pStyle w:val="Descripcin"/>
        <w:sectPr w:rsidR="004D7B95" w:rsidSect="00BB04F4">
          <w:headerReference w:type="default" r:id="rId38"/>
          <w:footerReference w:type="even" r:id="rId39"/>
          <w:footerReference w:type="default" r:id="rId40"/>
          <w:footerReference w:type="first" r:id="rId41"/>
          <w:pgSz w:w="11906" w:h="16838"/>
          <w:pgMar w:top="1417" w:right="1701" w:bottom="1417" w:left="1701" w:header="708" w:footer="708" w:gutter="0"/>
          <w:cols w:space="708"/>
          <w:docGrid w:linePitch="360"/>
        </w:sectPr>
      </w:pPr>
    </w:p>
    <w:p w14:paraId="580D0BFE" w14:textId="0D36F3C7" w:rsidR="004D7B95" w:rsidRDefault="004D7B95" w:rsidP="004D7B95">
      <w:pPr>
        <w:pStyle w:val="Descripcin"/>
        <w:keepNext/>
      </w:pPr>
      <w:r>
        <w:lastRenderedPageBreak/>
        <w:t xml:space="preserve">Tabla </w:t>
      </w:r>
      <w:r>
        <w:fldChar w:fldCharType="begin"/>
      </w:r>
      <w:r>
        <w:instrText xml:space="preserve"> SEQ Tabla \* ARABIC </w:instrText>
      </w:r>
      <w:r>
        <w:fldChar w:fldCharType="separate"/>
      </w:r>
      <w:r w:rsidR="00540C9B">
        <w:rPr>
          <w:noProof/>
        </w:rPr>
        <w:t>1</w:t>
      </w:r>
      <w:r>
        <w:fldChar w:fldCharType="end"/>
      </w:r>
      <w:r>
        <w:t>.</w:t>
      </w:r>
    </w:p>
    <w:p w14:paraId="59AEF024" w14:textId="77777777" w:rsidR="004D7B95" w:rsidRDefault="004D7B95">
      <w:pPr>
        <w:spacing w:before="0" w:after="0"/>
        <w:contextualSpacing w:val="0"/>
        <w:jc w:val="left"/>
      </w:pPr>
    </w:p>
    <w:p w14:paraId="4FC40235" w14:textId="63E4E98F" w:rsidR="003561B5" w:rsidRDefault="003561B5">
      <w:pPr>
        <w:spacing w:before="0" w:after="0"/>
        <w:contextualSpacing w:val="0"/>
        <w:jc w:val="left"/>
        <w:rPr>
          <w:rFonts w:asciiTheme="minorHAnsi" w:eastAsiaTheme="minorHAnsi" w:hAnsiTheme="minorHAnsi" w:cstheme="minorBidi"/>
          <w:bCs w:val="0"/>
          <w:sz w:val="24"/>
          <w:szCs w:val="24"/>
          <w:lang w:val="es-CO"/>
        </w:rPr>
      </w:pPr>
      <w:r>
        <w:fldChar w:fldCharType="begin"/>
      </w:r>
      <w:r>
        <w:instrText xml:space="preserve"> LINK Excel.Sheet.12 "D:\\Documentos\\Expedición Pacífico\\Ictioplancton_ExPacifico2021\\informe_Final\\Tablas.xlsx" "Tabla 2!F1C1:F23C12" \a \f 4 \h  \* MERGEFORMAT </w:instrText>
      </w:r>
      <w:r>
        <w:fldChar w:fldCharType="separate"/>
      </w:r>
    </w:p>
    <w:tbl>
      <w:tblPr>
        <w:tblW w:w="15167" w:type="dxa"/>
        <w:tblCellMar>
          <w:left w:w="70" w:type="dxa"/>
          <w:right w:w="70" w:type="dxa"/>
        </w:tblCellMar>
        <w:tblLook w:val="04A0" w:firstRow="1" w:lastRow="0" w:firstColumn="1" w:lastColumn="0" w:noHBand="0" w:noVBand="1"/>
      </w:tblPr>
      <w:tblGrid>
        <w:gridCol w:w="2639"/>
        <w:gridCol w:w="1224"/>
        <w:gridCol w:w="1224"/>
        <w:gridCol w:w="970"/>
        <w:gridCol w:w="1198"/>
        <w:gridCol w:w="1079"/>
        <w:gridCol w:w="1198"/>
        <w:gridCol w:w="1080"/>
        <w:gridCol w:w="1459"/>
        <w:gridCol w:w="818"/>
        <w:gridCol w:w="1459"/>
        <w:gridCol w:w="819"/>
      </w:tblGrid>
      <w:tr w:rsidR="003561B5" w:rsidRPr="003561B5" w14:paraId="3710179D" w14:textId="77777777" w:rsidTr="003561B5">
        <w:trPr>
          <w:trHeight w:val="313"/>
        </w:trPr>
        <w:tc>
          <w:tcPr>
            <w:tcW w:w="2639" w:type="dxa"/>
            <w:tcBorders>
              <w:top w:val="nil"/>
              <w:left w:val="nil"/>
              <w:bottom w:val="nil"/>
              <w:right w:val="nil"/>
            </w:tcBorders>
            <w:shd w:val="clear" w:color="auto" w:fill="auto"/>
            <w:noWrap/>
            <w:vAlign w:val="bottom"/>
            <w:hideMark/>
          </w:tcPr>
          <w:p w14:paraId="4F2A0EE0" w14:textId="0DCB6A91" w:rsidR="003561B5" w:rsidRPr="003561B5" w:rsidRDefault="003561B5" w:rsidP="003561B5">
            <w:pPr>
              <w:spacing w:before="0" w:after="0"/>
              <w:contextualSpacing w:val="0"/>
              <w:jc w:val="left"/>
              <w:rPr>
                <w:rFonts w:ascii="Times New Roman" w:hAnsi="Times New Roman"/>
                <w:bCs w:val="0"/>
                <w:lang w:val="es-CO" w:eastAsia="es-CO"/>
              </w:rPr>
            </w:pPr>
          </w:p>
        </w:tc>
        <w:tc>
          <w:tcPr>
            <w:tcW w:w="341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8974A1"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Kruskal-Wallis</w:t>
            </w:r>
          </w:p>
        </w:tc>
        <w:tc>
          <w:tcPr>
            <w:tcW w:w="4555" w:type="dxa"/>
            <w:gridSpan w:val="4"/>
            <w:tcBorders>
              <w:top w:val="single" w:sz="4" w:space="0" w:color="auto"/>
              <w:left w:val="nil"/>
              <w:bottom w:val="single" w:sz="4" w:space="0" w:color="auto"/>
              <w:right w:val="single" w:sz="4" w:space="0" w:color="auto"/>
            </w:tcBorders>
            <w:shd w:val="clear" w:color="auto" w:fill="auto"/>
            <w:noWrap/>
            <w:vAlign w:val="bottom"/>
            <w:hideMark/>
          </w:tcPr>
          <w:p w14:paraId="034C0262"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Wilcoxon</w:t>
            </w:r>
          </w:p>
        </w:tc>
        <w:tc>
          <w:tcPr>
            <w:tcW w:w="4555" w:type="dxa"/>
            <w:gridSpan w:val="4"/>
            <w:tcBorders>
              <w:top w:val="single" w:sz="4" w:space="0" w:color="auto"/>
              <w:left w:val="nil"/>
              <w:bottom w:val="single" w:sz="4" w:space="0" w:color="auto"/>
              <w:right w:val="single" w:sz="4" w:space="0" w:color="auto"/>
            </w:tcBorders>
            <w:shd w:val="clear" w:color="auto" w:fill="auto"/>
            <w:noWrap/>
            <w:vAlign w:val="bottom"/>
            <w:hideMark/>
          </w:tcPr>
          <w:p w14:paraId="16041E6E"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Autocorrelación Espacial</w:t>
            </w:r>
          </w:p>
        </w:tc>
      </w:tr>
      <w:tr w:rsidR="003561B5" w:rsidRPr="003561B5" w14:paraId="1E295D27" w14:textId="77777777" w:rsidTr="003561B5">
        <w:trPr>
          <w:trHeight w:val="313"/>
        </w:trPr>
        <w:tc>
          <w:tcPr>
            <w:tcW w:w="2639" w:type="dxa"/>
            <w:tcBorders>
              <w:top w:val="nil"/>
              <w:left w:val="nil"/>
              <w:bottom w:val="nil"/>
              <w:right w:val="nil"/>
            </w:tcBorders>
            <w:shd w:val="clear" w:color="auto" w:fill="auto"/>
            <w:noWrap/>
            <w:vAlign w:val="bottom"/>
            <w:hideMark/>
          </w:tcPr>
          <w:p w14:paraId="7F66AE9C" w14:textId="77777777" w:rsidR="003561B5" w:rsidRPr="003561B5" w:rsidRDefault="003561B5" w:rsidP="003561B5">
            <w:pPr>
              <w:spacing w:before="0" w:after="0"/>
              <w:contextualSpacing w:val="0"/>
              <w:jc w:val="center"/>
              <w:rPr>
                <w:rFonts w:ascii="Calibri" w:hAnsi="Calibri" w:cs="Calibri"/>
                <w:b/>
                <w:color w:val="000000"/>
                <w:lang w:val="es-CO" w:eastAsia="es-CO"/>
              </w:rPr>
            </w:pPr>
          </w:p>
        </w:tc>
        <w:tc>
          <w:tcPr>
            <w:tcW w:w="341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4588F1"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Transectos</w:t>
            </w:r>
          </w:p>
        </w:tc>
        <w:tc>
          <w:tcPr>
            <w:tcW w:w="2277" w:type="dxa"/>
            <w:gridSpan w:val="2"/>
            <w:tcBorders>
              <w:top w:val="single" w:sz="4" w:space="0" w:color="auto"/>
              <w:left w:val="nil"/>
              <w:bottom w:val="single" w:sz="4" w:space="0" w:color="auto"/>
              <w:right w:val="single" w:sz="4" w:space="0" w:color="auto"/>
            </w:tcBorders>
            <w:shd w:val="clear" w:color="auto" w:fill="auto"/>
            <w:noWrap/>
            <w:vAlign w:val="bottom"/>
            <w:hideMark/>
          </w:tcPr>
          <w:p w14:paraId="03A3392E"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Sectores</w:t>
            </w:r>
          </w:p>
        </w:tc>
        <w:tc>
          <w:tcPr>
            <w:tcW w:w="2278" w:type="dxa"/>
            <w:gridSpan w:val="2"/>
            <w:tcBorders>
              <w:top w:val="single" w:sz="4" w:space="0" w:color="auto"/>
              <w:left w:val="nil"/>
              <w:bottom w:val="single" w:sz="4" w:space="0" w:color="auto"/>
              <w:right w:val="single" w:sz="4" w:space="0" w:color="auto"/>
            </w:tcBorders>
            <w:shd w:val="clear" w:color="auto" w:fill="auto"/>
            <w:noWrap/>
            <w:vAlign w:val="bottom"/>
            <w:hideMark/>
          </w:tcPr>
          <w:p w14:paraId="27D552F5"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Mareas</w:t>
            </w:r>
          </w:p>
        </w:tc>
        <w:tc>
          <w:tcPr>
            <w:tcW w:w="2277"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DDC5227"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Marea Alta</w:t>
            </w:r>
          </w:p>
        </w:tc>
        <w:tc>
          <w:tcPr>
            <w:tcW w:w="2278"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48487124"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Marea Baja</w:t>
            </w:r>
          </w:p>
        </w:tc>
      </w:tr>
      <w:tr w:rsidR="003561B5" w:rsidRPr="003561B5" w14:paraId="33993920" w14:textId="77777777" w:rsidTr="003561B5">
        <w:trPr>
          <w:trHeight w:val="313"/>
        </w:trPr>
        <w:tc>
          <w:tcPr>
            <w:tcW w:w="26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E76A4D"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Variable</w:t>
            </w:r>
          </w:p>
        </w:tc>
        <w:tc>
          <w:tcPr>
            <w:tcW w:w="1224" w:type="dxa"/>
            <w:tcBorders>
              <w:top w:val="nil"/>
              <w:left w:val="nil"/>
              <w:bottom w:val="single" w:sz="4" w:space="0" w:color="auto"/>
              <w:right w:val="single" w:sz="4" w:space="0" w:color="auto"/>
            </w:tcBorders>
            <w:shd w:val="clear" w:color="auto" w:fill="auto"/>
            <w:noWrap/>
            <w:vAlign w:val="bottom"/>
            <w:hideMark/>
          </w:tcPr>
          <w:p w14:paraId="4FE5CA3D"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X2</w:t>
            </w:r>
          </w:p>
        </w:tc>
        <w:tc>
          <w:tcPr>
            <w:tcW w:w="1224" w:type="dxa"/>
            <w:tcBorders>
              <w:top w:val="nil"/>
              <w:left w:val="nil"/>
              <w:bottom w:val="single" w:sz="4" w:space="0" w:color="auto"/>
              <w:right w:val="single" w:sz="4" w:space="0" w:color="auto"/>
            </w:tcBorders>
            <w:shd w:val="clear" w:color="auto" w:fill="auto"/>
            <w:noWrap/>
            <w:vAlign w:val="bottom"/>
            <w:hideMark/>
          </w:tcPr>
          <w:p w14:paraId="3D8C5DD4"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gl</w:t>
            </w:r>
          </w:p>
        </w:tc>
        <w:tc>
          <w:tcPr>
            <w:tcW w:w="969" w:type="dxa"/>
            <w:tcBorders>
              <w:top w:val="nil"/>
              <w:left w:val="nil"/>
              <w:bottom w:val="single" w:sz="4" w:space="0" w:color="auto"/>
              <w:right w:val="single" w:sz="4" w:space="0" w:color="auto"/>
            </w:tcBorders>
            <w:shd w:val="clear" w:color="auto" w:fill="auto"/>
            <w:noWrap/>
            <w:vAlign w:val="bottom"/>
            <w:hideMark/>
          </w:tcPr>
          <w:p w14:paraId="4CF8556C"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P</w:t>
            </w:r>
          </w:p>
        </w:tc>
        <w:tc>
          <w:tcPr>
            <w:tcW w:w="1198" w:type="dxa"/>
            <w:tcBorders>
              <w:top w:val="nil"/>
              <w:left w:val="nil"/>
              <w:bottom w:val="single" w:sz="4" w:space="0" w:color="auto"/>
              <w:right w:val="single" w:sz="4" w:space="0" w:color="auto"/>
            </w:tcBorders>
            <w:shd w:val="clear" w:color="auto" w:fill="auto"/>
            <w:noWrap/>
            <w:vAlign w:val="bottom"/>
            <w:hideMark/>
          </w:tcPr>
          <w:p w14:paraId="6DF1EE0B"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w</w:t>
            </w:r>
          </w:p>
        </w:tc>
        <w:tc>
          <w:tcPr>
            <w:tcW w:w="1078" w:type="dxa"/>
            <w:tcBorders>
              <w:top w:val="nil"/>
              <w:left w:val="nil"/>
              <w:bottom w:val="single" w:sz="4" w:space="0" w:color="auto"/>
              <w:right w:val="single" w:sz="4" w:space="0" w:color="auto"/>
            </w:tcBorders>
            <w:shd w:val="clear" w:color="auto" w:fill="auto"/>
            <w:noWrap/>
            <w:vAlign w:val="bottom"/>
            <w:hideMark/>
          </w:tcPr>
          <w:p w14:paraId="754605B8"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P</w:t>
            </w:r>
          </w:p>
        </w:tc>
        <w:tc>
          <w:tcPr>
            <w:tcW w:w="1198" w:type="dxa"/>
            <w:tcBorders>
              <w:top w:val="nil"/>
              <w:left w:val="nil"/>
              <w:bottom w:val="single" w:sz="4" w:space="0" w:color="auto"/>
              <w:right w:val="single" w:sz="4" w:space="0" w:color="auto"/>
            </w:tcBorders>
            <w:shd w:val="clear" w:color="auto" w:fill="auto"/>
            <w:noWrap/>
            <w:vAlign w:val="bottom"/>
            <w:hideMark/>
          </w:tcPr>
          <w:p w14:paraId="1A564913"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w</w:t>
            </w:r>
          </w:p>
        </w:tc>
        <w:tc>
          <w:tcPr>
            <w:tcW w:w="1079" w:type="dxa"/>
            <w:tcBorders>
              <w:top w:val="nil"/>
              <w:left w:val="nil"/>
              <w:bottom w:val="single" w:sz="4" w:space="0" w:color="auto"/>
              <w:right w:val="single" w:sz="4" w:space="0" w:color="auto"/>
            </w:tcBorders>
            <w:shd w:val="clear" w:color="auto" w:fill="auto"/>
            <w:noWrap/>
            <w:vAlign w:val="bottom"/>
            <w:hideMark/>
          </w:tcPr>
          <w:p w14:paraId="7B3E20A9"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P</w:t>
            </w:r>
          </w:p>
        </w:tc>
        <w:tc>
          <w:tcPr>
            <w:tcW w:w="1459" w:type="dxa"/>
            <w:tcBorders>
              <w:top w:val="nil"/>
              <w:left w:val="nil"/>
              <w:bottom w:val="single" w:sz="4" w:space="0" w:color="auto"/>
              <w:right w:val="single" w:sz="4" w:space="0" w:color="auto"/>
            </w:tcBorders>
            <w:shd w:val="clear" w:color="auto" w:fill="auto"/>
            <w:noWrap/>
            <w:vAlign w:val="bottom"/>
            <w:hideMark/>
          </w:tcPr>
          <w:p w14:paraId="1977ED88"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I de Moran</w:t>
            </w:r>
          </w:p>
        </w:tc>
        <w:tc>
          <w:tcPr>
            <w:tcW w:w="818" w:type="dxa"/>
            <w:tcBorders>
              <w:top w:val="nil"/>
              <w:left w:val="nil"/>
              <w:bottom w:val="single" w:sz="4" w:space="0" w:color="auto"/>
              <w:right w:val="single" w:sz="4" w:space="0" w:color="auto"/>
            </w:tcBorders>
            <w:shd w:val="clear" w:color="auto" w:fill="auto"/>
            <w:noWrap/>
            <w:vAlign w:val="bottom"/>
            <w:hideMark/>
          </w:tcPr>
          <w:p w14:paraId="28E030E1"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P</w:t>
            </w:r>
          </w:p>
        </w:tc>
        <w:tc>
          <w:tcPr>
            <w:tcW w:w="1459" w:type="dxa"/>
            <w:tcBorders>
              <w:top w:val="nil"/>
              <w:left w:val="nil"/>
              <w:bottom w:val="single" w:sz="4" w:space="0" w:color="auto"/>
              <w:right w:val="single" w:sz="4" w:space="0" w:color="auto"/>
            </w:tcBorders>
            <w:shd w:val="clear" w:color="auto" w:fill="auto"/>
            <w:noWrap/>
            <w:vAlign w:val="bottom"/>
            <w:hideMark/>
          </w:tcPr>
          <w:p w14:paraId="3BC0039A"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I de Moran</w:t>
            </w:r>
          </w:p>
        </w:tc>
        <w:tc>
          <w:tcPr>
            <w:tcW w:w="819" w:type="dxa"/>
            <w:tcBorders>
              <w:top w:val="nil"/>
              <w:left w:val="nil"/>
              <w:bottom w:val="single" w:sz="4" w:space="0" w:color="auto"/>
              <w:right w:val="single" w:sz="4" w:space="0" w:color="auto"/>
            </w:tcBorders>
            <w:shd w:val="clear" w:color="auto" w:fill="auto"/>
            <w:noWrap/>
            <w:vAlign w:val="bottom"/>
            <w:hideMark/>
          </w:tcPr>
          <w:p w14:paraId="5056F8F2" w14:textId="77777777" w:rsidR="003561B5" w:rsidRPr="003561B5" w:rsidRDefault="003561B5" w:rsidP="003561B5">
            <w:pPr>
              <w:spacing w:before="0" w:after="0"/>
              <w:contextualSpacing w:val="0"/>
              <w:jc w:val="center"/>
              <w:rPr>
                <w:rFonts w:ascii="Calibri" w:hAnsi="Calibri" w:cs="Calibri"/>
                <w:b/>
                <w:color w:val="000000"/>
                <w:lang w:val="es-CO" w:eastAsia="es-CO"/>
              </w:rPr>
            </w:pPr>
            <w:r w:rsidRPr="003561B5">
              <w:rPr>
                <w:rFonts w:ascii="Calibri" w:hAnsi="Calibri" w:cs="Calibri"/>
                <w:b/>
                <w:color w:val="000000"/>
                <w:lang w:val="es-CO" w:eastAsia="es-CO"/>
              </w:rPr>
              <w:t>P</w:t>
            </w:r>
          </w:p>
        </w:tc>
      </w:tr>
      <w:tr w:rsidR="003561B5" w:rsidRPr="003561B5" w14:paraId="01F08FB9"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183158F8"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Nitritos</w:t>
            </w:r>
          </w:p>
        </w:tc>
        <w:tc>
          <w:tcPr>
            <w:tcW w:w="1224" w:type="dxa"/>
            <w:tcBorders>
              <w:top w:val="nil"/>
              <w:left w:val="nil"/>
              <w:bottom w:val="single" w:sz="4" w:space="0" w:color="auto"/>
              <w:right w:val="single" w:sz="4" w:space="0" w:color="auto"/>
            </w:tcBorders>
            <w:shd w:val="clear" w:color="auto" w:fill="auto"/>
            <w:noWrap/>
            <w:vAlign w:val="bottom"/>
            <w:hideMark/>
          </w:tcPr>
          <w:p w14:paraId="382EDB7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5.70</w:t>
            </w:r>
          </w:p>
        </w:tc>
        <w:tc>
          <w:tcPr>
            <w:tcW w:w="1224" w:type="dxa"/>
            <w:tcBorders>
              <w:top w:val="nil"/>
              <w:left w:val="nil"/>
              <w:bottom w:val="single" w:sz="4" w:space="0" w:color="auto"/>
              <w:right w:val="single" w:sz="4" w:space="0" w:color="auto"/>
            </w:tcBorders>
            <w:shd w:val="clear" w:color="auto" w:fill="auto"/>
            <w:noWrap/>
            <w:vAlign w:val="bottom"/>
            <w:hideMark/>
          </w:tcPr>
          <w:p w14:paraId="78A7297E"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6</w:t>
            </w:r>
          </w:p>
        </w:tc>
        <w:tc>
          <w:tcPr>
            <w:tcW w:w="969" w:type="dxa"/>
            <w:tcBorders>
              <w:top w:val="nil"/>
              <w:left w:val="nil"/>
              <w:bottom w:val="single" w:sz="4" w:space="0" w:color="auto"/>
              <w:right w:val="single" w:sz="4" w:space="0" w:color="auto"/>
            </w:tcBorders>
            <w:shd w:val="clear" w:color="auto" w:fill="auto"/>
            <w:noWrap/>
            <w:vAlign w:val="bottom"/>
            <w:hideMark/>
          </w:tcPr>
          <w:p w14:paraId="3FEFB3DF"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9</w:t>
            </w:r>
          </w:p>
        </w:tc>
        <w:tc>
          <w:tcPr>
            <w:tcW w:w="1198" w:type="dxa"/>
            <w:tcBorders>
              <w:top w:val="nil"/>
              <w:left w:val="nil"/>
              <w:bottom w:val="single" w:sz="4" w:space="0" w:color="auto"/>
              <w:right w:val="single" w:sz="4" w:space="0" w:color="auto"/>
            </w:tcBorders>
            <w:shd w:val="clear" w:color="auto" w:fill="auto"/>
            <w:noWrap/>
            <w:vAlign w:val="bottom"/>
            <w:hideMark/>
          </w:tcPr>
          <w:p w14:paraId="69D4377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39.00</w:t>
            </w:r>
          </w:p>
        </w:tc>
        <w:tc>
          <w:tcPr>
            <w:tcW w:w="1078" w:type="dxa"/>
            <w:tcBorders>
              <w:top w:val="nil"/>
              <w:left w:val="nil"/>
              <w:bottom w:val="single" w:sz="4" w:space="0" w:color="auto"/>
              <w:right w:val="single" w:sz="4" w:space="0" w:color="auto"/>
            </w:tcBorders>
            <w:shd w:val="clear" w:color="auto" w:fill="auto"/>
            <w:noWrap/>
            <w:vAlign w:val="bottom"/>
            <w:hideMark/>
          </w:tcPr>
          <w:p w14:paraId="0D60DF0C"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198" w:type="dxa"/>
            <w:tcBorders>
              <w:top w:val="nil"/>
              <w:left w:val="nil"/>
              <w:bottom w:val="single" w:sz="4" w:space="0" w:color="auto"/>
              <w:right w:val="single" w:sz="4" w:space="0" w:color="auto"/>
            </w:tcBorders>
            <w:shd w:val="clear" w:color="auto" w:fill="auto"/>
            <w:noWrap/>
            <w:vAlign w:val="bottom"/>
            <w:hideMark/>
          </w:tcPr>
          <w:p w14:paraId="58598AC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67.00</w:t>
            </w:r>
          </w:p>
        </w:tc>
        <w:tc>
          <w:tcPr>
            <w:tcW w:w="1079" w:type="dxa"/>
            <w:tcBorders>
              <w:top w:val="nil"/>
              <w:left w:val="nil"/>
              <w:bottom w:val="single" w:sz="4" w:space="0" w:color="auto"/>
              <w:right w:val="single" w:sz="4" w:space="0" w:color="auto"/>
            </w:tcBorders>
            <w:shd w:val="clear" w:color="auto" w:fill="auto"/>
            <w:noWrap/>
            <w:vAlign w:val="bottom"/>
            <w:hideMark/>
          </w:tcPr>
          <w:p w14:paraId="7E2DCFB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3E861D4F"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3</w:t>
            </w:r>
          </w:p>
        </w:tc>
        <w:tc>
          <w:tcPr>
            <w:tcW w:w="818" w:type="dxa"/>
            <w:tcBorders>
              <w:top w:val="nil"/>
              <w:left w:val="nil"/>
              <w:bottom w:val="single" w:sz="4" w:space="0" w:color="auto"/>
              <w:right w:val="single" w:sz="4" w:space="0" w:color="auto"/>
            </w:tcBorders>
            <w:shd w:val="clear" w:color="auto" w:fill="auto"/>
            <w:noWrap/>
            <w:vAlign w:val="bottom"/>
            <w:hideMark/>
          </w:tcPr>
          <w:p w14:paraId="3A1F2F5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5968466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5</w:t>
            </w:r>
          </w:p>
        </w:tc>
        <w:tc>
          <w:tcPr>
            <w:tcW w:w="819" w:type="dxa"/>
            <w:tcBorders>
              <w:top w:val="nil"/>
              <w:left w:val="nil"/>
              <w:bottom w:val="single" w:sz="4" w:space="0" w:color="auto"/>
              <w:right w:val="single" w:sz="4" w:space="0" w:color="auto"/>
            </w:tcBorders>
            <w:shd w:val="clear" w:color="auto" w:fill="auto"/>
            <w:noWrap/>
            <w:vAlign w:val="bottom"/>
            <w:hideMark/>
          </w:tcPr>
          <w:p w14:paraId="10615B1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6244D14D"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04C6642F"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Nitratos</w:t>
            </w:r>
          </w:p>
        </w:tc>
        <w:tc>
          <w:tcPr>
            <w:tcW w:w="1224" w:type="dxa"/>
            <w:tcBorders>
              <w:top w:val="nil"/>
              <w:left w:val="nil"/>
              <w:bottom w:val="single" w:sz="4" w:space="0" w:color="auto"/>
              <w:right w:val="single" w:sz="4" w:space="0" w:color="auto"/>
            </w:tcBorders>
            <w:shd w:val="clear" w:color="auto" w:fill="auto"/>
            <w:noWrap/>
            <w:vAlign w:val="bottom"/>
            <w:hideMark/>
          </w:tcPr>
          <w:p w14:paraId="49FE067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8.19</w:t>
            </w:r>
          </w:p>
        </w:tc>
        <w:tc>
          <w:tcPr>
            <w:tcW w:w="1224" w:type="dxa"/>
            <w:tcBorders>
              <w:top w:val="nil"/>
              <w:left w:val="nil"/>
              <w:bottom w:val="single" w:sz="4" w:space="0" w:color="auto"/>
              <w:right w:val="single" w:sz="4" w:space="0" w:color="auto"/>
            </w:tcBorders>
            <w:shd w:val="clear" w:color="auto" w:fill="auto"/>
            <w:noWrap/>
            <w:vAlign w:val="bottom"/>
            <w:hideMark/>
          </w:tcPr>
          <w:p w14:paraId="314BC8B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0</w:t>
            </w:r>
          </w:p>
        </w:tc>
        <w:tc>
          <w:tcPr>
            <w:tcW w:w="969" w:type="dxa"/>
            <w:tcBorders>
              <w:top w:val="nil"/>
              <w:left w:val="nil"/>
              <w:bottom w:val="single" w:sz="4" w:space="0" w:color="auto"/>
              <w:right w:val="single" w:sz="4" w:space="0" w:color="auto"/>
            </w:tcBorders>
            <w:shd w:val="clear" w:color="auto" w:fill="auto"/>
            <w:noWrap/>
            <w:vAlign w:val="bottom"/>
            <w:hideMark/>
          </w:tcPr>
          <w:p w14:paraId="435FBA7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56</w:t>
            </w:r>
          </w:p>
        </w:tc>
        <w:tc>
          <w:tcPr>
            <w:tcW w:w="1198" w:type="dxa"/>
            <w:tcBorders>
              <w:top w:val="nil"/>
              <w:left w:val="nil"/>
              <w:bottom w:val="single" w:sz="4" w:space="0" w:color="auto"/>
              <w:right w:val="single" w:sz="4" w:space="0" w:color="auto"/>
            </w:tcBorders>
            <w:shd w:val="clear" w:color="auto" w:fill="auto"/>
            <w:noWrap/>
            <w:vAlign w:val="bottom"/>
            <w:hideMark/>
          </w:tcPr>
          <w:p w14:paraId="4A816AF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32.00</w:t>
            </w:r>
          </w:p>
        </w:tc>
        <w:tc>
          <w:tcPr>
            <w:tcW w:w="1078" w:type="dxa"/>
            <w:tcBorders>
              <w:top w:val="nil"/>
              <w:left w:val="nil"/>
              <w:bottom w:val="single" w:sz="4" w:space="0" w:color="auto"/>
              <w:right w:val="single" w:sz="4" w:space="0" w:color="auto"/>
            </w:tcBorders>
            <w:shd w:val="clear" w:color="auto" w:fill="auto"/>
            <w:noWrap/>
            <w:vAlign w:val="bottom"/>
            <w:hideMark/>
          </w:tcPr>
          <w:p w14:paraId="61F0F8E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198" w:type="dxa"/>
            <w:tcBorders>
              <w:top w:val="nil"/>
              <w:left w:val="nil"/>
              <w:bottom w:val="single" w:sz="4" w:space="0" w:color="auto"/>
              <w:right w:val="single" w:sz="4" w:space="0" w:color="auto"/>
            </w:tcBorders>
            <w:shd w:val="clear" w:color="auto" w:fill="auto"/>
            <w:noWrap/>
            <w:vAlign w:val="bottom"/>
            <w:hideMark/>
          </w:tcPr>
          <w:p w14:paraId="748A26E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96.00</w:t>
            </w:r>
          </w:p>
        </w:tc>
        <w:tc>
          <w:tcPr>
            <w:tcW w:w="1079" w:type="dxa"/>
            <w:tcBorders>
              <w:top w:val="nil"/>
              <w:left w:val="nil"/>
              <w:bottom w:val="single" w:sz="4" w:space="0" w:color="auto"/>
              <w:right w:val="single" w:sz="4" w:space="0" w:color="auto"/>
            </w:tcBorders>
            <w:shd w:val="clear" w:color="auto" w:fill="auto"/>
            <w:noWrap/>
            <w:vAlign w:val="bottom"/>
            <w:hideMark/>
          </w:tcPr>
          <w:p w14:paraId="7302B24C"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497EF3B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5</w:t>
            </w:r>
          </w:p>
        </w:tc>
        <w:tc>
          <w:tcPr>
            <w:tcW w:w="818" w:type="dxa"/>
            <w:tcBorders>
              <w:top w:val="nil"/>
              <w:left w:val="nil"/>
              <w:bottom w:val="single" w:sz="4" w:space="0" w:color="auto"/>
              <w:right w:val="single" w:sz="4" w:space="0" w:color="auto"/>
            </w:tcBorders>
            <w:shd w:val="clear" w:color="000000" w:fill="FFFF00"/>
            <w:noWrap/>
            <w:vAlign w:val="bottom"/>
            <w:hideMark/>
          </w:tcPr>
          <w:p w14:paraId="2659635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9</w:t>
            </w:r>
          </w:p>
        </w:tc>
        <w:tc>
          <w:tcPr>
            <w:tcW w:w="1459" w:type="dxa"/>
            <w:tcBorders>
              <w:top w:val="nil"/>
              <w:left w:val="nil"/>
              <w:bottom w:val="single" w:sz="4" w:space="0" w:color="auto"/>
              <w:right w:val="single" w:sz="4" w:space="0" w:color="auto"/>
            </w:tcBorders>
            <w:shd w:val="clear" w:color="auto" w:fill="auto"/>
            <w:noWrap/>
            <w:vAlign w:val="bottom"/>
            <w:hideMark/>
          </w:tcPr>
          <w:p w14:paraId="4E43E31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55</w:t>
            </w:r>
          </w:p>
        </w:tc>
        <w:tc>
          <w:tcPr>
            <w:tcW w:w="819" w:type="dxa"/>
            <w:tcBorders>
              <w:top w:val="nil"/>
              <w:left w:val="nil"/>
              <w:bottom w:val="single" w:sz="4" w:space="0" w:color="auto"/>
              <w:right w:val="single" w:sz="4" w:space="0" w:color="auto"/>
            </w:tcBorders>
            <w:shd w:val="clear" w:color="auto" w:fill="auto"/>
            <w:noWrap/>
            <w:vAlign w:val="bottom"/>
            <w:hideMark/>
          </w:tcPr>
          <w:p w14:paraId="1D6C63FE"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75A7FFCD"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051E6280"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Fosfatos</w:t>
            </w:r>
          </w:p>
        </w:tc>
        <w:tc>
          <w:tcPr>
            <w:tcW w:w="1224" w:type="dxa"/>
            <w:tcBorders>
              <w:top w:val="nil"/>
              <w:left w:val="nil"/>
              <w:bottom w:val="single" w:sz="4" w:space="0" w:color="auto"/>
              <w:right w:val="single" w:sz="4" w:space="0" w:color="auto"/>
            </w:tcBorders>
            <w:shd w:val="clear" w:color="auto" w:fill="auto"/>
            <w:noWrap/>
            <w:vAlign w:val="bottom"/>
            <w:hideMark/>
          </w:tcPr>
          <w:p w14:paraId="79B56EB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4.99</w:t>
            </w:r>
          </w:p>
        </w:tc>
        <w:tc>
          <w:tcPr>
            <w:tcW w:w="1224" w:type="dxa"/>
            <w:tcBorders>
              <w:top w:val="nil"/>
              <w:left w:val="nil"/>
              <w:bottom w:val="single" w:sz="4" w:space="0" w:color="auto"/>
              <w:right w:val="single" w:sz="4" w:space="0" w:color="auto"/>
            </w:tcBorders>
            <w:shd w:val="clear" w:color="auto" w:fill="auto"/>
            <w:noWrap/>
            <w:vAlign w:val="bottom"/>
            <w:hideMark/>
          </w:tcPr>
          <w:p w14:paraId="40652E6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2.00</w:t>
            </w:r>
          </w:p>
        </w:tc>
        <w:tc>
          <w:tcPr>
            <w:tcW w:w="969" w:type="dxa"/>
            <w:tcBorders>
              <w:top w:val="nil"/>
              <w:left w:val="nil"/>
              <w:bottom w:val="single" w:sz="4" w:space="0" w:color="auto"/>
              <w:right w:val="single" w:sz="4" w:space="0" w:color="auto"/>
            </w:tcBorders>
            <w:shd w:val="clear" w:color="auto" w:fill="auto"/>
            <w:noWrap/>
            <w:vAlign w:val="bottom"/>
            <w:hideMark/>
          </w:tcPr>
          <w:p w14:paraId="04B13F9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86</w:t>
            </w:r>
          </w:p>
        </w:tc>
        <w:tc>
          <w:tcPr>
            <w:tcW w:w="1198" w:type="dxa"/>
            <w:tcBorders>
              <w:top w:val="nil"/>
              <w:left w:val="nil"/>
              <w:bottom w:val="single" w:sz="4" w:space="0" w:color="auto"/>
              <w:right w:val="single" w:sz="4" w:space="0" w:color="auto"/>
            </w:tcBorders>
            <w:shd w:val="clear" w:color="auto" w:fill="auto"/>
            <w:noWrap/>
            <w:vAlign w:val="bottom"/>
            <w:hideMark/>
          </w:tcPr>
          <w:p w14:paraId="1EE1637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80.00</w:t>
            </w:r>
          </w:p>
        </w:tc>
        <w:tc>
          <w:tcPr>
            <w:tcW w:w="1078" w:type="dxa"/>
            <w:tcBorders>
              <w:top w:val="nil"/>
              <w:left w:val="nil"/>
              <w:bottom w:val="single" w:sz="4" w:space="0" w:color="auto"/>
              <w:right w:val="single" w:sz="4" w:space="0" w:color="auto"/>
            </w:tcBorders>
            <w:shd w:val="clear" w:color="auto" w:fill="auto"/>
            <w:noWrap/>
            <w:vAlign w:val="bottom"/>
            <w:hideMark/>
          </w:tcPr>
          <w:p w14:paraId="47B19D6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03EF613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11.00</w:t>
            </w:r>
          </w:p>
        </w:tc>
        <w:tc>
          <w:tcPr>
            <w:tcW w:w="1079" w:type="dxa"/>
            <w:tcBorders>
              <w:top w:val="nil"/>
              <w:left w:val="nil"/>
              <w:bottom w:val="single" w:sz="4" w:space="0" w:color="auto"/>
              <w:right w:val="single" w:sz="4" w:space="0" w:color="auto"/>
            </w:tcBorders>
            <w:shd w:val="clear" w:color="auto" w:fill="auto"/>
            <w:noWrap/>
            <w:vAlign w:val="bottom"/>
            <w:hideMark/>
          </w:tcPr>
          <w:p w14:paraId="11713FB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0</w:t>
            </w:r>
          </w:p>
        </w:tc>
        <w:tc>
          <w:tcPr>
            <w:tcW w:w="1459" w:type="dxa"/>
            <w:tcBorders>
              <w:top w:val="nil"/>
              <w:left w:val="nil"/>
              <w:bottom w:val="single" w:sz="4" w:space="0" w:color="auto"/>
              <w:right w:val="single" w:sz="4" w:space="0" w:color="auto"/>
            </w:tcBorders>
            <w:shd w:val="clear" w:color="auto" w:fill="auto"/>
            <w:noWrap/>
            <w:vAlign w:val="bottom"/>
            <w:hideMark/>
          </w:tcPr>
          <w:p w14:paraId="40A5326E"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9</w:t>
            </w:r>
          </w:p>
        </w:tc>
        <w:tc>
          <w:tcPr>
            <w:tcW w:w="818" w:type="dxa"/>
            <w:tcBorders>
              <w:top w:val="nil"/>
              <w:left w:val="nil"/>
              <w:bottom w:val="single" w:sz="4" w:space="0" w:color="auto"/>
              <w:right w:val="single" w:sz="4" w:space="0" w:color="auto"/>
            </w:tcBorders>
            <w:shd w:val="clear" w:color="000000" w:fill="FFFF00"/>
            <w:noWrap/>
            <w:vAlign w:val="bottom"/>
            <w:hideMark/>
          </w:tcPr>
          <w:p w14:paraId="1C8C8A9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9</w:t>
            </w:r>
          </w:p>
        </w:tc>
        <w:tc>
          <w:tcPr>
            <w:tcW w:w="1459" w:type="dxa"/>
            <w:tcBorders>
              <w:top w:val="nil"/>
              <w:left w:val="nil"/>
              <w:bottom w:val="single" w:sz="4" w:space="0" w:color="auto"/>
              <w:right w:val="single" w:sz="4" w:space="0" w:color="auto"/>
            </w:tcBorders>
            <w:shd w:val="clear" w:color="auto" w:fill="auto"/>
            <w:noWrap/>
            <w:vAlign w:val="bottom"/>
            <w:hideMark/>
          </w:tcPr>
          <w:p w14:paraId="56AD9A8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0</w:t>
            </w:r>
          </w:p>
        </w:tc>
        <w:tc>
          <w:tcPr>
            <w:tcW w:w="819" w:type="dxa"/>
            <w:tcBorders>
              <w:top w:val="nil"/>
              <w:left w:val="nil"/>
              <w:bottom w:val="single" w:sz="4" w:space="0" w:color="auto"/>
              <w:right w:val="single" w:sz="4" w:space="0" w:color="auto"/>
            </w:tcBorders>
            <w:shd w:val="clear" w:color="auto" w:fill="auto"/>
            <w:noWrap/>
            <w:vAlign w:val="bottom"/>
            <w:hideMark/>
          </w:tcPr>
          <w:p w14:paraId="5D0DCE1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2F394BB9"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490D4532"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Silicatos</w:t>
            </w:r>
          </w:p>
        </w:tc>
        <w:tc>
          <w:tcPr>
            <w:tcW w:w="1224" w:type="dxa"/>
            <w:tcBorders>
              <w:top w:val="nil"/>
              <w:left w:val="nil"/>
              <w:bottom w:val="single" w:sz="4" w:space="0" w:color="auto"/>
              <w:right w:val="single" w:sz="4" w:space="0" w:color="auto"/>
            </w:tcBorders>
            <w:shd w:val="clear" w:color="auto" w:fill="auto"/>
            <w:noWrap/>
            <w:vAlign w:val="bottom"/>
            <w:hideMark/>
          </w:tcPr>
          <w:p w14:paraId="1D24746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1A92096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6F7E9B0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670EAF7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23.00</w:t>
            </w:r>
          </w:p>
        </w:tc>
        <w:tc>
          <w:tcPr>
            <w:tcW w:w="1078" w:type="dxa"/>
            <w:tcBorders>
              <w:top w:val="nil"/>
              <w:left w:val="nil"/>
              <w:bottom w:val="single" w:sz="4" w:space="0" w:color="auto"/>
              <w:right w:val="single" w:sz="4" w:space="0" w:color="auto"/>
            </w:tcBorders>
            <w:shd w:val="clear" w:color="auto" w:fill="auto"/>
            <w:noWrap/>
            <w:vAlign w:val="bottom"/>
            <w:hideMark/>
          </w:tcPr>
          <w:p w14:paraId="396D4F9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6</w:t>
            </w:r>
          </w:p>
        </w:tc>
        <w:tc>
          <w:tcPr>
            <w:tcW w:w="1198" w:type="dxa"/>
            <w:tcBorders>
              <w:top w:val="nil"/>
              <w:left w:val="nil"/>
              <w:bottom w:val="single" w:sz="4" w:space="0" w:color="auto"/>
              <w:right w:val="single" w:sz="4" w:space="0" w:color="auto"/>
            </w:tcBorders>
            <w:shd w:val="clear" w:color="auto" w:fill="auto"/>
            <w:noWrap/>
            <w:vAlign w:val="bottom"/>
            <w:hideMark/>
          </w:tcPr>
          <w:p w14:paraId="3193A0B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55.00</w:t>
            </w:r>
          </w:p>
        </w:tc>
        <w:tc>
          <w:tcPr>
            <w:tcW w:w="1079" w:type="dxa"/>
            <w:tcBorders>
              <w:top w:val="nil"/>
              <w:left w:val="nil"/>
              <w:bottom w:val="single" w:sz="4" w:space="0" w:color="auto"/>
              <w:right w:val="single" w:sz="4" w:space="0" w:color="auto"/>
            </w:tcBorders>
            <w:shd w:val="clear" w:color="auto" w:fill="auto"/>
            <w:noWrap/>
            <w:vAlign w:val="bottom"/>
            <w:hideMark/>
          </w:tcPr>
          <w:p w14:paraId="078930D3"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3522C5C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5</w:t>
            </w:r>
          </w:p>
        </w:tc>
        <w:tc>
          <w:tcPr>
            <w:tcW w:w="818" w:type="dxa"/>
            <w:tcBorders>
              <w:top w:val="nil"/>
              <w:left w:val="nil"/>
              <w:bottom w:val="single" w:sz="4" w:space="0" w:color="auto"/>
              <w:right w:val="single" w:sz="4" w:space="0" w:color="auto"/>
            </w:tcBorders>
            <w:shd w:val="clear" w:color="000000" w:fill="FFFF00"/>
            <w:noWrap/>
            <w:vAlign w:val="bottom"/>
            <w:hideMark/>
          </w:tcPr>
          <w:p w14:paraId="120B175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7</w:t>
            </w:r>
          </w:p>
        </w:tc>
        <w:tc>
          <w:tcPr>
            <w:tcW w:w="1459" w:type="dxa"/>
            <w:tcBorders>
              <w:top w:val="nil"/>
              <w:left w:val="nil"/>
              <w:bottom w:val="single" w:sz="4" w:space="0" w:color="auto"/>
              <w:right w:val="single" w:sz="4" w:space="0" w:color="auto"/>
            </w:tcBorders>
            <w:shd w:val="clear" w:color="auto" w:fill="auto"/>
            <w:noWrap/>
            <w:vAlign w:val="bottom"/>
            <w:hideMark/>
          </w:tcPr>
          <w:p w14:paraId="4E8A9A6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53</w:t>
            </w:r>
          </w:p>
        </w:tc>
        <w:tc>
          <w:tcPr>
            <w:tcW w:w="819" w:type="dxa"/>
            <w:tcBorders>
              <w:top w:val="nil"/>
              <w:left w:val="nil"/>
              <w:bottom w:val="single" w:sz="4" w:space="0" w:color="auto"/>
              <w:right w:val="single" w:sz="4" w:space="0" w:color="auto"/>
            </w:tcBorders>
            <w:shd w:val="clear" w:color="auto" w:fill="auto"/>
            <w:noWrap/>
            <w:vAlign w:val="bottom"/>
            <w:hideMark/>
          </w:tcPr>
          <w:p w14:paraId="3653282E"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r>
      <w:tr w:rsidR="003561B5" w:rsidRPr="003561B5" w14:paraId="3F9BFC50"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441AB7F9"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pH</w:t>
            </w:r>
          </w:p>
        </w:tc>
        <w:tc>
          <w:tcPr>
            <w:tcW w:w="1224" w:type="dxa"/>
            <w:tcBorders>
              <w:top w:val="nil"/>
              <w:left w:val="nil"/>
              <w:bottom w:val="single" w:sz="4" w:space="0" w:color="auto"/>
              <w:right w:val="single" w:sz="4" w:space="0" w:color="auto"/>
            </w:tcBorders>
            <w:shd w:val="clear" w:color="auto" w:fill="auto"/>
            <w:noWrap/>
            <w:vAlign w:val="bottom"/>
            <w:hideMark/>
          </w:tcPr>
          <w:p w14:paraId="5010950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3.82</w:t>
            </w:r>
          </w:p>
        </w:tc>
        <w:tc>
          <w:tcPr>
            <w:tcW w:w="1224" w:type="dxa"/>
            <w:tcBorders>
              <w:top w:val="nil"/>
              <w:left w:val="nil"/>
              <w:bottom w:val="single" w:sz="4" w:space="0" w:color="auto"/>
              <w:right w:val="single" w:sz="4" w:space="0" w:color="auto"/>
            </w:tcBorders>
            <w:shd w:val="clear" w:color="auto" w:fill="auto"/>
            <w:noWrap/>
            <w:vAlign w:val="bottom"/>
            <w:hideMark/>
          </w:tcPr>
          <w:p w14:paraId="2732625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1.00</w:t>
            </w:r>
          </w:p>
        </w:tc>
        <w:tc>
          <w:tcPr>
            <w:tcW w:w="969" w:type="dxa"/>
            <w:tcBorders>
              <w:top w:val="nil"/>
              <w:left w:val="nil"/>
              <w:bottom w:val="single" w:sz="4" w:space="0" w:color="auto"/>
              <w:right w:val="single" w:sz="4" w:space="0" w:color="auto"/>
            </w:tcBorders>
            <w:shd w:val="clear" w:color="auto" w:fill="auto"/>
            <w:noWrap/>
            <w:vAlign w:val="bottom"/>
            <w:hideMark/>
          </w:tcPr>
          <w:p w14:paraId="52F3AF4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0</w:t>
            </w:r>
          </w:p>
        </w:tc>
        <w:tc>
          <w:tcPr>
            <w:tcW w:w="1198" w:type="dxa"/>
            <w:tcBorders>
              <w:top w:val="nil"/>
              <w:left w:val="nil"/>
              <w:bottom w:val="single" w:sz="4" w:space="0" w:color="auto"/>
              <w:right w:val="single" w:sz="4" w:space="0" w:color="auto"/>
            </w:tcBorders>
            <w:shd w:val="clear" w:color="auto" w:fill="auto"/>
            <w:noWrap/>
            <w:vAlign w:val="bottom"/>
            <w:hideMark/>
          </w:tcPr>
          <w:p w14:paraId="6997DA1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2.00</w:t>
            </w:r>
          </w:p>
        </w:tc>
        <w:tc>
          <w:tcPr>
            <w:tcW w:w="1078" w:type="dxa"/>
            <w:tcBorders>
              <w:top w:val="nil"/>
              <w:left w:val="nil"/>
              <w:bottom w:val="single" w:sz="4" w:space="0" w:color="auto"/>
              <w:right w:val="single" w:sz="4" w:space="0" w:color="auto"/>
            </w:tcBorders>
            <w:shd w:val="clear" w:color="auto" w:fill="auto"/>
            <w:noWrap/>
            <w:vAlign w:val="bottom"/>
            <w:hideMark/>
          </w:tcPr>
          <w:p w14:paraId="019646A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7D2215A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07.00</w:t>
            </w:r>
          </w:p>
        </w:tc>
        <w:tc>
          <w:tcPr>
            <w:tcW w:w="1079" w:type="dxa"/>
            <w:tcBorders>
              <w:top w:val="nil"/>
              <w:left w:val="nil"/>
              <w:bottom w:val="single" w:sz="4" w:space="0" w:color="auto"/>
              <w:right w:val="single" w:sz="4" w:space="0" w:color="auto"/>
            </w:tcBorders>
            <w:shd w:val="clear" w:color="auto" w:fill="auto"/>
            <w:noWrap/>
            <w:vAlign w:val="bottom"/>
            <w:hideMark/>
          </w:tcPr>
          <w:p w14:paraId="1FA60B2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0</w:t>
            </w:r>
          </w:p>
        </w:tc>
        <w:tc>
          <w:tcPr>
            <w:tcW w:w="1459" w:type="dxa"/>
            <w:tcBorders>
              <w:top w:val="nil"/>
              <w:left w:val="nil"/>
              <w:bottom w:val="single" w:sz="4" w:space="0" w:color="auto"/>
              <w:right w:val="single" w:sz="4" w:space="0" w:color="auto"/>
            </w:tcBorders>
            <w:shd w:val="clear" w:color="auto" w:fill="auto"/>
            <w:noWrap/>
            <w:vAlign w:val="bottom"/>
            <w:hideMark/>
          </w:tcPr>
          <w:p w14:paraId="4006A7DE"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4</w:t>
            </w:r>
          </w:p>
        </w:tc>
        <w:tc>
          <w:tcPr>
            <w:tcW w:w="818" w:type="dxa"/>
            <w:tcBorders>
              <w:top w:val="nil"/>
              <w:left w:val="nil"/>
              <w:bottom w:val="single" w:sz="4" w:space="0" w:color="auto"/>
              <w:right w:val="single" w:sz="4" w:space="0" w:color="auto"/>
            </w:tcBorders>
            <w:shd w:val="clear" w:color="auto" w:fill="auto"/>
            <w:noWrap/>
            <w:vAlign w:val="bottom"/>
            <w:hideMark/>
          </w:tcPr>
          <w:p w14:paraId="5A62BB2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18B38AC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55</w:t>
            </w:r>
          </w:p>
        </w:tc>
        <w:tc>
          <w:tcPr>
            <w:tcW w:w="819" w:type="dxa"/>
            <w:tcBorders>
              <w:top w:val="nil"/>
              <w:left w:val="nil"/>
              <w:bottom w:val="single" w:sz="4" w:space="0" w:color="auto"/>
              <w:right w:val="single" w:sz="4" w:space="0" w:color="auto"/>
            </w:tcBorders>
            <w:shd w:val="clear" w:color="auto" w:fill="auto"/>
            <w:noWrap/>
            <w:vAlign w:val="bottom"/>
            <w:hideMark/>
          </w:tcPr>
          <w:p w14:paraId="3AE007E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27281209"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5E2B6945"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Oxígeno Disuelto en Sup.</w:t>
            </w:r>
          </w:p>
        </w:tc>
        <w:tc>
          <w:tcPr>
            <w:tcW w:w="1224" w:type="dxa"/>
            <w:tcBorders>
              <w:top w:val="nil"/>
              <w:left w:val="nil"/>
              <w:bottom w:val="single" w:sz="4" w:space="0" w:color="auto"/>
              <w:right w:val="single" w:sz="4" w:space="0" w:color="auto"/>
            </w:tcBorders>
            <w:shd w:val="clear" w:color="auto" w:fill="auto"/>
            <w:noWrap/>
            <w:vAlign w:val="bottom"/>
            <w:hideMark/>
          </w:tcPr>
          <w:p w14:paraId="42725E9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6.20</w:t>
            </w:r>
          </w:p>
        </w:tc>
        <w:tc>
          <w:tcPr>
            <w:tcW w:w="1224" w:type="dxa"/>
            <w:tcBorders>
              <w:top w:val="nil"/>
              <w:left w:val="nil"/>
              <w:bottom w:val="single" w:sz="4" w:space="0" w:color="auto"/>
              <w:right w:val="single" w:sz="4" w:space="0" w:color="auto"/>
            </w:tcBorders>
            <w:shd w:val="clear" w:color="auto" w:fill="auto"/>
            <w:noWrap/>
            <w:vAlign w:val="bottom"/>
            <w:hideMark/>
          </w:tcPr>
          <w:p w14:paraId="38A3E7F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2.00</w:t>
            </w:r>
          </w:p>
        </w:tc>
        <w:tc>
          <w:tcPr>
            <w:tcW w:w="969" w:type="dxa"/>
            <w:tcBorders>
              <w:top w:val="nil"/>
              <w:left w:val="nil"/>
              <w:bottom w:val="single" w:sz="4" w:space="0" w:color="auto"/>
              <w:right w:val="single" w:sz="4" w:space="0" w:color="auto"/>
            </w:tcBorders>
            <w:shd w:val="clear" w:color="auto" w:fill="auto"/>
            <w:noWrap/>
            <w:vAlign w:val="bottom"/>
            <w:hideMark/>
          </w:tcPr>
          <w:p w14:paraId="0306435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70</w:t>
            </w:r>
          </w:p>
        </w:tc>
        <w:tc>
          <w:tcPr>
            <w:tcW w:w="1198" w:type="dxa"/>
            <w:tcBorders>
              <w:top w:val="nil"/>
              <w:left w:val="nil"/>
              <w:bottom w:val="single" w:sz="4" w:space="0" w:color="auto"/>
              <w:right w:val="single" w:sz="4" w:space="0" w:color="auto"/>
            </w:tcBorders>
            <w:shd w:val="clear" w:color="auto" w:fill="auto"/>
            <w:noWrap/>
            <w:vAlign w:val="bottom"/>
            <w:hideMark/>
          </w:tcPr>
          <w:p w14:paraId="225280A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4.00</w:t>
            </w:r>
          </w:p>
        </w:tc>
        <w:tc>
          <w:tcPr>
            <w:tcW w:w="1078" w:type="dxa"/>
            <w:tcBorders>
              <w:top w:val="nil"/>
              <w:left w:val="nil"/>
              <w:bottom w:val="single" w:sz="4" w:space="0" w:color="auto"/>
              <w:right w:val="single" w:sz="4" w:space="0" w:color="auto"/>
            </w:tcBorders>
            <w:shd w:val="clear" w:color="auto" w:fill="auto"/>
            <w:noWrap/>
            <w:vAlign w:val="bottom"/>
            <w:hideMark/>
          </w:tcPr>
          <w:p w14:paraId="521E5FE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725244EF"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52.00</w:t>
            </w:r>
          </w:p>
        </w:tc>
        <w:tc>
          <w:tcPr>
            <w:tcW w:w="1079" w:type="dxa"/>
            <w:tcBorders>
              <w:top w:val="nil"/>
              <w:left w:val="nil"/>
              <w:bottom w:val="single" w:sz="4" w:space="0" w:color="auto"/>
              <w:right w:val="single" w:sz="4" w:space="0" w:color="auto"/>
            </w:tcBorders>
            <w:shd w:val="clear" w:color="auto" w:fill="auto"/>
            <w:noWrap/>
            <w:vAlign w:val="bottom"/>
            <w:hideMark/>
          </w:tcPr>
          <w:p w14:paraId="592B761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735F28F3"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2</w:t>
            </w:r>
          </w:p>
        </w:tc>
        <w:tc>
          <w:tcPr>
            <w:tcW w:w="818" w:type="dxa"/>
            <w:tcBorders>
              <w:top w:val="nil"/>
              <w:left w:val="nil"/>
              <w:bottom w:val="single" w:sz="4" w:space="0" w:color="auto"/>
              <w:right w:val="single" w:sz="4" w:space="0" w:color="auto"/>
            </w:tcBorders>
            <w:shd w:val="clear" w:color="auto" w:fill="auto"/>
            <w:noWrap/>
            <w:vAlign w:val="bottom"/>
            <w:hideMark/>
          </w:tcPr>
          <w:p w14:paraId="24B2DA2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7C66F48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8</w:t>
            </w:r>
          </w:p>
        </w:tc>
        <w:tc>
          <w:tcPr>
            <w:tcW w:w="819" w:type="dxa"/>
            <w:tcBorders>
              <w:top w:val="nil"/>
              <w:left w:val="nil"/>
              <w:bottom w:val="single" w:sz="4" w:space="0" w:color="auto"/>
              <w:right w:val="single" w:sz="4" w:space="0" w:color="auto"/>
            </w:tcBorders>
            <w:shd w:val="clear" w:color="auto" w:fill="auto"/>
            <w:noWrap/>
            <w:vAlign w:val="bottom"/>
            <w:hideMark/>
          </w:tcPr>
          <w:p w14:paraId="14C00FB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06AFA30D"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4748B757"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Transparencia</w:t>
            </w:r>
          </w:p>
        </w:tc>
        <w:tc>
          <w:tcPr>
            <w:tcW w:w="1224" w:type="dxa"/>
            <w:tcBorders>
              <w:top w:val="nil"/>
              <w:left w:val="nil"/>
              <w:bottom w:val="single" w:sz="4" w:space="0" w:color="auto"/>
              <w:right w:val="single" w:sz="4" w:space="0" w:color="auto"/>
            </w:tcBorders>
            <w:shd w:val="clear" w:color="auto" w:fill="auto"/>
            <w:noWrap/>
            <w:vAlign w:val="bottom"/>
            <w:hideMark/>
          </w:tcPr>
          <w:p w14:paraId="4BAE56C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4.50</w:t>
            </w:r>
          </w:p>
        </w:tc>
        <w:tc>
          <w:tcPr>
            <w:tcW w:w="1224" w:type="dxa"/>
            <w:tcBorders>
              <w:top w:val="nil"/>
              <w:left w:val="nil"/>
              <w:bottom w:val="single" w:sz="4" w:space="0" w:color="auto"/>
              <w:right w:val="single" w:sz="4" w:space="0" w:color="auto"/>
            </w:tcBorders>
            <w:shd w:val="clear" w:color="auto" w:fill="auto"/>
            <w:noWrap/>
            <w:vAlign w:val="bottom"/>
            <w:hideMark/>
          </w:tcPr>
          <w:p w14:paraId="7A44DA4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9.00</w:t>
            </w:r>
          </w:p>
        </w:tc>
        <w:tc>
          <w:tcPr>
            <w:tcW w:w="969" w:type="dxa"/>
            <w:tcBorders>
              <w:top w:val="nil"/>
              <w:left w:val="nil"/>
              <w:bottom w:val="single" w:sz="4" w:space="0" w:color="auto"/>
              <w:right w:val="single" w:sz="4" w:space="0" w:color="auto"/>
            </w:tcBorders>
            <w:shd w:val="clear" w:color="auto" w:fill="auto"/>
            <w:noWrap/>
            <w:vAlign w:val="bottom"/>
            <w:hideMark/>
          </w:tcPr>
          <w:p w14:paraId="3E76AD8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7</w:t>
            </w:r>
          </w:p>
        </w:tc>
        <w:tc>
          <w:tcPr>
            <w:tcW w:w="1198" w:type="dxa"/>
            <w:tcBorders>
              <w:top w:val="nil"/>
              <w:left w:val="nil"/>
              <w:bottom w:val="single" w:sz="4" w:space="0" w:color="auto"/>
              <w:right w:val="single" w:sz="4" w:space="0" w:color="auto"/>
            </w:tcBorders>
            <w:shd w:val="clear" w:color="auto" w:fill="auto"/>
            <w:noWrap/>
            <w:vAlign w:val="bottom"/>
            <w:hideMark/>
          </w:tcPr>
          <w:p w14:paraId="69EC2F3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50.50</w:t>
            </w:r>
          </w:p>
        </w:tc>
        <w:tc>
          <w:tcPr>
            <w:tcW w:w="1078" w:type="dxa"/>
            <w:tcBorders>
              <w:top w:val="nil"/>
              <w:left w:val="nil"/>
              <w:bottom w:val="single" w:sz="4" w:space="0" w:color="auto"/>
              <w:right w:val="single" w:sz="4" w:space="0" w:color="auto"/>
            </w:tcBorders>
            <w:shd w:val="clear" w:color="auto" w:fill="auto"/>
            <w:noWrap/>
            <w:vAlign w:val="bottom"/>
            <w:hideMark/>
          </w:tcPr>
          <w:p w14:paraId="24DC580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3428DDF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33.00</w:t>
            </w:r>
          </w:p>
        </w:tc>
        <w:tc>
          <w:tcPr>
            <w:tcW w:w="1079" w:type="dxa"/>
            <w:tcBorders>
              <w:top w:val="nil"/>
              <w:left w:val="nil"/>
              <w:bottom w:val="single" w:sz="4" w:space="0" w:color="auto"/>
              <w:right w:val="single" w:sz="4" w:space="0" w:color="auto"/>
            </w:tcBorders>
            <w:shd w:val="clear" w:color="auto" w:fill="auto"/>
            <w:noWrap/>
            <w:vAlign w:val="bottom"/>
            <w:hideMark/>
          </w:tcPr>
          <w:p w14:paraId="1ED8A1D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77C50BF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29</w:t>
            </w:r>
          </w:p>
        </w:tc>
        <w:tc>
          <w:tcPr>
            <w:tcW w:w="818" w:type="dxa"/>
            <w:tcBorders>
              <w:top w:val="nil"/>
              <w:left w:val="nil"/>
              <w:bottom w:val="single" w:sz="4" w:space="0" w:color="auto"/>
              <w:right w:val="single" w:sz="4" w:space="0" w:color="auto"/>
            </w:tcBorders>
            <w:shd w:val="clear" w:color="auto" w:fill="auto"/>
            <w:noWrap/>
            <w:vAlign w:val="bottom"/>
            <w:hideMark/>
          </w:tcPr>
          <w:p w14:paraId="5D690DA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223D6A2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27</w:t>
            </w:r>
          </w:p>
        </w:tc>
        <w:tc>
          <w:tcPr>
            <w:tcW w:w="819" w:type="dxa"/>
            <w:tcBorders>
              <w:top w:val="nil"/>
              <w:left w:val="nil"/>
              <w:bottom w:val="single" w:sz="4" w:space="0" w:color="auto"/>
              <w:right w:val="single" w:sz="4" w:space="0" w:color="auto"/>
            </w:tcBorders>
            <w:shd w:val="clear" w:color="auto" w:fill="auto"/>
            <w:noWrap/>
            <w:vAlign w:val="bottom"/>
            <w:hideMark/>
          </w:tcPr>
          <w:p w14:paraId="291E33A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2D679D76"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1B0ECAFE"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Solidos Suspendidos Totales</w:t>
            </w:r>
          </w:p>
        </w:tc>
        <w:tc>
          <w:tcPr>
            <w:tcW w:w="1224" w:type="dxa"/>
            <w:tcBorders>
              <w:top w:val="nil"/>
              <w:left w:val="nil"/>
              <w:bottom w:val="single" w:sz="4" w:space="0" w:color="auto"/>
              <w:right w:val="single" w:sz="4" w:space="0" w:color="auto"/>
            </w:tcBorders>
            <w:shd w:val="clear" w:color="auto" w:fill="auto"/>
            <w:noWrap/>
            <w:vAlign w:val="bottom"/>
            <w:hideMark/>
          </w:tcPr>
          <w:p w14:paraId="218E3EA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69055D7C"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0DE0445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6FA9FBA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74.00</w:t>
            </w:r>
          </w:p>
        </w:tc>
        <w:tc>
          <w:tcPr>
            <w:tcW w:w="1078" w:type="dxa"/>
            <w:tcBorders>
              <w:top w:val="nil"/>
              <w:left w:val="nil"/>
              <w:bottom w:val="single" w:sz="4" w:space="0" w:color="auto"/>
              <w:right w:val="single" w:sz="4" w:space="0" w:color="auto"/>
            </w:tcBorders>
            <w:shd w:val="clear" w:color="auto" w:fill="auto"/>
            <w:noWrap/>
            <w:vAlign w:val="bottom"/>
            <w:hideMark/>
          </w:tcPr>
          <w:p w14:paraId="6728AEF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1ECCACC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10.00</w:t>
            </w:r>
          </w:p>
        </w:tc>
        <w:tc>
          <w:tcPr>
            <w:tcW w:w="1079" w:type="dxa"/>
            <w:tcBorders>
              <w:top w:val="nil"/>
              <w:left w:val="nil"/>
              <w:bottom w:val="single" w:sz="4" w:space="0" w:color="auto"/>
              <w:right w:val="single" w:sz="4" w:space="0" w:color="auto"/>
            </w:tcBorders>
            <w:shd w:val="clear" w:color="auto" w:fill="auto"/>
            <w:noWrap/>
            <w:vAlign w:val="bottom"/>
            <w:hideMark/>
          </w:tcPr>
          <w:p w14:paraId="2D0CCB2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0</w:t>
            </w:r>
          </w:p>
        </w:tc>
        <w:tc>
          <w:tcPr>
            <w:tcW w:w="1459" w:type="dxa"/>
            <w:tcBorders>
              <w:top w:val="nil"/>
              <w:left w:val="nil"/>
              <w:bottom w:val="single" w:sz="4" w:space="0" w:color="auto"/>
              <w:right w:val="single" w:sz="4" w:space="0" w:color="auto"/>
            </w:tcBorders>
            <w:shd w:val="clear" w:color="auto" w:fill="auto"/>
            <w:noWrap/>
            <w:vAlign w:val="bottom"/>
            <w:hideMark/>
          </w:tcPr>
          <w:p w14:paraId="5EDA328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7</w:t>
            </w:r>
          </w:p>
        </w:tc>
        <w:tc>
          <w:tcPr>
            <w:tcW w:w="818" w:type="dxa"/>
            <w:tcBorders>
              <w:top w:val="nil"/>
              <w:left w:val="nil"/>
              <w:bottom w:val="single" w:sz="4" w:space="0" w:color="auto"/>
              <w:right w:val="single" w:sz="4" w:space="0" w:color="auto"/>
            </w:tcBorders>
            <w:shd w:val="clear" w:color="auto" w:fill="auto"/>
            <w:noWrap/>
            <w:vAlign w:val="bottom"/>
            <w:hideMark/>
          </w:tcPr>
          <w:p w14:paraId="73D0D74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2DDEC8A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28</w:t>
            </w:r>
          </w:p>
        </w:tc>
        <w:tc>
          <w:tcPr>
            <w:tcW w:w="819" w:type="dxa"/>
            <w:tcBorders>
              <w:top w:val="nil"/>
              <w:left w:val="nil"/>
              <w:bottom w:val="single" w:sz="4" w:space="0" w:color="auto"/>
              <w:right w:val="single" w:sz="4" w:space="0" w:color="auto"/>
            </w:tcBorders>
            <w:shd w:val="clear" w:color="auto" w:fill="auto"/>
            <w:noWrap/>
            <w:vAlign w:val="bottom"/>
            <w:hideMark/>
          </w:tcPr>
          <w:p w14:paraId="56C3B79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35227249"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7B107DC6"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TSI_Secchi</w:t>
            </w:r>
          </w:p>
        </w:tc>
        <w:tc>
          <w:tcPr>
            <w:tcW w:w="1224" w:type="dxa"/>
            <w:tcBorders>
              <w:top w:val="nil"/>
              <w:left w:val="nil"/>
              <w:bottom w:val="single" w:sz="4" w:space="0" w:color="auto"/>
              <w:right w:val="single" w:sz="4" w:space="0" w:color="auto"/>
            </w:tcBorders>
            <w:shd w:val="clear" w:color="auto" w:fill="auto"/>
            <w:noWrap/>
            <w:vAlign w:val="bottom"/>
            <w:hideMark/>
          </w:tcPr>
          <w:p w14:paraId="42B600D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4.00</w:t>
            </w:r>
          </w:p>
        </w:tc>
        <w:tc>
          <w:tcPr>
            <w:tcW w:w="1224" w:type="dxa"/>
            <w:tcBorders>
              <w:top w:val="nil"/>
              <w:left w:val="nil"/>
              <w:bottom w:val="single" w:sz="4" w:space="0" w:color="auto"/>
              <w:right w:val="single" w:sz="4" w:space="0" w:color="auto"/>
            </w:tcBorders>
            <w:shd w:val="clear" w:color="auto" w:fill="auto"/>
            <w:noWrap/>
            <w:vAlign w:val="bottom"/>
            <w:hideMark/>
          </w:tcPr>
          <w:p w14:paraId="5B4A8E1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9.00</w:t>
            </w:r>
          </w:p>
        </w:tc>
        <w:tc>
          <w:tcPr>
            <w:tcW w:w="969" w:type="dxa"/>
            <w:tcBorders>
              <w:top w:val="nil"/>
              <w:left w:val="nil"/>
              <w:bottom w:val="single" w:sz="4" w:space="0" w:color="auto"/>
              <w:right w:val="single" w:sz="4" w:space="0" w:color="auto"/>
            </w:tcBorders>
            <w:shd w:val="clear" w:color="auto" w:fill="auto"/>
            <w:noWrap/>
            <w:vAlign w:val="bottom"/>
            <w:hideMark/>
          </w:tcPr>
          <w:p w14:paraId="56392633"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7</w:t>
            </w:r>
          </w:p>
        </w:tc>
        <w:tc>
          <w:tcPr>
            <w:tcW w:w="1198" w:type="dxa"/>
            <w:tcBorders>
              <w:top w:val="nil"/>
              <w:left w:val="nil"/>
              <w:bottom w:val="single" w:sz="4" w:space="0" w:color="auto"/>
              <w:right w:val="single" w:sz="4" w:space="0" w:color="auto"/>
            </w:tcBorders>
            <w:shd w:val="clear" w:color="auto" w:fill="auto"/>
            <w:noWrap/>
            <w:vAlign w:val="bottom"/>
            <w:hideMark/>
          </w:tcPr>
          <w:p w14:paraId="697B4E5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73.00</w:t>
            </w:r>
          </w:p>
        </w:tc>
        <w:tc>
          <w:tcPr>
            <w:tcW w:w="1078" w:type="dxa"/>
            <w:tcBorders>
              <w:top w:val="nil"/>
              <w:left w:val="nil"/>
              <w:bottom w:val="single" w:sz="4" w:space="0" w:color="auto"/>
              <w:right w:val="single" w:sz="4" w:space="0" w:color="auto"/>
            </w:tcBorders>
            <w:shd w:val="clear" w:color="auto" w:fill="auto"/>
            <w:noWrap/>
            <w:vAlign w:val="bottom"/>
            <w:hideMark/>
          </w:tcPr>
          <w:p w14:paraId="3A78407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324DA9D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90.00</w:t>
            </w:r>
          </w:p>
        </w:tc>
        <w:tc>
          <w:tcPr>
            <w:tcW w:w="1079" w:type="dxa"/>
            <w:tcBorders>
              <w:top w:val="nil"/>
              <w:left w:val="nil"/>
              <w:bottom w:val="single" w:sz="4" w:space="0" w:color="auto"/>
              <w:right w:val="single" w:sz="4" w:space="0" w:color="auto"/>
            </w:tcBorders>
            <w:shd w:val="clear" w:color="auto" w:fill="auto"/>
            <w:noWrap/>
            <w:vAlign w:val="bottom"/>
            <w:hideMark/>
          </w:tcPr>
          <w:p w14:paraId="68794EB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10CD590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29</w:t>
            </w:r>
          </w:p>
        </w:tc>
        <w:tc>
          <w:tcPr>
            <w:tcW w:w="818" w:type="dxa"/>
            <w:tcBorders>
              <w:top w:val="nil"/>
              <w:left w:val="nil"/>
              <w:bottom w:val="single" w:sz="4" w:space="0" w:color="auto"/>
              <w:right w:val="single" w:sz="4" w:space="0" w:color="auto"/>
            </w:tcBorders>
            <w:shd w:val="clear" w:color="auto" w:fill="auto"/>
            <w:noWrap/>
            <w:vAlign w:val="bottom"/>
            <w:hideMark/>
          </w:tcPr>
          <w:p w14:paraId="30DD7B9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3BDB617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1</w:t>
            </w:r>
          </w:p>
        </w:tc>
        <w:tc>
          <w:tcPr>
            <w:tcW w:w="819" w:type="dxa"/>
            <w:tcBorders>
              <w:top w:val="nil"/>
              <w:left w:val="nil"/>
              <w:bottom w:val="single" w:sz="4" w:space="0" w:color="auto"/>
              <w:right w:val="single" w:sz="4" w:space="0" w:color="auto"/>
            </w:tcBorders>
            <w:shd w:val="clear" w:color="auto" w:fill="auto"/>
            <w:noWrap/>
            <w:vAlign w:val="bottom"/>
            <w:hideMark/>
          </w:tcPr>
          <w:p w14:paraId="6A36031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7389E7BA"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058732F0"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Q2 Temperatura en prof.</w:t>
            </w:r>
          </w:p>
        </w:tc>
        <w:tc>
          <w:tcPr>
            <w:tcW w:w="1224" w:type="dxa"/>
            <w:tcBorders>
              <w:top w:val="nil"/>
              <w:left w:val="nil"/>
              <w:bottom w:val="single" w:sz="4" w:space="0" w:color="auto"/>
              <w:right w:val="single" w:sz="4" w:space="0" w:color="auto"/>
            </w:tcBorders>
            <w:shd w:val="clear" w:color="auto" w:fill="auto"/>
            <w:noWrap/>
            <w:vAlign w:val="bottom"/>
            <w:hideMark/>
          </w:tcPr>
          <w:p w14:paraId="2EB9E18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2C0EB93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4BE32D8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655715C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00.00</w:t>
            </w:r>
          </w:p>
        </w:tc>
        <w:tc>
          <w:tcPr>
            <w:tcW w:w="1078" w:type="dxa"/>
            <w:tcBorders>
              <w:top w:val="nil"/>
              <w:left w:val="nil"/>
              <w:bottom w:val="single" w:sz="4" w:space="0" w:color="auto"/>
              <w:right w:val="single" w:sz="4" w:space="0" w:color="auto"/>
            </w:tcBorders>
            <w:shd w:val="clear" w:color="auto" w:fill="auto"/>
            <w:noWrap/>
            <w:vAlign w:val="bottom"/>
            <w:hideMark/>
          </w:tcPr>
          <w:p w14:paraId="58EC06F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71D3A24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62.00</w:t>
            </w:r>
          </w:p>
        </w:tc>
        <w:tc>
          <w:tcPr>
            <w:tcW w:w="1079" w:type="dxa"/>
            <w:tcBorders>
              <w:top w:val="nil"/>
              <w:left w:val="nil"/>
              <w:bottom w:val="single" w:sz="4" w:space="0" w:color="auto"/>
              <w:right w:val="single" w:sz="4" w:space="0" w:color="auto"/>
            </w:tcBorders>
            <w:shd w:val="clear" w:color="auto" w:fill="auto"/>
            <w:noWrap/>
            <w:vAlign w:val="bottom"/>
            <w:hideMark/>
          </w:tcPr>
          <w:p w14:paraId="5F06076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00</w:t>
            </w:r>
          </w:p>
        </w:tc>
        <w:tc>
          <w:tcPr>
            <w:tcW w:w="1459" w:type="dxa"/>
            <w:tcBorders>
              <w:top w:val="nil"/>
              <w:left w:val="nil"/>
              <w:bottom w:val="single" w:sz="4" w:space="0" w:color="auto"/>
              <w:right w:val="single" w:sz="4" w:space="0" w:color="auto"/>
            </w:tcBorders>
            <w:shd w:val="clear" w:color="auto" w:fill="auto"/>
            <w:noWrap/>
            <w:vAlign w:val="bottom"/>
            <w:hideMark/>
          </w:tcPr>
          <w:p w14:paraId="0557443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4</w:t>
            </w:r>
          </w:p>
        </w:tc>
        <w:tc>
          <w:tcPr>
            <w:tcW w:w="818" w:type="dxa"/>
            <w:tcBorders>
              <w:top w:val="nil"/>
              <w:left w:val="nil"/>
              <w:bottom w:val="single" w:sz="4" w:space="0" w:color="auto"/>
              <w:right w:val="single" w:sz="4" w:space="0" w:color="auto"/>
            </w:tcBorders>
            <w:shd w:val="clear" w:color="auto" w:fill="auto"/>
            <w:noWrap/>
            <w:vAlign w:val="bottom"/>
            <w:hideMark/>
          </w:tcPr>
          <w:p w14:paraId="7FE0386F"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57E1E75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4</w:t>
            </w:r>
          </w:p>
        </w:tc>
        <w:tc>
          <w:tcPr>
            <w:tcW w:w="819" w:type="dxa"/>
            <w:tcBorders>
              <w:top w:val="nil"/>
              <w:left w:val="nil"/>
              <w:bottom w:val="single" w:sz="4" w:space="0" w:color="auto"/>
              <w:right w:val="single" w:sz="4" w:space="0" w:color="auto"/>
            </w:tcBorders>
            <w:shd w:val="clear" w:color="auto" w:fill="auto"/>
            <w:noWrap/>
            <w:vAlign w:val="bottom"/>
            <w:hideMark/>
          </w:tcPr>
          <w:p w14:paraId="1074FFE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477898B1"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0C8BCE39"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Q2 Salinidad en prof.</w:t>
            </w:r>
          </w:p>
        </w:tc>
        <w:tc>
          <w:tcPr>
            <w:tcW w:w="1224" w:type="dxa"/>
            <w:tcBorders>
              <w:top w:val="nil"/>
              <w:left w:val="nil"/>
              <w:bottom w:val="single" w:sz="4" w:space="0" w:color="auto"/>
              <w:right w:val="single" w:sz="4" w:space="0" w:color="auto"/>
            </w:tcBorders>
            <w:shd w:val="clear" w:color="auto" w:fill="auto"/>
            <w:noWrap/>
            <w:vAlign w:val="bottom"/>
            <w:hideMark/>
          </w:tcPr>
          <w:p w14:paraId="6A7319B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5CAED72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3A81B4B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1CFD878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0.00</w:t>
            </w:r>
          </w:p>
        </w:tc>
        <w:tc>
          <w:tcPr>
            <w:tcW w:w="1078" w:type="dxa"/>
            <w:tcBorders>
              <w:top w:val="nil"/>
              <w:left w:val="nil"/>
              <w:bottom w:val="single" w:sz="4" w:space="0" w:color="auto"/>
              <w:right w:val="single" w:sz="4" w:space="0" w:color="auto"/>
            </w:tcBorders>
            <w:shd w:val="clear" w:color="auto" w:fill="auto"/>
            <w:noWrap/>
            <w:vAlign w:val="bottom"/>
            <w:hideMark/>
          </w:tcPr>
          <w:p w14:paraId="4544F36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01397F9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06.00</w:t>
            </w:r>
          </w:p>
        </w:tc>
        <w:tc>
          <w:tcPr>
            <w:tcW w:w="1079" w:type="dxa"/>
            <w:tcBorders>
              <w:top w:val="nil"/>
              <w:left w:val="nil"/>
              <w:bottom w:val="single" w:sz="4" w:space="0" w:color="auto"/>
              <w:right w:val="single" w:sz="4" w:space="0" w:color="auto"/>
            </w:tcBorders>
            <w:shd w:val="clear" w:color="auto" w:fill="auto"/>
            <w:noWrap/>
            <w:vAlign w:val="bottom"/>
            <w:hideMark/>
          </w:tcPr>
          <w:p w14:paraId="15E0BC4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7</w:t>
            </w:r>
          </w:p>
        </w:tc>
        <w:tc>
          <w:tcPr>
            <w:tcW w:w="1459" w:type="dxa"/>
            <w:tcBorders>
              <w:top w:val="nil"/>
              <w:left w:val="nil"/>
              <w:bottom w:val="single" w:sz="4" w:space="0" w:color="auto"/>
              <w:right w:val="single" w:sz="4" w:space="0" w:color="auto"/>
            </w:tcBorders>
            <w:shd w:val="clear" w:color="auto" w:fill="auto"/>
            <w:noWrap/>
            <w:vAlign w:val="bottom"/>
            <w:hideMark/>
          </w:tcPr>
          <w:p w14:paraId="69A3529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3</w:t>
            </w:r>
          </w:p>
        </w:tc>
        <w:tc>
          <w:tcPr>
            <w:tcW w:w="818" w:type="dxa"/>
            <w:tcBorders>
              <w:top w:val="nil"/>
              <w:left w:val="nil"/>
              <w:bottom w:val="single" w:sz="4" w:space="0" w:color="auto"/>
              <w:right w:val="single" w:sz="4" w:space="0" w:color="auto"/>
            </w:tcBorders>
            <w:shd w:val="clear" w:color="000000" w:fill="FFFF00"/>
            <w:noWrap/>
            <w:vAlign w:val="bottom"/>
            <w:hideMark/>
          </w:tcPr>
          <w:p w14:paraId="39A3968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21</w:t>
            </w:r>
          </w:p>
        </w:tc>
        <w:tc>
          <w:tcPr>
            <w:tcW w:w="1459" w:type="dxa"/>
            <w:tcBorders>
              <w:top w:val="nil"/>
              <w:left w:val="nil"/>
              <w:bottom w:val="single" w:sz="4" w:space="0" w:color="auto"/>
              <w:right w:val="single" w:sz="4" w:space="0" w:color="auto"/>
            </w:tcBorders>
            <w:shd w:val="clear" w:color="auto" w:fill="auto"/>
            <w:noWrap/>
            <w:vAlign w:val="bottom"/>
            <w:hideMark/>
          </w:tcPr>
          <w:p w14:paraId="53D26EFE"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819" w:type="dxa"/>
            <w:tcBorders>
              <w:top w:val="nil"/>
              <w:left w:val="nil"/>
              <w:bottom w:val="single" w:sz="4" w:space="0" w:color="auto"/>
              <w:right w:val="single" w:sz="4" w:space="0" w:color="auto"/>
            </w:tcBorders>
            <w:shd w:val="clear" w:color="auto" w:fill="auto"/>
            <w:noWrap/>
            <w:vAlign w:val="bottom"/>
            <w:hideMark/>
          </w:tcPr>
          <w:p w14:paraId="4AF8D7B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47216929"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788698E3"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Q2 Oxígeno en prof.</w:t>
            </w:r>
          </w:p>
        </w:tc>
        <w:tc>
          <w:tcPr>
            <w:tcW w:w="1224" w:type="dxa"/>
            <w:tcBorders>
              <w:top w:val="nil"/>
              <w:left w:val="nil"/>
              <w:bottom w:val="single" w:sz="4" w:space="0" w:color="auto"/>
              <w:right w:val="single" w:sz="4" w:space="0" w:color="auto"/>
            </w:tcBorders>
            <w:shd w:val="clear" w:color="auto" w:fill="auto"/>
            <w:noWrap/>
            <w:vAlign w:val="bottom"/>
            <w:hideMark/>
          </w:tcPr>
          <w:p w14:paraId="5EA42D7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5B70B80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0E51765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663569C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85.00</w:t>
            </w:r>
          </w:p>
        </w:tc>
        <w:tc>
          <w:tcPr>
            <w:tcW w:w="1078" w:type="dxa"/>
            <w:tcBorders>
              <w:top w:val="nil"/>
              <w:left w:val="nil"/>
              <w:bottom w:val="single" w:sz="4" w:space="0" w:color="auto"/>
              <w:right w:val="single" w:sz="4" w:space="0" w:color="auto"/>
            </w:tcBorders>
            <w:shd w:val="clear" w:color="auto" w:fill="auto"/>
            <w:noWrap/>
            <w:vAlign w:val="bottom"/>
            <w:hideMark/>
          </w:tcPr>
          <w:p w14:paraId="2A27DB6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0</w:t>
            </w:r>
          </w:p>
        </w:tc>
        <w:tc>
          <w:tcPr>
            <w:tcW w:w="1198" w:type="dxa"/>
            <w:tcBorders>
              <w:top w:val="nil"/>
              <w:left w:val="nil"/>
              <w:bottom w:val="single" w:sz="4" w:space="0" w:color="auto"/>
              <w:right w:val="single" w:sz="4" w:space="0" w:color="auto"/>
            </w:tcBorders>
            <w:shd w:val="clear" w:color="auto" w:fill="auto"/>
            <w:noWrap/>
            <w:vAlign w:val="bottom"/>
            <w:hideMark/>
          </w:tcPr>
          <w:p w14:paraId="5618A54E"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17.00</w:t>
            </w:r>
          </w:p>
        </w:tc>
        <w:tc>
          <w:tcPr>
            <w:tcW w:w="1079" w:type="dxa"/>
            <w:tcBorders>
              <w:top w:val="nil"/>
              <w:left w:val="nil"/>
              <w:bottom w:val="single" w:sz="4" w:space="0" w:color="auto"/>
              <w:right w:val="single" w:sz="4" w:space="0" w:color="auto"/>
            </w:tcBorders>
            <w:shd w:val="clear" w:color="auto" w:fill="auto"/>
            <w:noWrap/>
            <w:vAlign w:val="bottom"/>
            <w:hideMark/>
          </w:tcPr>
          <w:p w14:paraId="0A8A859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60</w:t>
            </w:r>
          </w:p>
        </w:tc>
        <w:tc>
          <w:tcPr>
            <w:tcW w:w="1459" w:type="dxa"/>
            <w:tcBorders>
              <w:top w:val="nil"/>
              <w:left w:val="nil"/>
              <w:bottom w:val="single" w:sz="4" w:space="0" w:color="auto"/>
              <w:right w:val="single" w:sz="4" w:space="0" w:color="auto"/>
            </w:tcBorders>
            <w:shd w:val="clear" w:color="auto" w:fill="auto"/>
            <w:noWrap/>
            <w:vAlign w:val="bottom"/>
            <w:hideMark/>
          </w:tcPr>
          <w:p w14:paraId="7F33CD0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2</w:t>
            </w:r>
          </w:p>
        </w:tc>
        <w:tc>
          <w:tcPr>
            <w:tcW w:w="818" w:type="dxa"/>
            <w:tcBorders>
              <w:top w:val="nil"/>
              <w:left w:val="nil"/>
              <w:bottom w:val="single" w:sz="4" w:space="0" w:color="auto"/>
              <w:right w:val="single" w:sz="4" w:space="0" w:color="auto"/>
            </w:tcBorders>
            <w:shd w:val="clear" w:color="000000" w:fill="FFFF00"/>
            <w:noWrap/>
            <w:vAlign w:val="bottom"/>
            <w:hideMark/>
          </w:tcPr>
          <w:p w14:paraId="014DFB03"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6</w:t>
            </w:r>
          </w:p>
        </w:tc>
        <w:tc>
          <w:tcPr>
            <w:tcW w:w="1459" w:type="dxa"/>
            <w:tcBorders>
              <w:top w:val="nil"/>
              <w:left w:val="nil"/>
              <w:bottom w:val="single" w:sz="4" w:space="0" w:color="auto"/>
              <w:right w:val="single" w:sz="4" w:space="0" w:color="auto"/>
            </w:tcBorders>
            <w:shd w:val="clear" w:color="auto" w:fill="auto"/>
            <w:noWrap/>
            <w:vAlign w:val="bottom"/>
            <w:hideMark/>
          </w:tcPr>
          <w:p w14:paraId="27A357A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9</w:t>
            </w:r>
          </w:p>
        </w:tc>
        <w:tc>
          <w:tcPr>
            <w:tcW w:w="819" w:type="dxa"/>
            <w:tcBorders>
              <w:top w:val="nil"/>
              <w:left w:val="nil"/>
              <w:bottom w:val="single" w:sz="4" w:space="0" w:color="auto"/>
              <w:right w:val="single" w:sz="4" w:space="0" w:color="auto"/>
            </w:tcBorders>
            <w:shd w:val="clear" w:color="auto" w:fill="auto"/>
            <w:noWrap/>
            <w:vAlign w:val="bottom"/>
            <w:hideMark/>
          </w:tcPr>
          <w:p w14:paraId="4066E9B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r>
      <w:tr w:rsidR="003561B5" w:rsidRPr="003561B5" w14:paraId="63F00C66"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67CC314B"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Q2 Densidad en prof.</w:t>
            </w:r>
          </w:p>
        </w:tc>
        <w:tc>
          <w:tcPr>
            <w:tcW w:w="1224" w:type="dxa"/>
            <w:tcBorders>
              <w:top w:val="nil"/>
              <w:left w:val="nil"/>
              <w:bottom w:val="single" w:sz="4" w:space="0" w:color="auto"/>
              <w:right w:val="single" w:sz="4" w:space="0" w:color="auto"/>
            </w:tcBorders>
            <w:shd w:val="clear" w:color="auto" w:fill="auto"/>
            <w:noWrap/>
            <w:vAlign w:val="bottom"/>
            <w:hideMark/>
          </w:tcPr>
          <w:p w14:paraId="1F8BFD9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588B45B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71FD82F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259664F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69.00</w:t>
            </w:r>
          </w:p>
        </w:tc>
        <w:tc>
          <w:tcPr>
            <w:tcW w:w="1078" w:type="dxa"/>
            <w:tcBorders>
              <w:top w:val="nil"/>
              <w:left w:val="nil"/>
              <w:bottom w:val="single" w:sz="4" w:space="0" w:color="auto"/>
              <w:right w:val="single" w:sz="4" w:space="0" w:color="auto"/>
            </w:tcBorders>
            <w:shd w:val="clear" w:color="auto" w:fill="auto"/>
            <w:noWrap/>
            <w:vAlign w:val="bottom"/>
            <w:hideMark/>
          </w:tcPr>
          <w:p w14:paraId="15AC681F"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83</w:t>
            </w:r>
          </w:p>
        </w:tc>
        <w:tc>
          <w:tcPr>
            <w:tcW w:w="1198" w:type="dxa"/>
            <w:tcBorders>
              <w:top w:val="nil"/>
              <w:left w:val="nil"/>
              <w:bottom w:val="single" w:sz="4" w:space="0" w:color="auto"/>
              <w:right w:val="single" w:sz="4" w:space="0" w:color="auto"/>
            </w:tcBorders>
            <w:shd w:val="clear" w:color="auto" w:fill="auto"/>
            <w:noWrap/>
            <w:vAlign w:val="bottom"/>
            <w:hideMark/>
          </w:tcPr>
          <w:p w14:paraId="1223219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06.00</w:t>
            </w:r>
          </w:p>
        </w:tc>
        <w:tc>
          <w:tcPr>
            <w:tcW w:w="1079" w:type="dxa"/>
            <w:tcBorders>
              <w:top w:val="nil"/>
              <w:left w:val="nil"/>
              <w:bottom w:val="single" w:sz="4" w:space="0" w:color="auto"/>
              <w:right w:val="single" w:sz="4" w:space="0" w:color="auto"/>
            </w:tcBorders>
            <w:shd w:val="clear" w:color="auto" w:fill="auto"/>
            <w:noWrap/>
            <w:vAlign w:val="bottom"/>
            <w:hideMark/>
          </w:tcPr>
          <w:p w14:paraId="68CB62E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7</w:t>
            </w:r>
          </w:p>
        </w:tc>
        <w:tc>
          <w:tcPr>
            <w:tcW w:w="1459" w:type="dxa"/>
            <w:tcBorders>
              <w:top w:val="nil"/>
              <w:left w:val="nil"/>
              <w:bottom w:val="single" w:sz="4" w:space="0" w:color="auto"/>
              <w:right w:val="single" w:sz="4" w:space="0" w:color="auto"/>
            </w:tcBorders>
            <w:shd w:val="clear" w:color="auto" w:fill="auto"/>
            <w:noWrap/>
            <w:vAlign w:val="bottom"/>
            <w:hideMark/>
          </w:tcPr>
          <w:p w14:paraId="5D9E571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21</w:t>
            </w:r>
          </w:p>
        </w:tc>
        <w:tc>
          <w:tcPr>
            <w:tcW w:w="818" w:type="dxa"/>
            <w:tcBorders>
              <w:top w:val="nil"/>
              <w:left w:val="nil"/>
              <w:bottom w:val="single" w:sz="4" w:space="0" w:color="auto"/>
              <w:right w:val="single" w:sz="4" w:space="0" w:color="auto"/>
            </w:tcBorders>
            <w:shd w:val="clear" w:color="auto" w:fill="auto"/>
            <w:noWrap/>
            <w:vAlign w:val="bottom"/>
            <w:hideMark/>
          </w:tcPr>
          <w:p w14:paraId="1E7EF98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0837551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7</w:t>
            </w:r>
          </w:p>
        </w:tc>
        <w:tc>
          <w:tcPr>
            <w:tcW w:w="819" w:type="dxa"/>
            <w:tcBorders>
              <w:top w:val="nil"/>
              <w:left w:val="nil"/>
              <w:bottom w:val="single" w:sz="4" w:space="0" w:color="auto"/>
              <w:right w:val="single" w:sz="4" w:space="0" w:color="auto"/>
            </w:tcBorders>
            <w:shd w:val="clear" w:color="auto" w:fill="auto"/>
            <w:noWrap/>
            <w:vAlign w:val="bottom"/>
            <w:hideMark/>
          </w:tcPr>
          <w:p w14:paraId="4DC6EFF3"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r>
      <w:tr w:rsidR="003561B5" w:rsidRPr="003561B5" w14:paraId="4E10C1C4"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0B189E11"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RIC Temperatura en prof.</w:t>
            </w:r>
          </w:p>
        </w:tc>
        <w:tc>
          <w:tcPr>
            <w:tcW w:w="1224" w:type="dxa"/>
            <w:tcBorders>
              <w:top w:val="nil"/>
              <w:left w:val="nil"/>
              <w:bottom w:val="single" w:sz="4" w:space="0" w:color="auto"/>
              <w:right w:val="single" w:sz="4" w:space="0" w:color="auto"/>
            </w:tcBorders>
            <w:shd w:val="clear" w:color="auto" w:fill="auto"/>
            <w:noWrap/>
            <w:vAlign w:val="bottom"/>
            <w:hideMark/>
          </w:tcPr>
          <w:p w14:paraId="4A74B31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7A06523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5F8BF26C"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16E0042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00</w:t>
            </w:r>
          </w:p>
        </w:tc>
        <w:tc>
          <w:tcPr>
            <w:tcW w:w="1078" w:type="dxa"/>
            <w:tcBorders>
              <w:top w:val="nil"/>
              <w:left w:val="nil"/>
              <w:bottom w:val="single" w:sz="4" w:space="0" w:color="auto"/>
              <w:right w:val="single" w:sz="4" w:space="0" w:color="auto"/>
            </w:tcBorders>
            <w:shd w:val="clear" w:color="auto" w:fill="auto"/>
            <w:noWrap/>
            <w:vAlign w:val="bottom"/>
            <w:hideMark/>
          </w:tcPr>
          <w:p w14:paraId="2B0C541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1302BCDE"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90.00</w:t>
            </w:r>
          </w:p>
        </w:tc>
        <w:tc>
          <w:tcPr>
            <w:tcW w:w="1079" w:type="dxa"/>
            <w:tcBorders>
              <w:top w:val="nil"/>
              <w:left w:val="nil"/>
              <w:bottom w:val="single" w:sz="4" w:space="0" w:color="auto"/>
              <w:right w:val="single" w:sz="4" w:space="0" w:color="auto"/>
            </w:tcBorders>
            <w:shd w:val="clear" w:color="auto" w:fill="auto"/>
            <w:noWrap/>
            <w:vAlign w:val="bottom"/>
            <w:hideMark/>
          </w:tcPr>
          <w:p w14:paraId="6B144133"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8</w:t>
            </w:r>
          </w:p>
        </w:tc>
        <w:tc>
          <w:tcPr>
            <w:tcW w:w="1459" w:type="dxa"/>
            <w:tcBorders>
              <w:top w:val="nil"/>
              <w:left w:val="nil"/>
              <w:bottom w:val="single" w:sz="4" w:space="0" w:color="auto"/>
              <w:right w:val="single" w:sz="4" w:space="0" w:color="auto"/>
            </w:tcBorders>
            <w:shd w:val="clear" w:color="auto" w:fill="auto"/>
            <w:noWrap/>
            <w:vAlign w:val="bottom"/>
            <w:hideMark/>
          </w:tcPr>
          <w:p w14:paraId="0316365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3</w:t>
            </w:r>
          </w:p>
        </w:tc>
        <w:tc>
          <w:tcPr>
            <w:tcW w:w="818" w:type="dxa"/>
            <w:tcBorders>
              <w:top w:val="nil"/>
              <w:left w:val="nil"/>
              <w:bottom w:val="single" w:sz="4" w:space="0" w:color="auto"/>
              <w:right w:val="single" w:sz="4" w:space="0" w:color="auto"/>
            </w:tcBorders>
            <w:shd w:val="clear" w:color="auto" w:fill="auto"/>
            <w:noWrap/>
            <w:vAlign w:val="bottom"/>
            <w:hideMark/>
          </w:tcPr>
          <w:p w14:paraId="062F885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688E383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5</w:t>
            </w:r>
          </w:p>
        </w:tc>
        <w:tc>
          <w:tcPr>
            <w:tcW w:w="819" w:type="dxa"/>
            <w:tcBorders>
              <w:top w:val="nil"/>
              <w:left w:val="nil"/>
              <w:bottom w:val="single" w:sz="4" w:space="0" w:color="auto"/>
              <w:right w:val="single" w:sz="4" w:space="0" w:color="auto"/>
            </w:tcBorders>
            <w:shd w:val="clear" w:color="auto" w:fill="auto"/>
            <w:noWrap/>
            <w:vAlign w:val="bottom"/>
            <w:hideMark/>
          </w:tcPr>
          <w:p w14:paraId="330E7E5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4D47891C"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73E65BF5"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RIC Salinidad en prof.</w:t>
            </w:r>
          </w:p>
        </w:tc>
        <w:tc>
          <w:tcPr>
            <w:tcW w:w="1224" w:type="dxa"/>
            <w:tcBorders>
              <w:top w:val="nil"/>
              <w:left w:val="nil"/>
              <w:bottom w:val="single" w:sz="4" w:space="0" w:color="auto"/>
              <w:right w:val="single" w:sz="4" w:space="0" w:color="auto"/>
            </w:tcBorders>
            <w:shd w:val="clear" w:color="auto" w:fill="auto"/>
            <w:noWrap/>
            <w:vAlign w:val="bottom"/>
            <w:hideMark/>
          </w:tcPr>
          <w:p w14:paraId="6762CB73"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5423E7F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008621B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34C7DAB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0.00</w:t>
            </w:r>
          </w:p>
        </w:tc>
        <w:tc>
          <w:tcPr>
            <w:tcW w:w="1078" w:type="dxa"/>
            <w:tcBorders>
              <w:top w:val="nil"/>
              <w:left w:val="nil"/>
              <w:bottom w:val="single" w:sz="4" w:space="0" w:color="auto"/>
              <w:right w:val="single" w:sz="4" w:space="0" w:color="auto"/>
            </w:tcBorders>
            <w:shd w:val="clear" w:color="auto" w:fill="auto"/>
            <w:noWrap/>
            <w:vAlign w:val="bottom"/>
            <w:hideMark/>
          </w:tcPr>
          <w:p w14:paraId="721EA70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1CF98E6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36.00</w:t>
            </w:r>
          </w:p>
        </w:tc>
        <w:tc>
          <w:tcPr>
            <w:tcW w:w="1079" w:type="dxa"/>
            <w:tcBorders>
              <w:top w:val="nil"/>
              <w:left w:val="nil"/>
              <w:bottom w:val="single" w:sz="4" w:space="0" w:color="auto"/>
              <w:right w:val="single" w:sz="4" w:space="0" w:color="auto"/>
            </w:tcBorders>
            <w:shd w:val="clear" w:color="auto" w:fill="auto"/>
            <w:noWrap/>
            <w:vAlign w:val="bottom"/>
            <w:hideMark/>
          </w:tcPr>
          <w:p w14:paraId="2CD87D6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2</w:t>
            </w:r>
          </w:p>
        </w:tc>
        <w:tc>
          <w:tcPr>
            <w:tcW w:w="1459" w:type="dxa"/>
            <w:tcBorders>
              <w:top w:val="nil"/>
              <w:left w:val="nil"/>
              <w:bottom w:val="single" w:sz="4" w:space="0" w:color="auto"/>
              <w:right w:val="single" w:sz="4" w:space="0" w:color="auto"/>
            </w:tcBorders>
            <w:shd w:val="clear" w:color="auto" w:fill="auto"/>
            <w:noWrap/>
            <w:vAlign w:val="bottom"/>
            <w:hideMark/>
          </w:tcPr>
          <w:p w14:paraId="084FA18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9</w:t>
            </w:r>
          </w:p>
        </w:tc>
        <w:tc>
          <w:tcPr>
            <w:tcW w:w="818" w:type="dxa"/>
            <w:tcBorders>
              <w:top w:val="nil"/>
              <w:left w:val="nil"/>
              <w:bottom w:val="single" w:sz="4" w:space="0" w:color="auto"/>
              <w:right w:val="single" w:sz="4" w:space="0" w:color="auto"/>
            </w:tcBorders>
            <w:shd w:val="clear" w:color="000000" w:fill="FFFF00"/>
            <w:noWrap/>
            <w:vAlign w:val="bottom"/>
            <w:hideMark/>
          </w:tcPr>
          <w:p w14:paraId="71F55C7C"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60</w:t>
            </w:r>
          </w:p>
        </w:tc>
        <w:tc>
          <w:tcPr>
            <w:tcW w:w="1459" w:type="dxa"/>
            <w:tcBorders>
              <w:top w:val="nil"/>
              <w:left w:val="nil"/>
              <w:bottom w:val="single" w:sz="4" w:space="0" w:color="auto"/>
              <w:right w:val="single" w:sz="4" w:space="0" w:color="auto"/>
            </w:tcBorders>
            <w:shd w:val="clear" w:color="auto" w:fill="auto"/>
            <w:noWrap/>
            <w:vAlign w:val="bottom"/>
            <w:hideMark/>
          </w:tcPr>
          <w:p w14:paraId="6CE9FF13"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8</w:t>
            </w:r>
          </w:p>
        </w:tc>
        <w:tc>
          <w:tcPr>
            <w:tcW w:w="819" w:type="dxa"/>
            <w:tcBorders>
              <w:top w:val="nil"/>
              <w:left w:val="nil"/>
              <w:bottom w:val="single" w:sz="4" w:space="0" w:color="auto"/>
              <w:right w:val="single" w:sz="4" w:space="0" w:color="auto"/>
            </w:tcBorders>
            <w:shd w:val="clear" w:color="000000" w:fill="FFFF00"/>
            <w:noWrap/>
            <w:vAlign w:val="bottom"/>
            <w:hideMark/>
          </w:tcPr>
          <w:p w14:paraId="67EB69D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1</w:t>
            </w:r>
          </w:p>
        </w:tc>
      </w:tr>
      <w:tr w:rsidR="003561B5" w:rsidRPr="003561B5" w14:paraId="4786BC6B"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4C63DF9F"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RIC Oxígeno en prof.</w:t>
            </w:r>
          </w:p>
        </w:tc>
        <w:tc>
          <w:tcPr>
            <w:tcW w:w="1224" w:type="dxa"/>
            <w:tcBorders>
              <w:top w:val="nil"/>
              <w:left w:val="nil"/>
              <w:bottom w:val="single" w:sz="4" w:space="0" w:color="auto"/>
              <w:right w:val="single" w:sz="4" w:space="0" w:color="auto"/>
            </w:tcBorders>
            <w:shd w:val="clear" w:color="auto" w:fill="auto"/>
            <w:noWrap/>
            <w:vAlign w:val="bottom"/>
            <w:hideMark/>
          </w:tcPr>
          <w:p w14:paraId="2E86B88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016287E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3C04C033"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1D4E341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1.00</w:t>
            </w:r>
          </w:p>
        </w:tc>
        <w:tc>
          <w:tcPr>
            <w:tcW w:w="1078" w:type="dxa"/>
            <w:tcBorders>
              <w:top w:val="nil"/>
              <w:left w:val="nil"/>
              <w:bottom w:val="single" w:sz="4" w:space="0" w:color="auto"/>
              <w:right w:val="single" w:sz="4" w:space="0" w:color="auto"/>
            </w:tcBorders>
            <w:shd w:val="clear" w:color="auto" w:fill="auto"/>
            <w:noWrap/>
            <w:vAlign w:val="bottom"/>
            <w:hideMark/>
          </w:tcPr>
          <w:p w14:paraId="5C31AB0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787A0BDE"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72.00</w:t>
            </w:r>
          </w:p>
        </w:tc>
        <w:tc>
          <w:tcPr>
            <w:tcW w:w="1079" w:type="dxa"/>
            <w:tcBorders>
              <w:top w:val="nil"/>
              <w:left w:val="nil"/>
              <w:bottom w:val="single" w:sz="4" w:space="0" w:color="auto"/>
              <w:right w:val="single" w:sz="4" w:space="0" w:color="auto"/>
            </w:tcBorders>
            <w:shd w:val="clear" w:color="auto" w:fill="auto"/>
            <w:noWrap/>
            <w:vAlign w:val="bottom"/>
            <w:hideMark/>
          </w:tcPr>
          <w:p w14:paraId="7D2640E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76</w:t>
            </w:r>
          </w:p>
        </w:tc>
        <w:tc>
          <w:tcPr>
            <w:tcW w:w="1459" w:type="dxa"/>
            <w:tcBorders>
              <w:top w:val="nil"/>
              <w:left w:val="nil"/>
              <w:bottom w:val="single" w:sz="4" w:space="0" w:color="auto"/>
              <w:right w:val="single" w:sz="4" w:space="0" w:color="auto"/>
            </w:tcBorders>
            <w:shd w:val="clear" w:color="auto" w:fill="auto"/>
            <w:noWrap/>
            <w:vAlign w:val="bottom"/>
            <w:hideMark/>
          </w:tcPr>
          <w:p w14:paraId="3F95B8E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20</w:t>
            </w:r>
          </w:p>
        </w:tc>
        <w:tc>
          <w:tcPr>
            <w:tcW w:w="818" w:type="dxa"/>
            <w:tcBorders>
              <w:top w:val="nil"/>
              <w:left w:val="nil"/>
              <w:bottom w:val="single" w:sz="4" w:space="0" w:color="auto"/>
              <w:right w:val="single" w:sz="4" w:space="0" w:color="auto"/>
            </w:tcBorders>
            <w:shd w:val="clear" w:color="auto" w:fill="auto"/>
            <w:noWrap/>
            <w:vAlign w:val="bottom"/>
            <w:hideMark/>
          </w:tcPr>
          <w:p w14:paraId="6DE3A36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50FF86D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5</w:t>
            </w:r>
          </w:p>
        </w:tc>
        <w:tc>
          <w:tcPr>
            <w:tcW w:w="819" w:type="dxa"/>
            <w:tcBorders>
              <w:top w:val="nil"/>
              <w:left w:val="nil"/>
              <w:bottom w:val="single" w:sz="4" w:space="0" w:color="auto"/>
              <w:right w:val="single" w:sz="4" w:space="0" w:color="auto"/>
            </w:tcBorders>
            <w:shd w:val="clear" w:color="auto" w:fill="auto"/>
            <w:noWrap/>
            <w:vAlign w:val="bottom"/>
            <w:hideMark/>
          </w:tcPr>
          <w:p w14:paraId="75E4045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5D6FE4AB"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16F72DD0"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RIC Densidad en prof.</w:t>
            </w:r>
          </w:p>
        </w:tc>
        <w:tc>
          <w:tcPr>
            <w:tcW w:w="1224" w:type="dxa"/>
            <w:tcBorders>
              <w:top w:val="nil"/>
              <w:left w:val="nil"/>
              <w:bottom w:val="single" w:sz="4" w:space="0" w:color="auto"/>
              <w:right w:val="single" w:sz="4" w:space="0" w:color="auto"/>
            </w:tcBorders>
            <w:shd w:val="clear" w:color="auto" w:fill="auto"/>
            <w:noWrap/>
            <w:vAlign w:val="bottom"/>
            <w:hideMark/>
          </w:tcPr>
          <w:p w14:paraId="23A54F5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17E1A11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45ED92B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462292D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3.00</w:t>
            </w:r>
          </w:p>
        </w:tc>
        <w:tc>
          <w:tcPr>
            <w:tcW w:w="1078" w:type="dxa"/>
            <w:tcBorders>
              <w:top w:val="nil"/>
              <w:left w:val="nil"/>
              <w:bottom w:val="single" w:sz="4" w:space="0" w:color="auto"/>
              <w:right w:val="single" w:sz="4" w:space="0" w:color="auto"/>
            </w:tcBorders>
            <w:shd w:val="clear" w:color="auto" w:fill="auto"/>
            <w:noWrap/>
            <w:vAlign w:val="bottom"/>
            <w:hideMark/>
          </w:tcPr>
          <w:p w14:paraId="3768B89F"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477F762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52.00</w:t>
            </w:r>
          </w:p>
        </w:tc>
        <w:tc>
          <w:tcPr>
            <w:tcW w:w="1079" w:type="dxa"/>
            <w:tcBorders>
              <w:top w:val="nil"/>
              <w:left w:val="nil"/>
              <w:bottom w:val="single" w:sz="4" w:space="0" w:color="auto"/>
              <w:right w:val="single" w:sz="4" w:space="0" w:color="auto"/>
            </w:tcBorders>
            <w:shd w:val="clear" w:color="auto" w:fill="auto"/>
            <w:noWrap/>
            <w:vAlign w:val="bottom"/>
            <w:hideMark/>
          </w:tcPr>
          <w:p w14:paraId="7FE5114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76</w:t>
            </w:r>
          </w:p>
        </w:tc>
        <w:tc>
          <w:tcPr>
            <w:tcW w:w="1459" w:type="dxa"/>
            <w:tcBorders>
              <w:top w:val="nil"/>
              <w:left w:val="nil"/>
              <w:bottom w:val="single" w:sz="4" w:space="0" w:color="auto"/>
              <w:right w:val="single" w:sz="4" w:space="0" w:color="auto"/>
            </w:tcBorders>
            <w:shd w:val="clear" w:color="auto" w:fill="auto"/>
            <w:noWrap/>
            <w:vAlign w:val="bottom"/>
            <w:hideMark/>
          </w:tcPr>
          <w:p w14:paraId="11D3EF50"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9</w:t>
            </w:r>
          </w:p>
        </w:tc>
        <w:tc>
          <w:tcPr>
            <w:tcW w:w="818" w:type="dxa"/>
            <w:tcBorders>
              <w:top w:val="nil"/>
              <w:left w:val="nil"/>
              <w:bottom w:val="single" w:sz="4" w:space="0" w:color="auto"/>
              <w:right w:val="single" w:sz="4" w:space="0" w:color="auto"/>
            </w:tcBorders>
            <w:shd w:val="clear" w:color="auto" w:fill="auto"/>
            <w:noWrap/>
            <w:vAlign w:val="bottom"/>
            <w:hideMark/>
          </w:tcPr>
          <w:p w14:paraId="0A909DE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6906E94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2</w:t>
            </w:r>
          </w:p>
        </w:tc>
        <w:tc>
          <w:tcPr>
            <w:tcW w:w="819" w:type="dxa"/>
            <w:tcBorders>
              <w:top w:val="nil"/>
              <w:left w:val="nil"/>
              <w:bottom w:val="single" w:sz="4" w:space="0" w:color="auto"/>
              <w:right w:val="single" w:sz="4" w:space="0" w:color="auto"/>
            </w:tcBorders>
            <w:shd w:val="clear" w:color="auto" w:fill="auto"/>
            <w:noWrap/>
            <w:vAlign w:val="bottom"/>
            <w:hideMark/>
          </w:tcPr>
          <w:p w14:paraId="49304FB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1</w:t>
            </w:r>
          </w:p>
        </w:tc>
      </w:tr>
      <w:tr w:rsidR="003561B5" w:rsidRPr="003561B5" w14:paraId="539029EF"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28A45A40"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Temperatura en sup.</w:t>
            </w:r>
          </w:p>
        </w:tc>
        <w:tc>
          <w:tcPr>
            <w:tcW w:w="1224" w:type="dxa"/>
            <w:tcBorders>
              <w:top w:val="nil"/>
              <w:left w:val="nil"/>
              <w:bottom w:val="single" w:sz="4" w:space="0" w:color="auto"/>
              <w:right w:val="single" w:sz="4" w:space="0" w:color="auto"/>
            </w:tcBorders>
            <w:shd w:val="clear" w:color="auto" w:fill="auto"/>
            <w:noWrap/>
            <w:vAlign w:val="bottom"/>
            <w:hideMark/>
          </w:tcPr>
          <w:p w14:paraId="442712D4"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2A0A371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64F052A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729FE70C"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29.00</w:t>
            </w:r>
          </w:p>
        </w:tc>
        <w:tc>
          <w:tcPr>
            <w:tcW w:w="1078" w:type="dxa"/>
            <w:tcBorders>
              <w:top w:val="nil"/>
              <w:left w:val="nil"/>
              <w:bottom w:val="single" w:sz="4" w:space="0" w:color="auto"/>
              <w:right w:val="single" w:sz="4" w:space="0" w:color="auto"/>
            </w:tcBorders>
            <w:shd w:val="clear" w:color="auto" w:fill="auto"/>
            <w:noWrap/>
            <w:vAlign w:val="bottom"/>
            <w:hideMark/>
          </w:tcPr>
          <w:p w14:paraId="7B6FA666"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30</w:t>
            </w:r>
          </w:p>
        </w:tc>
        <w:tc>
          <w:tcPr>
            <w:tcW w:w="1198" w:type="dxa"/>
            <w:tcBorders>
              <w:top w:val="nil"/>
              <w:left w:val="nil"/>
              <w:bottom w:val="single" w:sz="4" w:space="0" w:color="auto"/>
              <w:right w:val="single" w:sz="4" w:space="0" w:color="auto"/>
            </w:tcBorders>
            <w:shd w:val="clear" w:color="auto" w:fill="auto"/>
            <w:noWrap/>
            <w:vAlign w:val="bottom"/>
            <w:hideMark/>
          </w:tcPr>
          <w:p w14:paraId="054F9EC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39.00</w:t>
            </w:r>
          </w:p>
        </w:tc>
        <w:tc>
          <w:tcPr>
            <w:tcW w:w="1079" w:type="dxa"/>
            <w:tcBorders>
              <w:top w:val="nil"/>
              <w:left w:val="nil"/>
              <w:bottom w:val="single" w:sz="4" w:space="0" w:color="auto"/>
              <w:right w:val="single" w:sz="4" w:space="0" w:color="auto"/>
            </w:tcBorders>
            <w:shd w:val="clear" w:color="auto" w:fill="auto"/>
            <w:noWrap/>
            <w:vAlign w:val="bottom"/>
            <w:hideMark/>
          </w:tcPr>
          <w:p w14:paraId="5A8A03C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8</w:t>
            </w:r>
          </w:p>
        </w:tc>
        <w:tc>
          <w:tcPr>
            <w:tcW w:w="1459" w:type="dxa"/>
            <w:tcBorders>
              <w:top w:val="nil"/>
              <w:left w:val="nil"/>
              <w:bottom w:val="single" w:sz="4" w:space="0" w:color="auto"/>
              <w:right w:val="single" w:sz="4" w:space="0" w:color="auto"/>
            </w:tcBorders>
            <w:shd w:val="clear" w:color="auto" w:fill="auto"/>
            <w:noWrap/>
            <w:vAlign w:val="bottom"/>
            <w:hideMark/>
          </w:tcPr>
          <w:p w14:paraId="7BC046A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4</w:t>
            </w:r>
          </w:p>
        </w:tc>
        <w:tc>
          <w:tcPr>
            <w:tcW w:w="818" w:type="dxa"/>
            <w:tcBorders>
              <w:top w:val="nil"/>
              <w:left w:val="nil"/>
              <w:bottom w:val="single" w:sz="4" w:space="0" w:color="auto"/>
              <w:right w:val="single" w:sz="4" w:space="0" w:color="auto"/>
            </w:tcBorders>
            <w:shd w:val="clear" w:color="000000" w:fill="FFFF00"/>
            <w:noWrap/>
            <w:vAlign w:val="bottom"/>
            <w:hideMark/>
          </w:tcPr>
          <w:p w14:paraId="1A627E0F"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7</w:t>
            </w:r>
          </w:p>
        </w:tc>
        <w:tc>
          <w:tcPr>
            <w:tcW w:w="1459" w:type="dxa"/>
            <w:tcBorders>
              <w:top w:val="nil"/>
              <w:left w:val="nil"/>
              <w:bottom w:val="single" w:sz="4" w:space="0" w:color="auto"/>
              <w:right w:val="single" w:sz="4" w:space="0" w:color="auto"/>
            </w:tcBorders>
            <w:shd w:val="clear" w:color="auto" w:fill="auto"/>
            <w:noWrap/>
            <w:vAlign w:val="bottom"/>
            <w:hideMark/>
          </w:tcPr>
          <w:p w14:paraId="4F8ACAC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4</w:t>
            </w:r>
          </w:p>
        </w:tc>
        <w:tc>
          <w:tcPr>
            <w:tcW w:w="819" w:type="dxa"/>
            <w:tcBorders>
              <w:top w:val="nil"/>
              <w:left w:val="nil"/>
              <w:bottom w:val="single" w:sz="4" w:space="0" w:color="auto"/>
              <w:right w:val="single" w:sz="4" w:space="0" w:color="auto"/>
            </w:tcBorders>
            <w:shd w:val="clear" w:color="000000" w:fill="FFFF00"/>
            <w:noWrap/>
            <w:vAlign w:val="bottom"/>
            <w:hideMark/>
          </w:tcPr>
          <w:p w14:paraId="1A914EFE"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6</w:t>
            </w:r>
          </w:p>
        </w:tc>
      </w:tr>
      <w:tr w:rsidR="003561B5" w:rsidRPr="003561B5" w14:paraId="0D309412"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5CA5907C"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Salinidad en sup.</w:t>
            </w:r>
          </w:p>
        </w:tc>
        <w:tc>
          <w:tcPr>
            <w:tcW w:w="1224" w:type="dxa"/>
            <w:tcBorders>
              <w:top w:val="nil"/>
              <w:left w:val="nil"/>
              <w:bottom w:val="single" w:sz="4" w:space="0" w:color="auto"/>
              <w:right w:val="single" w:sz="4" w:space="0" w:color="auto"/>
            </w:tcBorders>
            <w:shd w:val="clear" w:color="auto" w:fill="auto"/>
            <w:noWrap/>
            <w:vAlign w:val="bottom"/>
            <w:hideMark/>
          </w:tcPr>
          <w:p w14:paraId="56A4DD02"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0DBF682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030B4C2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63753F8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20.00</w:t>
            </w:r>
          </w:p>
        </w:tc>
        <w:tc>
          <w:tcPr>
            <w:tcW w:w="1078" w:type="dxa"/>
            <w:tcBorders>
              <w:top w:val="nil"/>
              <w:left w:val="nil"/>
              <w:bottom w:val="single" w:sz="4" w:space="0" w:color="auto"/>
              <w:right w:val="single" w:sz="4" w:space="0" w:color="auto"/>
            </w:tcBorders>
            <w:shd w:val="clear" w:color="auto" w:fill="auto"/>
            <w:noWrap/>
            <w:vAlign w:val="bottom"/>
            <w:hideMark/>
          </w:tcPr>
          <w:p w14:paraId="2413AD5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9</w:t>
            </w:r>
          </w:p>
        </w:tc>
        <w:tc>
          <w:tcPr>
            <w:tcW w:w="1198" w:type="dxa"/>
            <w:tcBorders>
              <w:top w:val="nil"/>
              <w:left w:val="nil"/>
              <w:bottom w:val="single" w:sz="4" w:space="0" w:color="auto"/>
              <w:right w:val="single" w:sz="4" w:space="0" w:color="auto"/>
            </w:tcBorders>
            <w:shd w:val="clear" w:color="auto" w:fill="auto"/>
            <w:noWrap/>
            <w:vAlign w:val="bottom"/>
            <w:hideMark/>
          </w:tcPr>
          <w:p w14:paraId="21EE888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24.00</w:t>
            </w:r>
          </w:p>
        </w:tc>
        <w:tc>
          <w:tcPr>
            <w:tcW w:w="1079" w:type="dxa"/>
            <w:tcBorders>
              <w:top w:val="nil"/>
              <w:left w:val="nil"/>
              <w:bottom w:val="single" w:sz="4" w:space="0" w:color="auto"/>
              <w:right w:val="single" w:sz="4" w:space="0" w:color="auto"/>
            </w:tcBorders>
            <w:shd w:val="clear" w:color="auto" w:fill="auto"/>
            <w:noWrap/>
            <w:vAlign w:val="bottom"/>
            <w:hideMark/>
          </w:tcPr>
          <w:p w14:paraId="56F952C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35EA6A8D"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6</w:t>
            </w:r>
          </w:p>
        </w:tc>
        <w:tc>
          <w:tcPr>
            <w:tcW w:w="818" w:type="dxa"/>
            <w:tcBorders>
              <w:top w:val="nil"/>
              <w:left w:val="nil"/>
              <w:bottom w:val="single" w:sz="4" w:space="0" w:color="auto"/>
              <w:right w:val="single" w:sz="4" w:space="0" w:color="auto"/>
            </w:tcBorders>
            <w:shd w:val="clear" w:color="auto" w:fill="auto"/>
            <w:noWrap/>
            <w:vAlign w:val="bottom"/>
            <w:hideMark/>
          </w:tcPr>
          <w:p w14:paraId="7D06622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78F0AEE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0</w:t>
            </w:r>
          </w:p>
        </w:tc>
        <w:tc>
          <w:tcPr>
            <w:tcW w:w="819" w:type="dxa"/>
            <w:tcBorders>
              <w:top w:val="nil"/>
              <w:left w:val="nil"/>
              <w:bottom w:val="single" w:sz="4" w:space="0" w:color="auto"/>
              <w:right w:val="single" w:sz="4" w:space="0" w:color="auto"/>
            </w:tcBorders>
            <w:shd w:val="clear" w:color="000000" w:fill="FFFF00"/>
            <w:noWrap/>
            <w:vAlign w:val="bottom"/>
            <w:hideMark/>
          </w:tcPr>
          <w:p w14:paraId="44730FC3"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9</w:t>
            </w:r>
          </w:p>
        </w:tc>
      </w:tr>
      <w:tr w:rsidR="003561B5" w:rsidRPr="003561B5" w14:paraId="4E81D652" w14:textId="77777777" w:rsidTr="003561B5">
        <w:trPr>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1BAD1D0E" w14:textId="77777777" w:rsidR="003561B5" w:rsidRPr="003561B5" w:rsidRDefault="003561B5" w:rsidP="003561B5">
            <w:pPr>
              <w:spacing w:before="0" w:after="0"/>
              <w:contextualSpacing w:val="0"/>
              <w:jc w:val="left"/>
              <w:rPr>
                <w:rFonts w:ascii="Calibri" w:hAnsi="Calibri" w:cs="Calibri"/>
                <w:bCs w:val="0"/>
                <w:color w:val="000000"/>
                <w:lang w:val="es-CO" w:eastAsia="es-CO"/>
              </w:rPr>
            </w:pPr>
            <w:r w:rsidRPr="003561B5">
              <w:rPr>
                <w:rFonts w:ascii="Calibri" w:hAnsi="Calibri" w:cs="Calibri"/>
                <w:bCs w:val="0"/>
                <w:color w:val="000000"/>
                <w:lang w:val="es-CO" w:eastAsia="es-CO"/>
              </w:rPr>
              <w:t>Densidad en sup.</w:t>
            </w:r>
          </w:p>
        </w:tc>
        <w:tc>
          <w:tcPr>
            <w:tcW w:w="1224" w:type="dxa"/>
            <w:tcBorders>
              <w:top w:val="nil"/>
              <w:left w:val="nil"/>
              <w:bottom w:val="single" w:sz="4" w:space="0" w:color="auto"/>
              <w:right w:val="single" w:sz="4" w:space="0" w:color="auto"/>
            </w:tcBorders>
            <w:shd w:val="clear" w:color="auto" w:fill="auto"/>
            <w:noWrap/>
            <w:vAlign w:val="bottom"/>
            <w:hideMark/>
          </w:tcPr>
          <w:p w14:paraId="5B40637F"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5035EEEE"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401BFA9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0C69AD21"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169.00</w:t>
            </w:r>
          </w:p>
        </w:tc>
        <w:tc>
          <w:tcPr>
            <w:tcW w:w="1078" w:type="dxa"/>
            <w:tcBorders>
              <w:top w:val="nil"/>
              <w:left w:val="nil"/>
              <w:bottom w:val="single" w:sz="4" w:space="0" w:color="auto"/>
              <w:right w:val="single" w:sz="4" w:space="0" w:color="auto"/>
            </w:tcBorders>
            <w:shd w:val="clear" w:color="auto" w:fill="auto"/>
            <w:noWrap/>
            <w:vAlign w:val="bottom"/>
            <w:hideMark/>
          </w:tcPr>
          <w:p w14:paraId="4D2393E5"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83</w:t>
            </w:r>
          </w:p>
        </w:tc>
        <w:tc>
          <w:tcPr>
            <w:tcW w:w="1198" w:type="dxa"/>
            <w:tcBorders>
              <w:top w:val="nil"/>
              <w:left w:val="nil"/>
              <w:bottom w:val="single" w:sz="4" w:space="0" w:color="auto"/>
              <w:right w:val="single" w:sz="4" w:space="0" w:color="auto"/>
            </w:tcBorders>
            <w:shd w:val="clear" w:color="auto" w:fill="auto"/>
            <w:noWrap/>
            <w:vAlign w:val="bottom"/>
            <w:hideMark/>
          </w:tcPr>
          <w:p w14:paraId="68ED87EA"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228.00</w:t>
            </w:r>
          </w:p>
        </w:tc>
        <w:tc>
          <w:tcPr>
            <w:tcW w:w="1079" w:type="dxa"/>
            <w:tcBorders>
              <w:top w:val="nil"/>
              <w:left w:val="nil"/>
              <w:bottom w:val="single" w:sz="4" w:space="0" w:color="auto"/>
              <w:right w:val="single" w:sz="4" w:space="0" w:color="auto"/>
            </w:tcBorders>
            <w:shd w:val="clear" w:color="auto" w:fill="auto"/>
            <w:noWrap/>
            <w:vAlign w:val="bottom"/>
            <w:hideMark/>
          </w:tcPr>
          <w:p w14:paraId="7B840009"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120245EB"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7</w:t>
            </w:r>
          </w:p>
        </w:tc>
        <w:tc>
          <w:tcPr>
            <w:tcW w:w="818" w:type="dxa"/>
            <w:tcBorders>
              <w:top w:val="nil"/>
              <w:left w:val="nil"/>
              <w:bottom w:val="single" w:sz="4" w:space="0" w:color="auto"/>
              <w:right w:val="single" w:sz="4" w:space="0" w:color="auto"/>
            </w:tcBorders>
            <w:shd w:val="clear" w:color="auto" w:fill="auto"/>
            <w:noWrap/>
            <w:vAlign w:val="bottom"/>
            <w:hideMark/>
          </w:tcPr>
          <w:p w14:paraId="7C410A8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663DEC27"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10</w:t>
            </w:r>
          </w:p>
        </w:tc>
        <w:tc>
          <w:tcPr>
            <w:tcW w:w="819" w:type="dxa"/>
            <w:tcBorders>
              <w:top w:val="nil"/>
              <w:left w:val="nil"/>
              <w:bottom w:val="single" w:sz="4" w:space="0" w:color="auto"/>
              <w:right w:val="single" w:sz="4" w:space="0" w:color="auto"/>
            </w:tcBorders>
            <w:shd w:val="clear" w:color="000000" w:fill="FFFF00"/>
            <w:noWrap/>
            <w:vAlign w:val="bottom"/>
            <w:hideMark/>
          </w:tcPr>
          <w:p w14:paraId="709991F8" w14:textId="77777777" w:rsidR="003561B5" w:rsidRPr="003561B5" w:rsidRDefault="003561B5" w:rsidP="003561B5">
            <w:pPr>
              <w:spacing w:before="0" w:after="0"/>
              <w:contextualSpacing w:val="0"/>
              <w:jc w:val="center"/>
              <w:rPr>
                <w:rFonts w:ascii="Calibri" w:hAnsi="Calibri" w:cs="Calibri"/>
                <w:bCs w:val="0"/>
                <w:color w:val="000000"/>
                <w:lang w:val="es-CO" w:eastAsia="es-CO"/>
              </w:rPr>
            </w:pPr>
            <w:r w:rsidRPr="003561B5">
              <w:rPr>
                <w:rFonts w:ascii="Calibri" w:hAnsi="Calibri" w:cs="Calibri"/>
                <w:bCs w:val="0"/>
                <w:color w:val="000000"/>
                <w:lang w:val="es-CO" w:eastAsia="es-CO"/>
              </w:rPr>
              <w:t>0.08</w:t>
            </w:r>
          </w:p>
        </w:tc>
      </w:tr>
    </w:tbl>
    <w:p w14:paraId="5A45193D" w14:textId="6607F21C" w:rsidR="003561B5" w:rsidRDefault="003561B5">
      <w:pPr>
        <w:spacing w:before="0" w:after="0"/>
        <w:contextualSpacing w:val="0"/>
        <w:jc w:val="left"/>
        <w:sectPr w:rsidR="003561B5" w:rsidSect="003561B5">
          <w:pgSz w:w="16838" w:h="11906" w:orient="landscape"/>
          <w:pgMar w:top="720" w:right="720" w:bottom="720" w:left="720" w:header="708" w:footer="708" w:gutter="0"/>
          <w:cols w:space="708"/>
          <w:docGrid w:linePitch="360"/>
        </w:sectPr>
      </w:pPr>
      <w:r>
        <w:fldChar w:fldCharType="end"/>
      </w:r>
    </w:p>
    <w:p w14:paraId="7EAADF34" w14:textId="165D815B" w:rsidR="004D7B95" w:rsidRDefault="004D7B95">
      <w:pPr>
        <w:spacing w:before="0" w:after="0"/>
        <w:contextualSpacing w:val="0"/>
        <w:jc w:val="left"/>
        <w:rPr>
          <w:bCs w:val="0"/>
        </w:rPr>
      </w:pPr>
    </w:p>
    <w:p w14:paraId="29407880" w14:textId="77777777" w:rsidR="00FA334F" w:rsidRDefault="00FA334F" w:rsidP="00FA334F">
      <w:pPr>
        <w:pStyle w:val="Descripcin"/>
      </w:pPr>
    </w:p>
    <w:p w14:paraId="1140C49D" w14:textId="3FC1E56C" w:rsidR="00FE06A5" w:rsidRDefault="005863FD" w:rsidP="00AD08AA">
      <w:pPr>
        <w:pStyle w:val="Descripcin"/>
      </w:pPr>
      <w:r>
        <w:rPr>
          <w:noProof/>
        </w:rPr>
        <w:drawing>
          <wp:inline distT="0" distB="0" distL="0" distR="0" wp14:anchorId="36C4E8B3" wp14:editId="5CBFA8F7">
            <wp:extent cx="5398770" cy="5398770"/>
            <wp:effectExtent l="0" t="0" r="0" b="0"/>
            <wp:docPr id="7262831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45E012E2" w14:textId="39F4A9E6" w:rsidR="00C31DCF"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540C9B">
        <w:rPr>
          <w:noProof/>
        </w:rPr>
        <w:t>30</w:t>
      </w:r>
      <w:r w:rsidR="005B2713">
        <w:rPr>
          <w:noProof/>
        </w:rPr>
        <w:fldChar w:fldCharType="end"/>
      </w:r>
      <w:r>
        <w:t>.</w:t>
      </w:r>
    </w:p>
    <w:p w14:paraId="475E75AB" w14:textId="0DD4FE43" w:rsidR="00FE06A5" w:rsidRDefault="00FE06A5" w:rsidP="00AD08AA">
      <w:r>
        <w:br w:type="page"/>
      </w:r>
    </w:p>
    <w:p w14:paraId="66E14C9A" w14:textId="52BEB698" w:rsidR="00FE06A5" w:rsidRDefault="005863FD" w:rsidP="00AD08AA">
      <w:r>
        <w:rPr>
          <w:noProof/>
        </w:rPr>
        <w:lastRenderedPageBreak/>
        <w:drawing>
          <wp:inline distT="0" distB="0" distL="0" distR="0" wp14:anchorId="52E42F5B" wp14:editId="7C43DE93">
            <wp:extent cx="5398770" cy="8102600"/>
            <wp:effectExtent l="0" t="0" r="0" b="0"/>
            <wp:docPr id="212167497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398770" cy="8102600"/>
                    </a:xfrm>
                    <a:prstGeom prst="rect">
                      <a:avLst/>
                    </a:prstGeom>
                    <a:noFill/>
                    <a:ln>
                      <a:noFill/>
                    </a:ln>
                  </pic:spPr>
                </pic:pic>
              </a:graphicData>
            </a:graphic>
          </wp:inline>
        </w:drawing>
      </w:r>
    </w:p>
    <w:p w14:paraId="3F2AFB59" w14:textId="5914A841" w:rsidR="00FE06A5"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540C9B">
        <w:rPr>
          <w:noProof/>
        </w:rPr>
        <w:t>31</w:t>
      </w:r>
      <w:r w:rsidR="005B2713">
        <w:rPr>
          <w:noProof/>
        </w:rPr>
        <w:fldChar w:fldCharType="end"/>
      </w:r>
      <w:r>
        <w:t>.</w:t>
      </w:r>
    </w:p>
    <w:p w14:paraId="74D0C5E8" w14:textId="77777777" w:rsidR="00FE06A5" w:rsidRDefault="00FE06A5" w:rsidP="00AD08AA">
      <w:r>
        <w:br w:type="page"/>
      </w:r>
    </w:p>
    <w:p w14:paraId="42D0B238" w14:textId="49AA81A6" w:rsidR="00FE06A5" w:rsidRDefault="005863FD" w:rsidP="00AD08AA">
      <w:pPr>
        <w:pStyle w:val="Descripcin"/>
      </w:pPr>
      <w:r>
        <w:rPr>
          <w:noProof/>
        </w:rPr>
        <w:lastRenderedPageBreak/>
        <w:drawing>
          <wp:inline distT="0" distB="0" distL="0" distR="0" wp14:anchorId="2CD7896D" wp14:editId="08A1FE6E">
            <wp:extent cx="5398770" cy="8102600"/>
            <wp:effectExtent l="0" t="0" r="0" b="0"/>
            <wp:docPr id="95667157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8770" cy="8102600"/>
                    </a:xfrm>
                    <a:prstGeom prst="rect">
                      <a:avLst/>
                    </a:prstGeom>
                    <a:noFill/>
                    <a:ln>
                      <a:noFill/>
                    </a:ln>
                  </pic:spPr>
                </pic:pic>
              </a:graphicData>
            </a:graphic>
          </wp:inline>
        </w:drawing>
      </w:r>
    </w:p>
    <w:p w14:paraId="0D6DA450" w14:textId="192534DA" w:rsidR="009B1A90"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540C9B">
        <w:rPr>
          <w:noProof/>
        </w:rPr>
        <w:t>32</w:t>
      </w:r>
      <w:r w:rsidR="005B2713">
        <w:rPr>
          <w:noProof/>
        </w:rPr>
        <w:fldChar w:fldCharType="end"/>
      </w:r>
      <w:r>
        <w:t>.</w:t>
      </w:r>
    </w:p>
    <w:p w14:paraId="361D876F" w14:textId="77777777" w:rsidR="009B1A90" w:rsidRDefault="009B1A90" w:rsidP="00AD08AA">
      <w:r>
        <w:br w:type="page"/>
      </w:r>
    </w:p>
    <w:p w14:paraId="34A992E0" w14:textId="77777777" w:rsidR="00FE06A5" w:rsidRDefault="00FE06A5" w:rsidP="00AD08AA">
      <w:r>
        <w:lastRenderedPageBreak/>
        <w:br w:type="page"/>
      </w:r>
    </w:p>
    <w:p w14:paraId="1FC5F07A" w14:textId="0D973A26" w:rsidR="00CF4B5C" w:rsidRDefault="00CF4B5C" w:rsidP="00AD08AA">
      <w:pPr>
        <w:pStyle w:val="Descripcin"/>
      </w:pPr>
    </w:p>
    <w:p w14:paraId="1DF8B572" w14:textId="77777777" w:rsidR="004D5A0A" w:rsidRDefault="004D5A0A" w:rsidP="00AD08AA">
      <w:r>
        <w:br w:type="page"/>
      </w:r>
    </w:p>
    <w:p w14:paraId="145F6057" w14:textId="77777777" w:rsidR="00EF14FB" w:rsidRDefault="004D5A0A" w:rsidP="00AD08AA">
      <w:pPr>
        <w:pStyle w:val="Ttulo2"/>
      </w:pPr>
      <w:r>
        <w:lastRenderedPageBreak/>
        <w:t>Análisis biológico</w:t>
      </w:r>
    </w:p>
    <w:p w14:paraId="1DD152AE" w14:textId="77777777" w:rsidR="00EF14FB" w:rsidRDefault="00EF14FB" w:rsidP="00AD08AA"/>
    <w:p w14:paraId="5A3CA4D7" w14:textId="77777777" w:rsidR="00EF14FB" w:rsidRPr="00EF14FB" w:rsidRDefault="00EF14FB" w:rsidP="00AD08AA"/>
    <w:p w14:paraId="77EBB07E" w14:textId="77777777" w:rsidR="004706CF" w:rsidRDefault="00EF14FB" w:rsidP="005274BE">
      <w:pPr>
        <w:pStyle w:val="Ttulo3"/>
      </w:pPr>
      <w:r w:rsidRPr="00EF14FB">
        <w:t>Fitoplancton</w:t>
      </w:r>
    </w:p>
    <w:p w14:paraId="7CB50DF4" w14:textId="77777777" w:rsidR="004706CF" w:rsidRDefault="004706CF" w:rsidP="00AD08AA"/>
    <w:p w14:paraId="7A90A4C9" w14:textId="2B500C25" w:rsidR="00BC0DD9" w:rsidRDefault="00D92698" w:rsidP="00AD08AA">
      <w:pPr>
        <w:rPr>
          <w:lang w:val="es-MX"/>
        </w:rPr>
      </w:pPr>
      <w:r w:rsidRPr="00D92698">
        <w:rPr>
          <w:lang w:val="es-MX"/>
        </w:rPr>
        <w:t xml:space="preserve">Se identificaron un total de 150 especies, de las cuales 95 pertenecen a la clase </w:t>
      </w:r>
      <w:r w:rsidRPr="00D92698">
        <w:rPr>
          <w:i/>
          <w:iCs/>
          <w:lang w:val="es-MX"/>
        </w:rPr>
        <w:t>Bacillarophyceae</w:t>
      </w:r>
      <w:r w:rsidRPr="00D92698">
        <w:rPr>
          <w:lang w:val="es-MX"/>
        </w:rPr>
        <w:t xml:space="preserve"> y 55 a la clase </w:t>
      </w:r>
      <w:r w:rsidRPr="00D92698">
        <w:rPr>
          <w:i/>
          <w:iCs/>
          <w:lang w:val="es-MX"/>
        </w:rPr>
        <w:t>Dinophyceae</w:t>
      </w:r>
      <w:r w:rsidRPr="00D92698">
        <w:rPr>
          <w:lang w:val="es-MX"/>
        </w:rPr>
        <w:t xml:space="preserve">. Los órdenes más representativos de la clase </w:t>
      </w:r>
      <w:r w:rsidRPr="00D92698">
        <w:rPr>
          <w:i/>
          <w:iCs/>
          <w:lang w:val="es-MX"/>
        </w:rPr>
        <w:t>Bacillarophyceae</w:t>
      </w:r>
      <w:r w:rsidRPr="00D92698">
        <w:rPr>
          <w:lang w:val="es-MX"/>
        </w:rPr>
        <w:t xml:space="preserve"> fueron </w:t>
      </w:r>
      <w:r w:rsidRPr="00D92698">
        <w:rPr>
          <w:i/>
          <w:iCs/>
          <w:lang w:val="es-MX"/>
        </w:rPr>
        <w:t>Chaetocerotanae</w:t>
      </w:r>
      <w:r w:rsidRPr="00D92698">
        <w:rPr>
          <w:lang w:val="es-MX"/>
        </w:rPr>
        <w:t xml:space="preserve">, con 21 especies, y </w:t>
      </w:r>
      <w:r w:rsidRPr="00D92698">
        <w:rPr>
          <w:i/>
          <w:iCs/>
          <w:lang w:val="es-MX"/>
        </w:rPr>
        <w:t>Coscinodiscales</w:t>
      </w:r>
      <w:r w:rsidRPr="00D92698">
        <w:rPr>
          <w:lang w:val="es-MX"/>
        </w:rPr>
        <w:t xml:space="preserve">, con 14 especies. Por su parte, la clase </w:t>
      </w:r>
      <w:r w:rsidRPr="00D92698">
        <w:rPr>
          <w:i/>
          <w:iCs/>
          <w:lang w:val="es-MX"/>
        </w:rPr>
        <w:t>Dinophyceae</w:t>
      </w:r>
      <w:r w:rsidRPr="00D92698">
        <w:rPr>
          <w:lang w:val="es-MX"/>
        </w:rPr>
        <w:t xml:space="preserve"> estuvo mayormente representada por los órdenes </w:t>
      </w:r>
      <w:r w:rsidRPr="00D92698">
        <w:rPr>
          <w:i/>
          <w:iCs/>
          <w:lang w:val="es-MX"/>
        </w:rPr>
        <w:t>Gonyaulacales</w:t>
      </w:r>
      <w:r w:rsidRPr="00D92698">
        <w:rPr>
          <w:lang w:val="es-MX"/>
        </w:rPr>
        <w:t xml:space="preserve"> (23 especies), </w:t>
      </w:r>
      <w:r w:rsidRPr="00D92698">
        <w:rPr>
          <w:i/>
          <w:iCs/>
          <w:lang w:val="es-MX"/>
        </w:rPr>
        <w:t>Dinophysiales</w:t>
      </w:r>
      <w:r w:rsidRPr="00D92698">
        <w:rPr>
          <w:lang w:val="es-MX"/>
        </w:rPr>
        <w:t xml:space="preserve"> (7 especies) y </w:t>
      </w:r>
      <w:r w:rsidRPr="00D92698">
        <w:rPr>
          <w:i/>
          <w:iCs/>
          <w:lang w:val="es-MX"/>
        </w:rPr>
        <w:t>Peridiniales</w:t>
      </w:r>
      <w:r w:rsidRPr="00D92698">
        <w:rPr>
          <w:lang w:val="es-MX"/>
        </w:rPr>
        <w:t xml:space="preserve"> (7 especies)</w:t>
      </w:r>
      <w:r>
        <w:rPr>
          <w:lang w:val="es-MX"/>
        </w:rPr>
        <w:t xml:space="preserve"> </w:t>
      </w:r>
      <w:r w:rsidR="00BC0DD9">
        <w:rPr>
          <w:lang w:val="es-MX"/>
        </w:rPr>
        <w:t>(</w:t>
      </w:r>
      <w:r w:rsidR="000C65C8">
        <w:rPr>
          <w:lang w:val="es-MX"/>
        </w:rPr>
        <w:fldChar w:fldCharType="begin"/>
      </w:r>
      <w:r w:rsidR="000C65C8">
        <w:rPr>
          <w:lang w:val="es-MX"/>
        </w:rPr>
        <w:instrText xml:space="preserve"> REF _Ref134385481 \h </w:instrText>
      </w:r>
      <w:r w:rsidR="000C65C8">
        <w:rPr>
          <w:lang w:val="es-MX"/>
        </w:rPr>
      </w:r>
      <w:r w:rsidR="000C65C8">
        <w:rPr>
          <w:lang w:val="es-MX"/>
        </w:rPr>
        <w:fldChar w:fldCharType="separate"/>
      </w:r>
      <w:r w:rsidR="00540C9B">
        <w:t xml:space="preserve">Tabla </w:t>
      </w:r>
      <w:r w:rsidR="00540C9B">
        <w:rPr>
          <w:noProof/>
        </w:rPr>
        <w:t>2</w:t>
      </w:r>
      <w:r w:rsidR="000C65C8">
        <w:rPr>
          <w:lang w:val="es-MX"/>
        </w:rPr>
        <w:fldChar w:fldCharType="end"/>
      </w:r>
      <w:r w:rsidR="00BC0DD9">
        <w:rPr>
          <w:lang w:val="es-MX"/>
        </w:rPr>
        <w:t>).</w:t>
      </w:r>
    </w:p>
    <w:p w14:paraId="03C6A775" w14:textId="77777777" w:rsidR="00BC0DD9" w:rsidRDefault="00BC0DD9" w:rsidP="00AD08AA">
      <w:pPr>
        <w:rPr>
          <w:lang w:val="es-MX"/>
        </w:rPr>
      </w:pPr>
    </w:p>
    <w:p w14:paraId="67D941AE" w14:textId="2BB84550" w:rsidR="000C65C8" w:rsidRDefault="000C65C8" w:rsidP="00AD08AA">
      <w:pPr>
        <w:pStyle w:val="Descripcin"/>
        <w:rPr>
          <w:lang w:val="es-MX"/>
        </w:rPr>
      </w:pPr>
      <w:bookmarkStart w:id="39" w:name="_Ref134385481"/>
      <w:r>
        <w:t xml:space="preserve">Tabla </w:t>
      </w:r>
      <w:r w:rsidR="005B2713">
        <w:fldChar w:fldCharType="begin"/>
      </w:r>
      <w:r w:rsidR="005B2713">
        <w:instrText xml:space="preserve"> SEQ Tabla \* ARABIC </w:instrText>
      </w:r>
      <w:r w:rsidR="005B2713">
        <w:fldChar w:fldCharType="separate"/>
      </w:r>
      <w:r w:rsidR="00540C9B">
        <w:rPr>
          <w:noProof/>
        </w:rPr>
        <w:t>2</w:t>
      </w:r>
      <w:r w:rsidR="005B2713">
        <w:rPr>
          <w:noProof/>
        </w:rPr>
        <w:fldChar w:fldCharType="end"/>
      </w:r>
      <w:bookmarkEnd w:id="39"/>
      <w:r>
        <w:rPr>
          <w:lang w:val="es-MX"/>
        </w:rPr>
        <w:t>. Listado de especies del fitoplancton de la desembocadura del delta Sanquianga. (+) Presencia en cada transecto.</w:t>
      </w:r>
    </w:p>
    <w:p w14:paraId="437453AF" w14:textId="77777777" w:rsidR="000C65C8" w:rsidRPr="000C65C8" w:rsidRDefault="000C65C8" w:rsidP="00AD08AA">
      <w:pPr>
        <w:rPr>
          <w:lang w:val="es-MX"/>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8"/>
        <w:gridCol w:w="1708"/>
        <w:gridCol w:w="1560"/>
        <w:gridCol w:w="1984"/>
      </w:tblGrid>
      <w:tr w:rsidR="00BC0DD9" w:rsidRPr="00836B0F" w14:paraId="19B6A576" w14:textId="77777777" w:rsidTr="00C77313">
        <w:trPr>
          <w:trHeight w:val="276"/>
        </w:trPr>
        <w:tc>
          <w:tcPr>
            <w:tcW w:w="0" w:type="auto"/>
            <w:vMerge w:val="restart"/>
            <w:tcBorders>
              <w:top w:val="single" w:sz="4" w:space="0" w:color="auto"/>
            </w:tcBorders>
            <w:noWrap/>
          </w:tcPr>
          <w:p w14:paraId="3EC53D10" w14:textId="77777777" w:rsidR="00BC0DD9" w:rsidRPr="00836B0F" w:rsidRDefault="00BC0DD9" w:rsidP="00AD08AA">
            <w:r w:rsidRPr="00836B0F">
              <w:t>Taxón</w:t>
            </w:r>
          </w:p>
        </w:tc>
        <w:tc>
          <w:tcPr>
            <w:tcW w:w="5252" w:type="dxa"/>
            <w:gridSpan w:val="3"/>
            <w:tcBorders>
              <w:top w:val="single" w:sz="4" w:space="0" w:color="auto"/>
            </w:tcBorders>
          </w:tcPr>
          <w:p w14:paraId="2FC45326" w14:textId="77777777" w:rsidR="00BC0DD9" w:rsidRPr="00836B0F" w:rsidRDefault="00BC0DD9" w:rsidP="00AD08AA">
            <w:r>
              <w:t>S</w:t>
            </w:r>
            <w:r w:rsidRPr="00836B0F">
              <w:t>itios</w:t>
            </w:r>
          </w:p>
        </w:tc>
      </w:tr>
      <w:tr w:rsidR="00BC0DD9" w:rsidRPr="00836B0F" w14:paraId="61888439" w14:textId="77777777" w:rsidTr="00C77313">
        <w:trPr>
          <w:trHeight w:val="265"/>
        </w:trPr>
        <w:tc>
          <w:tcPr>
            <w:tcW w:w="0" w:type="auto"/>
            <w:vMerge/>
            <w:tcBorders>
              <w:bottom w:val="single" w:sz="4" w:space="0" w:color="auto"/>
            </w:tcBorders>
            <w:noWrap/>
          </w:tcPr>
          <w:p w14:paraId="0EF64C61" w14:textId="77777777" w:rsidR="00BC0DD9" w:rsidRPr="00836B0F" w:rsidRDefault="00BC0DD9" w:rsidP="00AD08AA"/>
        </w:tc>
        <w:tc>
          <w:tcPr>
            <w:tcW w:w="1708" w:type="dxa"/>
            <w:tcBorders>
              <w:bottom w:val="single" w:sz="4" w:space="0" w:color="auto"/>
            </w:tcBorders>
          </w:tcPr>
          <w:p w14:paraId="19DCD4AC" w14:textId="77777777" w:rsidR="00BC0DD9" w:rsidRPr="00836B0F" w:rsidRDefault="00BC0DD9" w:rsidP="00AD08AA">
            <w:r w:rsidRPr="00836B0F">
              <w:t>Amarales</w:t>
            </w:r>
          </w:p>
        </w:tc>
        <w:tc>
          <w:tcPr>
            <w:tcW w:w="1560" w:type="dxa"/>
            <w:tcBorders>
              <w:bottom w:val="single" w:sz="4" w:space="0" w:color="auto"/>
            </w:tcBorders>
          </w:tcPr>
          <w:p w14:paraId="47D77D23" w14:textId="77777777" w:rsidR="00BC0DD9" w:rsidRPr="00836B0F" w:rsidRDefault="00BC0DD9" w:rsidP="00AD08AA">
            <w:r w:rsidRPr="00836B0F">
              <w:t>Guascama</w:t>
            </w:r>
          </w:p>
        </w:tc>
        <w:tc>
          <w:tcPr>
            <w:tcW w:w="1984" w:type="dxa"/>
            <w:tcBorders>
              <w:bottom w:val="single" w:sz="4" w:space="0" w:color="auto"/>
            </w:tcBorders>
          </w:tcPr>
          <w:p w14:paraId="30E87976" w14:textId="77777777" w:rsidR="00BC0DD9" w:rsidRPr="00836B0F" w:rsidRDefault="00BC0DD9" w:rsidP="00AD08AA">
            <w:r w:rsidRPr="00836B0F">
              <w:t>Sanquianga</w:t>
            </w:r>
          </w:p>
        </w:tc>
      </w:tr>
      <w:tr w:rsidR="00BC0DD9" w:rsidRPr="00836B0F" w14:paraId="65D2DE4D" w14:textId="77777777" w:rsidTr="00C77313">
        <w:trPr>
          <w:trHeight w:val="170"/>
        </w:trPr>
        <w:tc>
          <w:tcPr>
            <w:tcW w:w="0" w:type="auto"/>
            <w:tcBorders>
              <w:top w:val="single" w:sz="4" w:space="0" w:color="auto"/>
            </w:tcBorders>
            <w:noWrap/>
            <w:hideMark/>
          </w:tcPr>
          <w:p w14:paraId="4D456F2D" w14:textId="77777777" w:rsidR="00BC0DD9" w:rsidRPr="00836B0F" w:rsidRDefault="00BC0DD9" w:rsidP="00AD08AA">
            <w:pPr>
              <w:rPr>
                <w:lang w:val="en-US"/>
              </w:rPr>
            </w:pPr>
            <w:r w:rsidRPr="00836B0F">
              <w:t>Bacillariophyceae</w:t>
            </w:r>
          </w:p>
        </w:tc>
        <w:tc>
          <w:tcPr>
            <w:tcW w:w="1708" w:type="dxa"/>
            <w:tcBorders>
              <w:top w:val="single" w:sz="4" w:space="0" w:color="auto"/>
            </w:tcBorders>
          </w:tcPr>
          <w:p w14:paraId="7BC6DD79" w14:textId="77777777" w:rsidR="00BC0DD9" w:rsidRPr="00836B0F" w:rsidRDefault="00BC0DD9" w:rsidP="00AD08AA"/>
        </w:tc>
        <w:tc>
          <w:tcPr>
            <w:tcW w:w="1560" w:type="dxa"/>
            <w:tcBorders>
              <w:top w:val="single" w:sz="4" w:space="0" w:color="auto"/>
            </w:tcBorders>
          </w:tcPr>
          <w:p w14:paraId="172B59C7" w14:textId="77777777" w:rsidR="00BC0DD9" w:rsidRPr="00836B0F" w:rsidRDefault="00BC0DD9" w:rsidP="00AD08AA"/>
        </w:tc>
        <w:tc>
          <w:tcPr>
            <w:tcW w:w="1984" w:type="dxa"/>
            <w:tcBorders>
              <w:top w:val="single" w:sz="4" w:space="0" w:color="auto"/>
            </w:tcBorders>
          </w:tcPr>
          <w:p w14:paraId="751FF3A4" w14:textId="77777777" w:rsidR="00BC0DD9" w:rsidRPr="00836B0F" w:rsidRDefault="00BC0DD9" w:rsidP="00AD08AA"/>
        </w:tc>
      </w:tr>
      <w:tr w:rsidR="00BC0DD9" w:rsidRPr="00836B0F" w14:paraId="4E335780" w14:textId="77777777" w:rsidTr="00C77313">
        <w:trPr>
          <w:trHeight w:val="170"/>
        </w:trPr>
        <w:tc>
          <w:tcPr>
            <w:tcW w:w="0" w:type="auto"/>
            <w:noWrap/>
            <w:hideMark/>
          </w:tcPr>
          <w:p w14:paraId="65A71666" w14:textId="77777777" w:rsidR="00BC0DD9" w:rsidRPr="00836B0F" w:rsidRDefault="00BC0DD9" w:rsidP="00AD08AA">
            <w:r w:rsidRPr="00836B0F">
              <w:t>Asterolamprales</w:t>
            </w:r>
          </w:p>
        </w:tc>
        <w:tc>
          <w:tcPr>
            <w:tcW w:w="1708" w:type="dxa"/>
          </w:tcPr>
          <w:p w14:paraId="56132C82" w14:textId="77777777" w:rsidR="00BC0DD9" w:rsidRPr="00836B0F" w:rsidRDefault="00BC0DD9" w:rsidP="00AD08AA"/>
        </w:tc>
        <w:tc>
          <w:tcPr>
            <w:tcW w:w="1560" w:type="dxa"/>
          </w:tcPr>
          <w:p w14:paraId="389F4ED2" w14:textId="77777777" w:rsidR="00BC0DD9" w:rsidRPr="00836B0F" w:rsidRDefault="00BC0DD9" w:rsidP="00AD08AA"/>
        </w:tc>
        <w:tc>
          <w:tcPr>
            <w:tcW w:w="1984" w:type="dxa"/>
          </w:tcPr>
          <w:p w14:paraId="529F8EBA" w14:textId="77777777" w:rsidR="00BC0DD9" w:rsidRPr="00836B0F" w:rsidRDefault="00BC0DD9" w:rsidP="00AD08AA"/>
        </w:tc>
      </w:tr>
      <w:tr w:rsidR="00BC0DD9" w:rsidRPr="00836B0F" w14:paraId="1EAFCF1C" w14:textId="77777777" w:rsidTr="00C77313">
        <w:trPr>
          <w:trHeight w:val="170"/>
        </w:trPr>
        <w:tc>
          <w:tcPr>
            <w:tcW w:w="0" w:type="auto"/>
            <w:noWrap/>
            <w:hideMark/>
          </w:tcPr>
          <w:p w14:paraId="22B0B2DA" w14:textId="77777777" w:rsidR="00BC0DD9" w:rsidRPr="00836B0F" w:rsidRDefault="00BC0DD9" w:rsidP="00AD08AA">
            <w:r w:rsidRPr="00836B0F">
              <w:t xml:space="preserve">Asteromphalus </w:t>
            </w:r>
          </w:p>
        </w:tc>
        <w:tc>
          <w:tcPr>
            <w:tcW w:w="1708" w:type="dxa"/>
          </w:tcPr>
          <w:p w14:paraId="6FCA1781" w14:textId="77777777" w:rsidR="00BC0DD9" w:rsidRPr="00836B0F" w:rsidRDefault="00BC0DD9" w:rsidP="00AD08AA">
            <w:r w:rsidRPr="00836B0F">
              <w:t>+</w:t>
            </w:r>
          </w:p>
        </w:tc>
        <w:tc>
          <w:tcPr>
            <w:tcW w:w="1560" w:type="dxa"/>
          </w:tcPr>
          <w:p w14:paraId="36F4A68D" w14:textId="77777777" w:rsidR="00BC0DD9" w:rsidRPr="00836B0F" w:rsidRDefault="00BC0DD9" w:rsidP="00AD08AA"/>
        </w:tc>
        <w:tc>
          <w:tcPr>
            <w:tcW w:w="1984" w:type="dxa"/>
          </w:tcPr>
          <w:p w14:paraId="62A63E45" w14:textId="77777777" w:rsidR="00BC0DD9" w:rsidRPr="00836B0F" w:rsidRDefault="00BC0DD9" w:rsidP="00AD08AA">
            <w:r w:rsidRPr="00836B0F">
              <w:t>+</w:t>
            </w:r>
          </w:p>
        </w:tc>
      </w:tr>
      <w:tr w:rsidR="00BC0DD9" w:rsidRPr="00836B0F" w14:paraId="63111491" w14:textId="77777777" w:rsidTr="00C77313">
        <w:trPr>
          <w:trHeight w:val="170"/>
        </w:trPr>
        <w:tc>
          <w:tcPr>
            <w:tcW w:w="0" w:type="auto"/>
            <w:noWrap/>
            <w:hideMark/>
          </w:tcPr>
          <w:p w14:paraId="59A92A2E" w14:textId="77777777" w:rsidR="00BC0DD9" w:rsidRPr="00836B0F" w:rsidRDefault="00BC0DD9" w:rsidP="00AD08AA">
            <w:r w:rsidRPr="00836B0F">
              <w:t>Asteromphalus flabellatus</w:t>
            </w:r>
          </w:p>
        </w:tc>
        <w:tc>
          <w:tcPr>
            <w:tcW w:w="1708" w:type="dxa"/>
          </w:tcPr>
          <w:p w14:paraId="49C40BB7" w14:textId="77777777" w:rsidR="00BC0DD9" w:rsidRPr="00836B0F" w:rsidRDefault="00BC0DD9" w:rsidP="00AD08AA"/>
        </w:tc>
        <w:tc>
          <w:tcPr>
            <w:tcW w:w="1560" w:type="dxa"/>
          </w:tcPr>
          <w:p w14:paraId="01023FA1" w14:textId="77777777" w:rsidR="00BC0DD9" w:rsidRPr="00836B0F" w:rsidRDefault="00BC0DD9" w:rsidP="00AD08AA">
            <w:r w:rsidRPr="00836B0F">
              <w:t>+</w:t>
            </w:r>
          </w:p>
        </w:tc>
        <w:tc>
          <w:tcPr>
            <w:tcW w:w="1984" w:type="dxa"/>
          </w:tcPr>
          <w:p w14:paraId="4E4FB64A" w14:textId="77777777" w:rsidR="00BC0DD9" w:rsidRPr="00836B0F" w:rsidRDefault="00BC0DD9" w:rsidP="00AD08AA">
            <w:r w:rsidRPr="00836B0F">
              <w:t>+</w:t>
            </w:r>
          </w:p>
        </w:tc>
      </w:tr>
      <w:tr w:rsidR="00BC0DD9" w:rsidRPr="00836B0F" w14:paraId="1AFD8C6F" w14:textId="77777777" w:rsidTr="00C77313">
        <w:trPr>
          <w:trHeight w:val="170"/>
        </w:trPr>
        <w:tc>
          <w:tcPr>
            <w:tcW w:w="0" w:type="auto"/>
            <w:noWrap/>
            <w:hideMark/>
          </w:tcPr>
          <w:p w14:paraId="214EE242" w14:textId="77777777" w:rsidR="00BC0DD9" w:rsidRPr="00836B0F" w:rsidRDefault="00BC0DD9" w:rsidP="00AD08AA">
            <w:r w:rsidRPr="00836B0F">
              <w:t>Bacillariales</w:t>
            </w:r>
          </w:p>
        </w:tc>
        <w:tc>
          <w:tcPr>
            <w:tcW w:w="1708" w:type="dxa"/>
          </w:tcPr>
          <w:p w14:paraId="6A4AC0CF" w14:textId="77777777" w:rsidR="00BC0DD9" w:rsidRPr="00836B0F" w:rsidRDefault="00BC0DD9" w:rsidP="00AD08AA"/>
        </w:tc>
        <w:tc>
          <w:tcPr>
            <w:tcW w:w="1560" w:type="dxa"/>
          </w:tcPr>
          <w:p w14:paraId="50D3C64D" w14:textId="77777777" w:rsidR="00BC0DD9" w:rsidRPr="00836B0F" w:rsidRDefault="00BC0DD9" w:rsidP="00AD08AA"/>
        </w:tc>
        <w:tc>
          <w:tcPr>
            <w:tcW w:w="1984" w:type="dxa"/>
          </w:tcPr>
          <w:p w14:paraId="676B5089" w14:textId="77777777" w:rsidR="00BC0DD9" w:rsidRPr="00836B0F" w:rsidRDefault="00BC0DD9" w:rsidP="00AD08AA"/>
        </w:tc>
      </w:tr>
      <w:tr w:rsidR="00BC0DD9" w:rsidRPr="00836B0F" w14:paraId="0C764303" w14:textId="77777777" w:rsidTr="00C77313">
        <w:trPr>
          <w:trHeight w:val="170"/>
        </w:trPr>
        <w:tc>
          <w:tcPr>
            <w:tcW w:w="0" w:type="auto"/>
            <w:noWrap/>
            <w:hideMark/>
          </w:tcPr>
          <w:p w14:paraId="0C01510C" w14:textId="77777777" w:rsidR="00BC0DD9" w:rsidRPr="00836B0F" w:rsidRDefault="00BC0DD9" w:rsidP="00AD08AA">
            <w:r w:rsidRPr="00836B0F">
              <w:t>Bacillaria paxillifera</w:t>
            </w:r>
          </w:p>
        </w:tc>
        <w:tc>
          <w:tcPr>
            <w:tcW w:w="1708" w:type="dxa"/>
          </w:tcPr>
          <w:p w14:paraId="298F0138" w14:textId="77777777" w:rsidR="00BC0DD9" w:rsidRPr="00836B0F" w:rsidRDefault="00BC0DD9" w:rsidP="00AD08AA">
            <w:r w:rsidRPr="00836B0F">
              <w:t>+</w:t>
            </w:r>
          </w:p>
        </w:tc>
        <w:tc>
          <w:tcPr>
            <w:tcW w:w="1560" w:type="dxa"/>
          </w:tcPr>
          <w:p w14:paraId="6E2E7C3C" w14:textId="77777777" w:rsidR="00BC0DD9" w:rsidRPr="00836B0F" w:rsidRDefault="00BC0DD9" w:rsidP="00AD08AA">
            <w:r w:rsidRPr="00836B0F">
              <w:t>+</w:t>
            </w:r>
          </w:p>
        </w:tc>
        <w:tc>
          <w:tcPr>
            <w:tcW w:w="1984" w:type="dxa"/>
          </w:tcPr>
          <w:p w14:paraId="08610129" w14:textId="77777777" w:rsidR="00BC0DD9" w:rsidRPr="00836B0F" w:rsidRDefault="00BC0DD9" w:rsidP="00AD08AA">
            <w:r w:rsidRPr="00836B0F">
              <w:t>+</w:t>
            </w:r>
          </w:p>
        </w:tc>
      </w:tr>
      <w:tr w:rsidR="00BC0DD9" w:rsidRPr="00836B0F" w14:paraId="144872AC" w14:textId="77777777" w:rsidTr="00C77313">
        <w:trPr>
          <w:trHeight w:val="170"/>
        </w:trPr>
        <w:tc>
          <w:tcPr>
            <w:tcW w:w="0" w:type="auto"/>
            <w:noWrap/>
            <w:hideMark/>
          </w:tcPr>
          <w:p w14:paraId="2FF577A6" w14:textId="77777777" w:rsidR="00BC0DD9" w:rsidRPr="00836B0F" w:rsidRDefault="00BC0DD9" w:rsidP="00AD08AA">
            <w:r w:rsidRPr="00836B0F">
              <w:t>Nitzschia  sp</w:t>
            </w:r>
          </w:p>
        </w:tc>
        <w:tc>
          <w:tcPr>
            <w:tcW w:w="1708" w:type="dxa"/>
          </w:tcPr>
          <w:p w14:paraId="76FBDF90" w14:textId="77777777" w:rsidR="00BC0DD9" w:rsidRPr="00836B0F" w:rsidRDefault="00BC0DD9" w:rsidP="00AD08AA">
            <w:r w:rsidRPr="00836B0F">
              <w:t>+</w:t>
            </w:r>
          </w:p>
        </w:tc>
        <w:tc>
          <w:tcPr>
            <w:tcW w:w="1560" w:type="dxa"/>
          </w:tcPr>
          <w:p w14:paraId="37BC835C" w14:textId="77777777" w:rsidR="00BC0DD9" w:rsidRPr="00836B0F" w:rsidRDefault="00BC0DD9" w:rsidP="00AD08AA"/>
        </w:tc>
        <w:tc>
          <w:tcPr>
            <w:tcW w:w="1984" w:type="dxa"/>
          </w:tcPr>
          <w:p w14:paraId="56083790" w14:textId="77777777" w:rsidR="00BC0DD9" w:rsidRPr="00836B0F" w:rsidRDefault="00BC0DD9" w:rsidP="00AD08AA">
            <w:r w:rsidRPr="00836B0F">
              <w:t>+</w:t>
            </w:r>
          </w:p>
        </w:tc>
      </w:tr>
      <w:tr w:rsidR="00BC0DD9" w:rsidRPr="00836B0F" w14:paraId="1BDB2361" w14:textId="77777777" w:rsidTr="00C77313">
        <w:trPr>
          <w:trHeight w:val="170"/>
        </w:trPr>
        <w:tc>
          <w:tcPr>
            <w:tcW w:w="0" w:type="auto"/>
            <w:noWrap/>
            <w:hideMark/>
          </w:tcPr>
          <w:p w14:paraId="3A63DE6B" w14:textId="77777777" w:rsidR="00BC0DD9" w:rsidRPr="00836B0F" w:rsidRDefault="00BC0DD9" w:rsidP="00AD08AA">
            <w:r w:rsidRPr="00836B0F">
              <w:t>Nitzschia closterium</w:t>
            </w:r>
          </w:p>
        </w:tc>
        <w:tc>
          <w:tcPr>
            <w:tcW w:w="1708" w:type="dxa"/>
          </w:tcPr>
          <w:p w14:paraId="24586F9C" w14:textId="77777777" w:rsidR="00BC0DD9" w:rsidRPr="00836B0F" w:rsidRDefault="00BC0DD9" w:rsidP="00AD08AA"/>
        </w:tc>
        <w:tc>
          <w:tcPr>
            <w:tcW w:w="1560" w:type="dxa"/>
          </w:tcPr>
          <w:p w14:paraId="6FBE8B1C" w14:textId="77777777" w:rsidR="00BC0DD9" w:rsidRPr="00836B0F" w:rsidRDefault="00BC0DD9" w:rsidP="00AD08AA"/>
        </w:tc>
        <w:tc>
          <w:tcPr>
            <w:tcW w:w="1984" w:type="dxa"/>
          </w:tcPr>
          <w:p w14:paraId="7BEBB066" w14:textId="77777777" w:rsidR="00BC0DD9" w:rsidRPr="00836B0F" w:rsidRDefault="00BC0DD9" w:rsidP="00AD08AA">
            <w:r w:rsidRPr="00836B0F">
              <w:t>+</w:t>
            </w:r>
          </w:p>
        </w:tc>
      </w:tr>
      <w:tr w:rsidR="00BC0DD9" w:rsidRPr="00836B0F" w14:paraId="4434F5CB" w14:textId="77777777" w:rsidTr="00C77313">
        <w:trPr>
          <w:trHeight w:val="170"/>
        </w:trPr>
        <w:tc>
          <w:tcPr>
            <w:tcW w:w="0" w:type="auto"/>
            <w:noWrap/>
            <w:hideMark/>
          </w:tcPr>
          <w:p w14:paraId="40E9107D" w14:textId="77777777" w:rsidR="00BC0DD9" w:rsidRPr="00836B0F" w:rsidRDefault="00BC0DD9" w:rsidP="00AD08AA">
            <w:r w:rsidRPr="00836B0F">
              <w:t>Nitzschia sigmaformis</w:t>
            </w:r>
          </w:p>
        </w:tc>
        <w:tc>
          <w:tcPr>
            <w:tcW w:w="1708" w:type="dxa"/>
          </w:tcPr>
          <w:p w14:paraId="482A537E" w14:textId="77777777" w:rsidR="00BC0DD9" w:rsidRPr="00836B0F" w:rsidRDefault="00BC0DD9" w:rsidP="00AD08AA">
            <w:r w:rsidRPr="00836B0F">
              <w:t>+</w:t>
            </w:r>
          </w:p>
        </w:tc>
        <w:tc>
          <w:tcPr>
            <w:tcW w:w="1560" w:type="dxa"/>
          </w:tcPr>
          <w:p w14:paraId="1AD1D893" w14:textId="77777777" w:rsidR="00BC0DD9" w:rsidRPr="00836B0F" w:rsidRDefault="00BC0DD9" w:rsidP="00AD08AA">
            <w:r w:rsidRPr="00836B0F">
              <w:t>+</w:t>
            </w:r>
          </w:p>
        </w:tc>
        <w:tc>
          <w:tcPr>
            <w:tcW w:w="1984" w:type="dxa"/>
          </w:tcPr>
          <w:p w14:paraId="7F6E4408" w14:textId="77777777" w:rsidR="00BC0DD9" w:rsidRPr="00836B0F" w:rsidRDefault="00BC0DD9" w:rsidP="00AD08AA">
            <w:r w:rsidRPr="00836B0F">
              <w:t>+</w:t>
            </w:r>
          </w:p>
        </w:tc>
      </w:tr>
      <w:tr w:rsidR="00BC0DD9" w:rsidRPr="00836B0F" w14:paraId="02028AF6" w14:textId="77777777" w:rsidTr="00C77313">
        <w:trPr>
          <w:trHeight w:val="170"/>
        </w:trPr>
        <w:tc>
          <w:tcPr>
            <w:tcW w:w="0" w:type="auto"/>
            <w:noWrap/>
            <w:hideMark/>
          </w:tcPr>
          <w:p w14:paraId="3EC65592" w14:textId="77777777" w:rsidR="00BC0DD9" w:rsidRPr="00836B0F" w:rsidRDefault="00BC0DD9" w:rsidP="00AD08AA">
            <w:r w:rsidRPr="00836B0F">
              <w:t>Nitzschia sigmoidea</w:t>
            </w:r>
          </w:p>
        </w:tc>
        <w:tc>
          <w:tcPr>
            <w:tcW w:w="1708" w:type="dxa"/>
          </w:tcPr>
          <w:p w14:paraId="59CDA04C" w14:textId="77777777" w:rsidR="00BC0DD9" w:rsidRPr="00836B0F" w:rsidRDefault="00BC0DD9" w:rsidP="00AD08AA"/>
        </w:tc>
        <w:tc>
          <w:tcPr>
            <w:tcW w:w="1560" w:type="dxa"/>
          </w:tcPr>
          <w:p w14:paraId="408B70C8" w14:textId="77777777" w:rsidR="00BC0DD9" w:rsidRPr="00836B0F" w:rsidRDefault="00BC0DD9" w:rsidP="00AD08AA">
            <w:r w:rsidRPr="00836B0F">
              <w:t>+</w:t>
            </w:r>
          </w:p>
        </w:tc>
        <w:tc>
          <w:tcPr>
            <w:tcW w:w="1984" w:type="dxa"/>
          </w:tcPr>
          <w:p w14:paraId="40727515" w14:textId="77777777" w:rsidR="00BC0DD9" w:rsidRPr="00836B0F" w:rsidRDefault="00BC0DD9" w:rsidP="00AD08AA">
            <w:r w:rsidRPr="00836B0F">
              <w:t>+</w:t>
            </w:r>
          </w:p>
        </w:tc>
      </w:tr>
      <w:tr w:rsidR="00BC0DD9" w:rsidRPr="00836B0F" w14:paraId="2FF2976F" w14:textId="77777777" w:rsidTr="00C77313">
        <w:trPr>
          <w:trHeight w:val="170"/>
        </w:trPr>
        <w:tc>
          <w:tcPr>
            <w:tcW w:w="0" w:type="auto"/>
            <w:noWrap/>
            <w:hideMark/>
          </w:tcPr>
          <w:p w14:paraId="3699BB29" w14:textId="77777777" w:rsidR="00BC0DD9" w:rsidRPr="00836B0F" w:rsidRDefault="00BC0DD9" w:rsidP="00AD08AA">
            <w:r w:rsidRPr="00836B0F">
              <w:t xml:space="preserve">Pseudonitzschia </w:t>
            </w:r>
          </w:p>
        </w:tc>
        <w:tc>
          <w:tcPr>
            <w:tcW w:w="1708" w:type="dxa"/>
          </w:tcPr>
          <w:p w14:paraId="42ADEBCA" w14:textId="77777777" w:rsidR="00BC0DD9" w:rsidRPr="00836B0F" w:rsidRDefault="00BC0DD9" w:rsidP="00AD08AA">
            <w:r w:rsidRPr="00836B0F">
              <w:t>+</w:t>
            </w:r>
          </w:p>
        </w:tc>
        <w:tc>
          <w:tcPr>
            <w:tcW w:w="1560" w:type="dxa"/>
          </w:tcPr>
          <w:p w14:paraId="253B7156" w14:textId="77777777" w:rsidR="00BC0DD9" w:rsidRPr="00836B0F" w:rsidRDefault="00BC0DD9" w:rsidP="00AD08AA">
            <w:r w:rsidRPr="00836B0F">
              <w:t>+</w:t>
            </w:r>
          </w:p>
        </w:tc>
        <w:tc>
          <w:tcPr>
            <w:tcW w:w="1984" w:type="dxa"/>
          </w:tcPr>
          <w:p w14:paraId="7477B89F" w14:textId="77777777" w:rsidR="00BC0DD9" w:rsidRPr="00836B0F" w:rsidRDefault="00BC0DD9" w:rsidP="00AD08AA"/>
        </w:tc>
      </w:tr>
      <w:tr w:rsidR="00BC0DD9" w:rsidRPr="00836B0F" w14:paraId="195DC7AE" w14:textId="77777777" w:rsidTr="00C77313">
        <w:trPr>
          <w:trHeight w:val="170"/>
        </w:trPr>
        <w:tc>
          <w:tcPr>
            <w:tcW w:w="0" w:type="auto"/>
            <w:noWrap/>
            <w:hideMark/>
          </w:tcPr>
          <w:p w14:paraId="08A857EB" w14:textId="77777777" w:rsidR="00BC0DD9" w:rsidRPr="00836B0F" w:rsidRDefault="00BC0DD9" w:rsidP="00AD08AA">
            <w:r w:rsidRPr="00836B0F">
              <w:t>Chaetocerotanae</w:t>
            </w:r>
          </w:p>
        </w:tc>
        <w:tc>
          <w:tcPr>
            <w:tcW w:w="1708" w:type="dxa"/>
          </w:tcPr>
          <w:p w14:paraId="3D4176A3" w14:textId="77777777" w:rsidR="00BC0DD9" w:rsidRPr="00836B0F" w:rsidRDefault="00BC0DD9" w:rsidP="00AD08AA"/>
        </w:tc>
        <w:tc>
          <w:tcPr>
            <w:tcW w:w="1560" w:type="dxa"/>
          </w:tcPr>
          <w:p w14:paraId="137121C3" w14:textId="77777777" w:rsidR="00BC0DD9" w:rsidRPr="00836B0F" w:rsidRDefault="00BC0DD9" w:rsidP="00AD08AA"/>
        </w:tc>
        <w:tc>
          <w:tcPr>
            <w:tcW w:w="1984" w:type="dxa"/>
          </w:tcPr>
          <w:p w14:paraId="7628E172" w14:textId="77777777" w:rsidR="00BC0DD9" w:rsidRPr="00836B0F" w:rsidRDefault="00BC0DD9" w:rsidP="00AD08AA"/>
        </w:tc>
      </w:tr>
      <w:tr w:rsidR="00BC0DD9" w:rsidRPr="00836B0F" w14:paraId="4196A84F" w14:textId="77777777" w:rsidTr="00C77313">
        <w:trPr>
          <w:trHeight w:val="170"/>
        </w:trPr>
        <w:tc>
          <w:tcPr>
            <w:tcW w:w="0" w:type="auto"/>
            <w:noWrap/>
            <w:hideMark/>
          </w:tcPr>
          <w:p w14:paraId="3DC21C07" w14:textId="77777777" w:rsidR="00BC0DD9" w:rsidRPr="00836B0F" w:rsidRDefault="00BC0DD9" w:rsidP="00AD08AA">
            <w:r w:rsidRPr="00836B0F">
              <w:t>Bacteriastrum delicatulum</w:t>
            </w:r>
          </w:p>
        </w:tc>
        <w:tc>
          <w:tcPr>
            <w:tcW w:w="1708" w:type="dxa"/>
          </w:tcPr>
          <w:p w14:paraId="5ABA0CC3" w14:textId="77777777" w:rsidR="00BC0DD9" w:rsidRPr="00836B0F" w:rsidRDefault="00BC0DD9" w:rsidP="00AD08AA">
            <w:r w:rsidRPr="00836B0F">
              <w:t>+</w:t>
            </w:r>
          </w:p>
        </w:tc>
        <w:tc>
          <w:tcPr>
            <w:tcW w:w="1560" w:type="dxa"/>
          </w:tcPr>
          <w:p w14:paraId="2E8874F9" w14:textId="77777777" w:rsidR="00BC0DD9" w:rsidRPr="00836B0F" w:rsidRDefault="00BC0DD9" w:rsidP="00AD08AA">
            <w:r w:rsidRPr="00836B0F">
              <w:t>+</w:t>
            </w:r>
          </w:p>
        </w:tc>
        <w:tc>
          <w:tcPr>
            <w:tcW w:w="1984" w:type="dxa"/>
          </w:tcPr>
          <w:p w14:paraId="43FC5005" w14:textId="77777777" w:rsidR="00BC0DD9" w:rsidRPr="00836B0F" w:rsidRDefault="00BC0DD9" w:rsidP="00AD08AA">
            <w:r w:rsidRPr="00836B0F">
              <w:t>+</w:t>
            </w:r>
          </w:p>
        </w:tc>
      </w:tr>
      <w:tr w:rsidR="00BC0DD9" w:rsidRPr="00836B0F" w14:paraId="1B6DB139" w14:textId="77777777" w:rsidTr="00C77313">
        <w:trPr>
          <w:trHeight w:val="170"/>
        </w:trPr>
        <w:tc>
          <w:tcPr>
            <w:tcW w:w="0" w:type="auto"/>
            <w:noWrap/>
            <w:hideMark/>
          </w:tcPr>
          <w:p w14:paraId="4BC3A608" w14:textId="77777777" w:rsidR="00BC0DD9" w:rsidRPr="00836B0F" w:rsidRDefault="00BC0DD9" w:rsidP="00AD08AA">
            <w:r w:rsidRPr="00836B0F">
              <w:t>Bacteriastrum furcatum</w:t>
            </w:r>
          </w:p>
        </w:tc>
        <w:tc>
          <w:tcPr>
            <w:tcW w:w="1708" w:type="dxa"/>
          </w:tcPr>
          <w:p w14:paraId="2BC557C0" w14:textId="77777777" w:rsidR="00BC0DD9" w:rsidRPr="00836B0F" w:rsidRDefault="00BC0DD9" w:rsidP="00AD08AA"/>
        </w:tc>
        <w:tc>
          <w:tcPr>
            <w:tcW w:w="1560" w:type="dxa"/>
          </w:tcPr>
          <w:p w14:paraId="4CC4283B" w14:textId="77777777" w:rsidR="00BC0DD9" w:rsidRPr="00836B0F" w:rsidRDefault="00BC0DD9" w:rsidP="00AD08AA">
            <w:r w:rsidRPr="00836B0F">
              <w:t>+</w:t>
            </w:r>
          </w:p>
        </w:tc>
        <w:tc>
          <w:tcPr>
            <w:tcW w:w="1984" w:type="dxa"/>
          </w:tcPr>
          <w:p w14:paraId="1C484437" w14:textId="77777777" w:rsidR="00BC0DD9" w:rsidRPr="00836B0F" w:rsidRDefault="00BC0DD9" w:rsidP="00AD08AA"/>
        </w:tc>
      </w:tr>
      <w:tr w:rsidR="00BC0DD9" w:rsidRPr="00836B0F" w14:paraId="589D16A2" w14:textId="77777777" w:rsidTr="00C77313">
        <w:trPr>
          <w:trHeight w:val="170"/>
        </w:trPr>
        <w:tc>
          <w:tcPr>
            <w:tcW w:w="0" w:type="auto"/>
            <w:noWrap/>
            <w:hideMark/>
          </w:tcPr>
          <w:p w14:paraId="5A3496DF" w14:textId="77777777" w:rsidR="00BC0DD9" w:rsidRPr="00836B0F" w:rsidRDefault="00BC0DD9" w:rsidP="00AD08AA">
            <w:r w:rsidRPr="00836B0F">
              <w:t>Bacteriastrum hyalinum</w:t>
            </w:r>
          </w:p>
        </w:tc>
        <w:tc>
          <w:tcPr>
            <w:tcW w:w="1708" w:type="dxa"/>
          </w:tcPr>
          <w:p w14:paraId="2E8CC793" w14:textId="77777777" w:rsidR="00BC0DD9" w:rsidRPr="00836B0F" w:rsidRDefault="00BC0DD9" w:rsidP="00AD08AA"/>
        </w:tc>
        <w:tc>
          <w:tcPr>
            <w:tcW w:w="1560" w:type="dxa"/>
          </w:tcPr>
          <w:p w14:paraId="69D10EB8" w14:textId="77777777" w:rsidR="00BC0DD9" w:rsidRPr="00836B0F" w:rsidRDefault="00BC0DD9" w:rsidP="00AD08AA">
            <w:r w:rsidRPr="00836B0F">
              <w:t>+</w:t>
            </w:r>
          </w:p>
        </w:tc>
        <w:tc>
          <w:tcPr>
            <w:tcW w:w="1984" w:type="dxa"/>
          </w:tcPr>
          <w:p w14:paraId="142E8B27" w14:textId="77777777" w:rsidR="00BC0DD9" w:rsidRPr="00836B0F" w:rsidRDefault="00BC0DD9" w:rsidP="00AD08AA">
            <w:r w:rsidRPr="00836B0F">
              <w:t>+</w:t>
            </w:r>
          </w:p>
        </w:tc>
      </w:tr>
      <w:tr w:rsidR="00BC0DD9" w:rsidRPr="00836B0F" w14:paraId="1B9FCCCB" w14:textId="77777777" w:rsidTr="00C77313">
        <w:trPr>
          <w:trHeight w:val="170"/>
        </w:trPr>
        <w:tc>
          <w:tcPr>
            <w:tcW w:w="0" w:type="auto"/>
            <w:noWrap/>
            <w:hideMark/>
          </w:tcPr>
          <w:p w14:paraId="1D7A18EC" w14:textId="77777777" w:rsidR="00BC0DD9" w:rsidRPr="00836B0F" w:rsidRDefault="00BC0DD9" w:rsidP="00AD08AA">
            <w:r w:rsidRPr="00836B0F">
              <w:t>Chaetoceros sp</w:t>
            </w:r>
          </w:p>
        </w:tc>
        <w:tc>
          <w:tcPr>
            <w:tcW w:w="1708" w:type="dxa"/>
          </w:tcPr>
          <w:p w14:paraId="701AE7EE" w14:textId="77777777" w:rsidR="00BC0DD9" w:rsidRPr="00836B0F" w:rsidRDefault="00BC0DD9" w:rsidP="00AD08AA">
            <w:r w:rsidRPr="00836B0F">
              <w:t>+</w:t>
            </w:r>
          </w:p>
        </w:tc>
        <w:tc>
          <w:tcPr>
            <w:tcW w:w="1560" w:type="dxa"/>
          </w:tcPr>
          <w:p w14:paraId="53407944" w14:textId="77777777" w:rsidR="00BC0DD9" w:rsidRPr="00836B0F" w:rsidRDefault="00BC0DD9" w:rsidP="00AD08AA">
            <w:r w:rsidRPr="00836B0F">
              <w:t>+</w:t>
            </w:r>
          </w:p>
        </w:tc>
        <w:tc>
          <w:tcPr>
            <w:tcW w:w="1984" w:type="dxa"/>
          </w:tcPr>
          <w:p w14:paraId="6B78FD71" w14:textId="77777777" w:rsidR="00BC0DD9" w:rsidRPr="00836B0F" w:rsidRDefault="00BC0DD9" w:rsidP="00AD08AA">
            <w:r w:rsidRPr="00836B0F">
              <w:t>+</w:t>
            </w:r>
          </w:p>
        </w:tc>
      </w:tr>
      <w:tr w:rsidR="00BC0DD9" w:rsidRPr="00836B0F" w14:paraId="1878973C" w14:textId="77777777" w:rsidTr="00C77313">
        <w:trPr>
          <w:trHeight w:val="170"/>
        </w:trPr>
        <w:tc>
          <w:tcPr>
            <w:tcW w:w="0" w:type="auto"/>
            <w:noWrap/>
            <w:hideMark/>
          </w:tcPr>
          <w:p w14:paraId="5C803B38" w14:textId="77777777" w:rsidR="00BC0DD9" w:rsidRPr="00836B0F" w:rsidRDefault="00BC0DD9" w:rsidP="00AD08AA">
            <w:r w:rsidRPr="00836B0F">
              <w:t>Chaetoceros affinis</w:t>
            </w:r>
          </w:p>
        </w:tc>
        <w:tc>
          <w:tcPr>
            <w:tcW w:w="1708" w:type="dxa"/>
          </w:tcPr>
          <w:p w14:paraId="3E6CCB61" w14:textId="77777777" w:rsidR="00BC0DD9" w:rsidRPr="00836B0F" w:rsidRDefault="00BC0DD9" w:rsidP="00AD08AA">
            <w:r w:rsidRPr="00836B0F">
              <w:t>+</w:t>
            </w:r>
          </w:p>
        </w:tc>
        <w:tc>
          <w:tcPr>
            <w:tcW w:w="1560" w:type="dxa"/>
          </w:tcPr>
          <w:p w14:paraId="6EC321A0" w14:textId="77777777" w:rsidR="00BC0DD9" w:rsidRPr="00836B0F" w:rsidRDefault="00BC0DD9" w:rsidP="00AD08AA"/>
        </w:tc>
        <w:tc>
          <w:tcPr>
            <w:tcW w:w="1984" w:type="dxa"/>
          </w:tcPr>
          <w:p w14:paraId="4EEDEBB6" w14:textId="77777777" w:rsidR="00BC0DD9" w:rsidRPr="00836B0F" w:rsidRDefault="00BC0DD9" w:rsidP="00AD08AA">
            <w:r w:rsidRPr="00836B0F">
              <w:t>+</w:t>
            </w:r>
          </w:p>
        </w:tc>
      </w:tr>
      <w:tr w:rsidR="00BC0DD9" w:rsidRPr="00836B0F" w14:paraId="23181783" w14:textId="77777777" w:rsidTr="00C77313">
        <w:trPr>
          <w:trHeight w:val="170"/>
        </w:trPr>
        <w:tc>
          <w:tcPr>
            <w:tcW w:w="0" w:type="auto"/>
            <w:noWrap/>
            <w:hideMark/>
          </w:tcPr>
          <w:p w14:paraId="654EA4C6" w14:textId="77777777" w:rsidR="00BC0DD9" w:rsidRPr="00836B0F" w:rsidRDefault="00BC0DD9" w:rsidP="00AD08AA">
            <w:r w:rsidRPr="00836B0F">
              <w:t>Chaetoceros brevis</w:t>
            </w:r>
          </w:p>
        </w:tc>
        <w:tc>
          <w:tcPr>
            <w:tcW w:w="1708" w:type="dxa"/>
          </w:tcPr>
          <w:p w14:paraId="151420D1" w14:textId="77777777" w:rsidR="00BC0DD9" w:rsidRPr="00836B0F" w:rsidRDefault="00BC0DD9" w:rsidP="00AD08AA">
            <w:r w:rsidRPr="00836B0F">
              <w:t>+</w:t>
            </w:r>
          </w:p>
        </w:tc>
        <w:tc>
          <w:tcPr>
            <w:tcW w:w="1560" w:type="dxa"/>
          </w:tcPr>
          <w:p w14:paraId="403BA015" w14:textId="77777777" w:rsidR="00BC0DD9" w:rsidRPr="00836B0F" w:rsidRDefault="00BC0DD9" w:rsidP="00AD08AA">
            <w:r w:rsidRPr="00836B0F">
              <w:t>+</w:t>
            </w:r>
          </w:p>
        </w:tc>
        <w:tc>
          <w:tcPr>
            <w:tcW w:w="1984" w:type="dxa"/>
          </w:tcPr>
          <w:p w14:paraId="4A791B46" w14:textId="77777777" w:rsidR="00BC0DD9" w:rsidRPr="00836B0F" w:rsidRDefault="00BC0DD9" w:rsidP="00AD08AA">
            <w:r w:rsidRPr="00836B0F">
              <w:t>+</w:t>
            </w:r>
          </w:p>
        </w:tc>
      </w:tr>
      <w:tr w:rsidR="00BC0DD9" w:rsidRPr="00836B0F" w14:paraId="68069250" w14:textId="77777777" w:rsidTr="00C77313">
        <w:trPr>
          <w:trHeight w:val="170"/>
        </w:trPr>
        <w:tc>
          <w:tcPr>
            <w:tcW w:w="0" w:type="auto"/>
            <w:noWrap/>
            <w:hideMark/>
          </w:tcPr>
          <w:p w14:paraId="6E4AB037" w14:textId="77777777" w:rsidR="00BC0DD9" w:rsidRPr="00836B0F" w:rsidRDefault="00BC0DD9" w:rsidP="00AD08AA">
            <w:r w:rsidRPr="00836B0F">
              <w:t>Chaetoceros coarctatus</w:t>
            </w:r>
          </w:p>
        </w:tc>
        <w:tc>
          <w:tcPr>
            <w:tcW w:w="1708" w:type="dxa"/>
          </w:tcPr>
          <w:p w14:paraId="42570D97" w14:textId="77777777" w:rsidR="00BC0DD9" w:rsidRPr="00836B0F" w:rsidRDefault="00BC0DD9" w:rsidP="00AD08AA"/>
        </w:tc>
        <w:tc>
          <w:tcPr>
            <w:tcW w:w="1560" w:type="dxa"/>
          </w:tcPr>
          <w:p w14:paraId="20B12B01" w14:textId="77777777" w:rsidR="00BC0DD9" w:rsidRPr="00836B0F" w:rsidRDefault="00BC0DD9" w:rsidP="00AD08AA">
            <w:r w:rsidRPr="00836B0F">
              <w:t>+</w:t>
            </w:r>
          </w:p>
        </w:tc>
        <w:tc>
          <w:tcPr>
            <w:tcW w:w="1984" w:type="dxa"/>
          </w:tcPr>
          <w:p w14:paraId="47CB9456" w14:textId="77777777" w:rsidR="00BC0DD9" w:rsidRPr="00836B0F" w:rsidRDefault="00BC0DD9" w:rsidP="00AD08AA"/>
        </w:tc>
      </w:tr>
      <w:tr w:rsidR="00BC0DD9" w:rsidRPr="00836B0F" w14:paraId="0F52FDEE" w14:textId="77777777" w:rsidTr="00C77313">
        <w:trPr>
          <w:trHeight w:val="170"/>
        </w:trPr>
        <w:tc>
          <w:tcPr>
            <w:tcW w:w="0" w:type="auto"/>
            <w:noWrap/>
            <w:hideMark/>
          </w:tcPr>
          <w:p w14:paraId="5F27F68E" w14:textId="77777777" w:rsidR="00BC0DD9" w:rsidRPr="00836B0F" w:rsidRDefault="00BC0DD9" w:rsidP="00AD08AA">
            <w:r w:rsidRPr="00836B0F">
              <w:t>Chaetoceros compressus</w:t>
            </w:r>
          </w:p>
        </w:tc>
        <w:tc>
          <w:tcPr>
            <w:tcW w:w="1708" w:type="dxa"/>
          </w:tcPr>
          <w:p w14:paraId="1B2A8A38" w14:textId="77777777" w:rsidR="00BC0DD9" w:rsidRPr="00836B0F" w:rsidRDefault="00BC0DD9" w:rsidP="00AD08AA">
            <w:r w:rsidRPr="00836B0F">
              <w:t>+</w:t>
            </w:r>
          </w:p>
        </w:tc>
        <w:tc>
          <w:tcPr>
            <w:tcW w:w="1560" w:type="dxa"/>
          </w:tcPr>
          <w:p w14:paraId="4A0537A5" w14:textId="77777777" w:rsidR="00BC0DD9" w:rsidRPr="00836B0F" w:rsidRDefault="00BC0DD9" w:rsidP="00AD08AA">
            <w:r w:rsidRPr="00836B0F">
              <w:t>+</w:t>
            </w:r>
          </w:p>
        </w:tc>
        <w:tc>
          <w:tcPr>
            <w:tcW w:w="1984" w:type="dxa"/>
          </w:tcPr>
          <w:p w14:paraId="4534A2B6" w14:textId="77777777" w:rsidR="00BC0DD9" w:rsidRPr="00836B0F" w:rsidRDefault="00BC0DD9" w:rsidP="00AD08AA">
            <w:r w:rsidRPr="00836B0F">
              <w:t>+</w:t>
            </w:r>
          </w:p>
        </w:tc>
      </w:tr>
      <w:tr w:rsidR="00BC0DD9" w:rsidRPr="00836B0F" w14:paraId="6FFBF6A4" w14:textId="77777777" w:rsidTr="00C77313">
        <w:trPr>
          <w:trHeight w:val="170"/>
        </w:trPr>
        <w:tc>
          <w:tcPr>
            <w:tcW w:w="0" w:type="auto"/>
            <w:noWrap/>
            <w:hideMark/>
          </w:tcPr>
          <w:p w14:paraId="7DE456D1" w14:textId="77777777" w:rsidR="00BC0DD9" w:rsidRPr="00836B0F" w:rsidRDefault="00BC0DD9" w:rsidP="00AD08AA">
            <w:r w:rsidRPr="00836B0F">
              <w:t>Chaetoceros curvisetus</w:t>
            </w:r>
          </w:p>
        </w:tc>
        <w:tc>
          <w:tcPr>
            <w:tcW w:w="1708" w:type="dxa"/>
          </w:tcPr>
          <w:p w14:paraId="3BE39B71" w14:textId="77777777" w:rsidR="00BC0DD9" w:rsidRPr="00836B0F" w:rsidRDefault="00BC0DD9" w:rsidP="00AD08AA"/>
        </w:tc>
        <w:tc>
          <w:tcPr>
            <w:tcW w:w="1560" w:type="dxa"/>
          </w:tcPr>
          <w:p w14:paraId="25CF2049" w14:textId="77777777" w:rsidR="00BC0DD9" w:rsidRPr="00836B0F" w:rsidRDefault="00BC0DD9" w:rsidP="00AD08AA">
            <w:r w:rsidRPr="00836B0F">
              <w:t>+</w:t>
            </w:r>
          </w:p>
        </w:tc>
        <w:tc>
          <w:tcPr>
            <w:tcW w:w="1984" w:type="dxa"/>
          </w:tcPr>
          <w:p w14:paraId="16164905" w14:textId="77777777" w:rsidR="00BC0DD9" w:rsidRPr="00836B0F" w:rsidRDefault="00BC0DD9" w:rsidP="00AD08AA">
            <w:r w:rsidRPr="00836B0F">
              <w:t>+</w:t>
            </w:r>
          </w:p>
        </w:tc>
      </w:tr>
      <w:tr w:rsidR="00BC0DD9" w:rsidRPr="00836B0F" w14:paraId="29282680" w14:textId="77777777" w:rsidTr="00C77313">
        <w:trPr>
          <w:trHeight w:val="170"/>
        </w:trPr>
        <w:tc>
          <w:tcPr>
            <w:tcW w:w="0" w:type="auto"/>
            <w:noWrap/>
            <w:hideMark/>
          </w:tcPr>
          <w:p w14:paraId="3031E9C4" w14:textId="77777777" w:rsidR="00BC0DD9" w:rsidRPr="00836B0F" w:rsidRDefault="00BC0DD9" w:rsidP="00AD08AA">
            <w:r w:rsidRPr="00836B0F">
              <w:t>Chaetoceros danicus</w:t>
            </w:r>
          </w:p>
        </w:tc>
        <w:tc>
          <w:tcPr>
            <w:tcW w:w="1708" w:type="dxa"/>
          </w:tcPr>
          <w:p w14:paraId="05E1C52B" w14:textId="77777777" w:rsidR="00BC0DD9" w:rsidRPr="00836B0F" w:rsidRDefault="00BC0DD9" w:rsidP="00AD08AA">
            <w:r w:rsidRPr="00836B0F">
              <w:t>+</w:t>
            </w:r>
          </w:p>
        </w:tc>
        <w:tc>
          <w:tcPr>
            <w:tcW w:w="1560" w:type="dxa"/>
          </w:tcPr>
          <w:p w14:paraId="4155C89B" w14:textId="77777777" w:rsidR="00BC0DD9" w:rsidRPr="00836B0F" w:rsidRDefault="00BC0DD9" w:rsidP="00AD08AA">
            <w:r w:rsidRPr="00836B0F">
              <w:t>+</w:t>
            </w:r>
          </w:p>
        </w:tc>
        <w:tc>
          <w:tcPr>
            <w:tcW w:w="1984" w:type="dxa"/>
          </w:tcPr>
          <w:p w14:paraId="12FDAED0" w14:textId="77777777" w:rsidR="00BC0DD9" w:rsidRPr="00836B0F" w:rsidRDefault="00BC0DD9" w:rsidP="00AD08AA">
            <w:r w:rsidRPr="00836B0F">
              <w:t>+</w:t>
            </w:r>
          </w:p>
        </w:tc>
      </w:tr>
      <w:tr w:rsidR="00BC0DD9" w:rsidRPr="00836B0F" w14:paraId="22C9BADA" w14:textId="77777777" w:rsidTr="00C77313">
        <w:trPr>
          <w:trHeight w:val="170"/>
        </w:trPr>
        <w:tc>
          <w:tcPr>
            <w:tcW w:w="0" w:type="auto"/>
            <w:noWrap/>
            <w:hideMark/>
          </w:tcPr>
          <w:p w14:paraId="0459B42D" w14:textId="77777777" w:rsidR="00BC0DD9" w:rsidRPr="00836B0F" w:rsidRDefault="00BC0DD9" w:rsidP="00AD08AA">
            <w:r w:rsidRPr="00836B0F">
              <w:t>Chaetoceros debilis</w:t>
            </w:r>
          </w:p>
        </w:tc>
        <w:tc>
          <w:tcPr>
            <w:tcW w:w="1708" w:type="dxa"/>
          </w:tcPr>
          <w:p w14:paraId="0061D441" w14:textId="77777777" w:rsidR="00BC0DD9" w:rsidRPr="00836B0F" w:rsidRDefault="00BC0DD9" w:rsidP="00AD08AA">
            <w:r w:rsidRPr="00836B0F">
              <w:t>+</w:t>
            </w:r>
          </w:p>
        </w:tc>
        <w:tc>
          <w:tcPr>
            <w:tcW w:w="1560" w:type="dxa"/>
          </w:tcPr>
          <w:p w14:paraId="4418740A" w14:textId="77777777" w:rsidR="00BC0DD9" w:rsidRPr="00836B0F" w:rsidRDefault="00BC0DD9" w:rsidP="00AD08AA">
            <w:r w:rsidRPr="00836B0F">
              <w:t>+</w:t>
            </w:r>
          </w:p>
        </w:tc>
        <w:tc>
          <w:tcPr>
            <w:tcW w:w="1984" w:type="dxa"/>
          </w:tcPr>
          <w:p w14:paraId="792886D6" w14:textId="77777777" w:rsidR="00BC0DD9" w:rsidRPr="00836B0F" w:rsidRDefault="00BC0DD9" w:rsidP="00AD08AA">
            <w:r w:rsidRPr="00836B0F">
              <w:t>+</w:t>
            </w:r>
          </w:p>
        </w:tc>
      </w:tr>
      <w:tr w:rsidR="00BC0DD9" w:rsidRPr="00836B0F" w14:paraId="6F0B71C6" w14:textId="77777777" w:rsidTr="00C77313">
        <w:trPr>
          <w:trHeight w:val="170"/>
        </w:trPr>
        <w:tc>
          <w:tcPr>
            <w:tcW w:w="0" w:type="auto"/>
            <w:noWrap/>
            <w:hideMark/>
          </w:tcPr>
          <w:p w14:paraId="30120175" w14:textId="77777777" w:rsidR="00BC0DD9" w:rsidRPr="00836B0F" w:rsidRDefault="00BC0DD9" w:rsidP="00AD08AA">
            <w:r w:rsidRPr="00836B0F">
              <w:t>Chaetoceros denticulatus</w:t>
            </w:r>
          </w:p>
        </w:tc>
        <w:tc>
          <w:tcPr>
            <w:tcW w:w="1708" w:type="dxa"/>
          </w:tcPr>
          <w:p w14:paraId="3DCEAB30" w14:textId="77777777" w:rsidR="00BC0DD9" w:rsidRPr="00836B0F" w:rsidRDefault="00BC0DD9" w:rsidP="00AD08AA"/>
        </w:tc>
        <w:tc>
          <w:tcPr>
            <w:tcW w:w="1560" w:type="dxa"/>
          </w:tcPr>
          <w:p w14:paraId="3C8A276E" w14:textId="77777777" w:rsidR="00BC0DD9" w:rsidRPr="00836B0F" w:rsidRDefault="00BC0DD9" w:rsidP="00AD08AA">
            <w:r w:rsidRPr="00836B0F">
              <w:t>+</w:t>
            </w:r>
          </w:p>
        </w:tc>
        <w:tc>
          <w:tcPr>
            <w:tcW w:w="1984" w:type="dxa"/>
          </w:tcPr>
          <w:p w14:paraId="1B177C62" w14:textId="77777777" w:rsidR="00BC0DD9" w:rsidRPr="00836B0F" w:rsidRDefault="00BC0DD9" w:rsidP="00AD08AA"/>
        </w:tc>
      </w:tr>
      <w:tr w:rsidR="00BC0DD9" w:rsidRPr="00836B0F" w14:paraId="5916838E" w14:textId="77777777" w:rsidTr="00C77313">
        <w:trPr>
          <w:trHeight w:val="170"/>
        </w:trPr>
        <w:tc>
          <w:tcPr>
            <w:tcW w:w="0" w:type="auto"/>
            <w:noWrap/>
            <w:hideMark/>
          </w:tcPr>
          <w:p w14:paraId="25189F49" w14:textId="77777777" w:rsidR="00BC0DD9" w:rsidRPr="00836B0F" w:rsidRDefault="00BC0DD9" w:rsidP="00AD08AA">
            <w:r w:rsidRPr="00836B0F">
              <w:t>Chaetoceros diversus</w:t>
            </w:r>
          </w:p>
        </w:tc>
        <w:tc>
          <w:tcPr>
            <w:tcW w:w="1708" w:type="dxa"/>
          </w:tcPr>
          <w:p w14:paraId="3CA36BCB" w14:textId="77777777" w:rsidR="00BC0DD9" w:rsidRPr="00836B0F" w:rsidRDefault="00BC0DD9" w:rsidP="00AD08AA">
            <w:r w:rsidRPr="00836B0F">
              <w:t>+</w:t>
            </w:r>
          </w:p>
        </w:tc>
        <w:tc>
          <w:tcPr>
            <w:tcW w:w="1560" w:type="dxa"/>
          </w:tcPr>
          <w:p w14:paraId="646B0E08" w14:textId="77777777" w:rsidR="00BC0DD9" w:rsidRPr="00836B0F" w:rsidRDefault="00BC0DD9" w:rsidP="00AD08AA">
            <w:r w:rsidRPr="00836B0F">
              <w:t>+</w:t>
            </w:r>
          </w:p>
        </w:tc>
        <w:tc>
          <w:tcPr>
            <w:tcW w:w="1984" w:type="dxa"/>
          </w:tcPr>
          <w:p w14:paraId="7A062717" w14:textId="77777777" w:rsidR="00BC0DD9" w:rsidRPr="00836B0F" w:rsidRDefault="00BC0DD9" w:rsidP="00AD08AA">
            <w:r w:rsidRPr="00836B0F">
              <w:t>+</w:t>
            </w:r>
          </w:p>
        </w:tc>
      </w:tr>
      <w:tr w:rsidR="00BC0DD9" w:rsidRPr="00836B0F" w14:paraId="369625DB" w14:textId="77777777" w:rsidTr="00C77313">
        <w:trPr>
          <w:trHeight w:val="170"/>
        </w:trPr>
        <w:tc>
          <w:tcPr>
            <w:tcW w:w="0" w:type="auto"/>
            <w:noWrap/>
            <w:hideMark/>
          </w:tcPr>
          <w:p w14:paraId="4FC1D57F" w14:textId="77777777" w:rsidR="00BC0DD9" w:rsidRPr="00836B0F" w:rsidRDefault="00BC0DD9" w:rsidP="00AD08AA">
            <w:r w:rsidRPr="00836B0F">
              <w:t>Chaetoceros lacinosus</w:t>
            </w:r>
          </w:p>
        </w:tc>
        <w:tc>
          <w:tcPr>
            <w:tcW w:w="1708" w:type="dxa"/>
          </w:tcPr>
          <w:p w14:paraId="5A284D17" w14:textId="77777777" w:rsidR="00BC0DD9" w:rsidRPr="00836B0F" w:rsidRDefault="00BC0DD9" w:rsidP="00AD08AA">
            <w:r w:rsidRPr="00836B0F">
              <w:t>+</w:t>
            </w:r>
          </w:p>
        </w:tc>
        <w:tc>
          <w:tcPr>
            <w:tcW w:w="1560" w:type="dxa"/>
          </w:tcPr>
          <w:p w14:paraId="57225108" w14:textId="77777777" w:rsidR="00BC0DD9" w:rsidRPr="00836B0F" w:rsidRDefault="00BC0DD9" w:rsidP="00AD08AA">
            <w:r w:rsidRPr="00836B0F">
              <w:t>+</w:t>
            </w:r>
          </w:p>
        </w:tc>
        <w:tc>
          <w:tcPr>
            <w:tcW w:w="1984" w:type="dxa"/>
          </w:tcPr>
          <w:p w14:paraId="5A8B8C67" w14:textId="77777777" w:rsidR="00BC0DD9" w:rsidRPr="00836B0F" w:rsidRDefault="00BC0DD9" w:rsidP="00AD08AA">
            <w:r w:rsidRPr="00836B0F">
              <w:t>+</w:t>
            </w:r>
          </w:p>
        </w:tc>
      </w:tr>
      <w:tr w:rsidR="00BC0DD9" w:rsidRPr="00836B0F" w14:paraId="01C7025D" w14:textId="77777777" w:rsidTr="00C77313">
        <w:trPr>
          <w:trHeight w:val="170"/>
        </w:trPr>
        <w:tc>
          <w:tcPr>
            <w:tcW w:w="0" w:type="auto"/>
            <w:noWrap/>
            <w:hideMark/>
          </w:tcPr>
          <w:p w14:paraId="3937259D" w14:textId="77777777" w:rsidR="00BC0DD9" w:rsidRPr="00836B0F" w:rsidRDefault="00BC0DD9" w:rsidP="00AD08AA">
            <w:r w:rsidRPr="00836B0F">
              <w:t>Chaetoceros lorenzianus</w:t>
            </w:r>
          </w:p>
        </w:tc>
        <w:tc>
          <w:tcPr>
            <w:tcW w:w="1708" w:type="dxa"/>
          </w:tcPr>
          <w:p w14:paraId="13AAD6D3" w14:textId="77777777" w:rsidR="00BC0DD9" w:rsidRPr="00836B0F" w:rsidRDefault="00BC0DD9" w:rsidP="00AD08AA">
            <w:r w:rsidRPr="00836B0F">
              <w:t>+</w:t>
            </w:r>
          </w:p>
        </w:tc>
        <w:tc>
          <w:tcPr>
            <w:tcW w:w="1560" w:type="dxa"/>
          </w:tcPr>
          <w:p w14:paraId="1C000784" w14:textId="77777777" w:rsidR="00BC0DD9" w:rsidRPr="00836B0F" w:rsidRDefault="00BC0DD9" w:rsidP="00AD08AA"/>
        </w:tc>
        <w:tc>
          <w:tcPr>
            <w:tcW w:w="1984" w:type="dxa"/>
          </w:tcPr>
          <w:p w14:paraId="482D0288" w14:textId="77777777" w:rsidR="00BC0DD9" w:rsidRPr="00836B0F" w:rsidRDefault="00BC0DD9" w:rsidP="00AD08AA">
            <w:r w:rsidRPr="00836B0F">
              <w:t>+</w:t>
            </w:r>
          </w:p>
        </w:tc>
      </w:tr>
      <w:tr w:rsidR="00BC0DD9" w:rsidRPr="00836B0F" w14:paraId="0AD1FD65" w14:textId="77777777" w:rsidTr="00C77313">
        <w:trPr>
          <w:trHeight w:val="170"/>
        </w:trPr>
        <w:tc>
          <w:tcPr>
            <w:tcW w:w="0" w:type="auto"/>
            <w:noWrap/>
            <w:hideMark/>
          </w:tcPr>
          <w:p w14:paraId="4AB24CED" w14:textId="77777777" w:rsidR="00BC0DD9" w:rsidRPr="00836B0F" w:rsidRDefault="00BC0DD9" w:rsidP="00AD08AA">
            <w:r w:rsidRPr="00836B0F">
              <w:t>Chaetoceros paradoxus</w:t>
            </w:r>
          </w:p>
        </w:tc>
        <w:tc>
          <w:tcPr>
            <w:tcW w:w="1708" w:type="dxa"/>
          </w:tcPr>
          <w:p w14:paraId="353E0135" w14:textId="77777777" w:rsidR="00BC0DD9" w:rsidRPr="00836B0F" w:rsidRDefault="00BC0DD9" w:rsidP="00AD08AA">
            <w:r w:rsidRPr="00836B0F">
              <w:t>+</w:t>
            </w:r>
          </w:p>
        </w:tc>
        <w:tc>
          <w:tcPr>
            <w:tcW w:w="1560" w:type="dxa"/>
          </w:tcPr>
          <w:p w14:paraId="26C12852" w14:textId="77777777" w:rsidR="00BC0DD9" w:rsidRPr="00836B0F" w:rsidRDefault="00BC0DD9" w:rsidP="00AD08AA"/>
        </w:tc>
        <w:tc>
          <w:tcPr>
            <w:tcW w:w="1984" w:type="dxa"/>
          </w:tcPr>
          <w:p w14:paraId="5B349200" w14:textId="77777777" w:rsidR="00BC0DD9" w:rsidRPr="00836B0F" w:rsidRDefault="00BC0DD9" w:rsidP="00AD08AA"/>
        </w:tc>
      </w:tr>
      <w:tr w:rsidR="00BC0DD9" w:rsidRPr="00836B0F" w14:paraId="6856E624" w14:textId="77777777" w:rsidTr="00C77313">
        <w:trPr>
          <w:trHeight w:val="170"/>
        </w:trPr>
        <w:tc>
          <w:tcPr>
            <w:tcW w:w="0" w:type="auto"/>
            <w:noWrap/>
            <w:hideMark/>
          </w:tcPr>
          <w:p w14:paraId="34F2B4AE" w14:textId="77777777" w:rsidR="00BC0DD9" w:rsidRPr="00836B0F" w:rsidRDefault="00BC0DD9" w:rsidP="00AD08AA">
            <w:r w:rsidRPr="00836B0F">
              <w:t>Chaetoceros peruvianus</w:t>
            </w:r>
          </w:p>
        </w:tc>
        <w:tc>
          <w:tcPr>
            <w:tcW w:w="1708" w:type="dxa"/>
          </w:tcPr>
          <w:p w14:paraId="5E0A3866" w14:textId="77777777" w:rsidR="00BC0DD9" w:rsidRPr="00836B0F" w:rsidRDefault="00BC0DD9" w:rsidP="00AD08AA">
            <w:r w:rsidRPr="00836B0F">
              <w:t>+</w:t>
            </w:r>
          </w:p>
        </w:tc>
        <w:tc>
          <w:tcPr>
            <w:tcW w:w="1560" w:type="dxa"/>
          </w:tcPr>
          <w:p w14:paraId="49227BF1" w14:textId="77777777" w:rsidR="00BC0DD9" w:rsidRPr="00836B0F" w:rsidRDefault="00BC0DD9" w:rsidP="00AD08AA">
            <w:r w:rsidRPr="00836B0F">
              <w:t>+</w:t>
            </w:r>
          </w:p>
        </w:tc>
        <w:tc>
          <w:tcPr>
            <w:tcW w:w="1984" w:type="dxa"/>
          </w:tcPr>
          <w:p w14:paraId="4AF9B30D" w14:textId="77777777" w:rsidR="00BC0DD9" w:rsidRPr="00836B0F" w:rsidRDefault="00BC0DD9" w:rsidP="00AD08AA">
            <w:r w:rsidRPr="00836B0F">
              <w:t>+</w:t>
            </w:r>
          </w:p>
        </w:tc>
      </w:tr>
      <w:tr w:rsidR="00BC0DD9" w:rsidRPr="00836B0F" w14:paraId="380C621E" w14:textId="77777777" w:rsidTr="00C77313">
        <w:trPr>
          <w:trHeight w:val="170"/>
        </w:trPr>
        <w:tc>
          <w:tcPr>
            <w:tcW w:w="0" w:type="auto"/>
            <w:noWrap/>
            <w:hideMark/>
          </w:tcPr>
          <w:p w14:paraId="68C7ECE9" w14:textId="77777777" w:rsidR="00BC0DD9" w:rsidRPr="00836B0F" w:rsidRDefault="00BC0DD9" w:rsidP="00AD08AA">
            <w:r w:rsidRPr="00836B0F">
              <w:t>Chaetoceros protuberans</w:t>
            </w:r>
          </w:p>
        </w:tc>
        <w:tc>
          <w:tcPr>
            <w:tcW w:w="1708" w:type="dxa"/>
          </w:tcPr>
          <w:p w14:paraId="58D88DD2" w14:textId="77777777" w:rsidR="00BC0DD9" w:rsidRPr="00836B0F" w:rsidRDefault="00BC0DD9" w:rsidP="00AD08AA"/>
        </w:tc>
        <w:tc>
          <w:tcPr>
            <w:tcW w:w="1560" w:type="dxa"/>
          </w:tcPr>
          <w:p w14:paraId="06C58FB4" w14:textId="77777777" w:rsidR="00BC0DD9" w:rsidRPr="00836B0F" w:rsidRDefault="00BC0DD9" w:rsidP="00AD08AA">
            <w:r w:rsidRPr="00836B0F">
              <w:t>+</w:t>
            </w:r>
          </w:p>
        </w:tc>
        <w:tc>
          <w:tcPr>
            <w:tcW w:w="1984" w:type="dxa"/>
          </w:tcPr>
          <w:p w14:paraId="64269AC5" w14:textId="77777777" w:rsidR="00BC0DD9" w:rsidRPr="00836B0F" w:rsidRDefault="00BC0DD9" w:rsidP="00AD08AA">
            <w:r w:rsidRPr="00836B0F">
              <w:t>+</w:t>
            </w:r>
          </w:p>
        </w:tc>
      </w:tr>
      <w:tr w:rsidR="00BC0DD9" w:rsidRPr="00836B0F" w14:paraId="1A4FFA6D" w14:textId="77777777" w:rsidTr="00C77313">
        <w:trPr>
          <w:trHeight w:val="170"/>
        </w:trPr>
        <w:tc>
          <w:tcPr>
            <w:tcW w:w="0" w:type="auto"/>
            <w:noWrap/>
            <w:hideMark/>
          </w:tcPr>
          <w:p w14:paraId="4E1CD79D" w14:textId="77777777" w:rsidR="00BC0DD9" w:rsidRPr="00836B0F" w:rsidRDefault="00BC0DD9" w:rsidP="00AD08AA">
            <w:r w:rsidRPr="00836B0F">
              <w:t>Chaetoceros pseudocurvisetus</w:t>
            </w:r>
          </w:p>
        </w:tc>
        <w:tc>
          <w:tcPr>
            <w:tcW w:w="1708" w:type="dxa"/>
          </w:tcPr>
          <w:p w14:paraId="43887D26" w14:textId="77777777" w:rsidR="00BC0DD9" w:rsidRPr="00836B0F" w:rsidRDefault="00BC0DD9" w:rsidP="00AD08AA">
            <w:r w:rsidRPr="00836B0F">
              <w:t>+</w:t>
            </w:r>
          </w:p>
        </w:tc>
        <w:tc>
          <w:tcPr>
            <w:tcW w:w="1560" w:type="dxa"/>
          </w:tcPr>
          <w:p w14:paraId="6635EFD9" w14:textId="77777777" w:rsidR="00BC0DD9" w:rsidRPr="00836B0F" w:rsidRDefault="00BC0DD9" w:rsidP="00AD08AA">
            <w:r w:rsidRPr="00836B0F">
              <w:t>+</w:t>
            </w:r>
          </w:p>
        </w:tc>
        <w:tc>
          <w:tcPr>
            <w:tcW w:w="1984" w:type="dxa"/>
          </w:tcPr>
          <w:p w14:paraId="3E3F37E4" w14:textId="77777777" w:rsidR="00BC0DD9" w:rsidRPr="00836B0F" w:rsidRDefault="00BC0DD9" w:rsidP="00AD08AA"/>
        </w:tc>
      </w:tr>
      <w:tr w:rsidR="00BC0DD9" w:rsidRPr="00836B0F" w14:paraId="5E76AE9A" w14:textId="77777777" w:rsidTr="00C77313">
        <w:trPr>
          <w:trHeight w:val="170"/>
        </w:trPr>
        <w:tc>
          <w:tcPr>
            <w:tcW w:w="0" w:type="auto"/>
            <w:noWrap/>
            <w:hideMark/>
          </w:tcPr>
          <w:p w14:paraId="0946DDD9" w14:textId="77777777" w:rsidR="00BC0DD9" w:rsidRPr="00836B0F" w:rsidRDefault="00BC0DD9" w:rsidP="00AD08AA">
            <w:r w:rsidRPr="00836B0F">
              <w:t>Chaetoceros radicans</w:t>
            </w:r>
          </w:p>
        </w:tc>
        <w:tc>
          <w:tcPr>
            <w:tcW w:w="1708" w:type="dxa"/>
          </w:tcPr>
          <w:p w14:paraId="7EB994C9" w14:textId="77777777" w:rsidR="00BC0DD9" w:rsidRPr="00836B0F" w:rsidRDefault="00BC0DD9" w:rsidP="00AD08AA"/>
        </w:tc>
        <w:tc>
          <w:tcPr>
            <w:tcW w:w="1560" w:type="dxa"/>
          </w:tcPr>
          <w:p w14:paraId="308DE3BF" w14:textId="77777777" w:rsidR="00BC0DD9" w:rsidRPr="00836B0F" w:rsidRDefault="00BC0DD9" w:rsidP="00AD08AA">
            <w:r w:rsidRPr="00836B0F">
              <w:t>+</w:t>
            </w:r>
          </w:p>
        </w:tc>
        <w:tc>
          <w:tcPr>
            <w:tcW w:w="1984" w:type="dxa"/>
          </w:tcPr>
          <w:p w14:paraId="4E66F29F" w14:textId="77777777" w:rsidR="00BC0DD9" w:rsidRPr="00836B0F" w:rsidRDefault="00BC0DD9" w:rsidP="00AD08AA">
            <w:r w:rsidRPr="00836B0F">
              <w:t>+</w:t>
            </w:r>
          </w:p>
        </w:tc>
      </w:tr>
      <w:tr w:rsidR="00BC0DD9" w:rsidRPr="00836B0F" w14:paraId="5FCC82CC" w14:textId="77777777" w:rsidTr="00C77313">
        <w:trPr>
          <w:trHeight w:val="170"/>
        </w:trPr>
        <w:tc>
          <w:tcPr>
            <w:tcW w:w="0" w:type="auto"/>
            <w:noWrap/>
            <w:hideMark/>
          </w:tcPr>
          <w:p w14:paraId="0A1538EB" w14:textId="77777777" w:rsidR="00BC0DD9" w:rsidRPr="00836B0F" w:rsidRDefault="00BC0DD9" w:rsidP="00AD08AA">
            <w:r w:rsidRPr="00836B0F">
              <w:t>Chaetoceros subtilis</w:t>
            </w:r>
          </w:p>
        </w:tc>
        <w:tc>
          <w:tcPr>
            <w:tcW w:w="1708" w:type="dxa"/>
          </w:tcPr>
          <w:p w14:paraId="6B354338" w14:textId="77777777" w:rsidR="00BC0DD9" w:rsidRPr="00836B0F" w:rsidRDefault="00BC0DD9" w:rsidP="00AD08AA">
            <w:r w:rsidRPr="00836B0F">
              <w:t>+</w:t>
            </w:r>
          </w:p>
        </w:tc>
        <w:tc>
          <w:tcPr>
            <w:tcW w:w="1560" w:type="dxa"/>
          </w:tcPr>
          <w:p w14:paraId="7560AFDB" w14:textId="77777777" w:rsidR="00BC0DD9" w:rsidRPr="00836B0F" w:rsidRDefault="00BC0DD9" w:rsidP="00AD08AA">
            <w:r w:rsidRPr="00836B0F">
              <w:t>+</w:t>
            </w:r>
          </w:p>
        </w:tc>
        <w:tc>
          <w:tcPr>
            <w:tcW w:w="1984" w:type="dxa"/>
          </w:tcPr>
          <w:p w14:paraId="19474FC9" w14:textId="77777777" w:rsidR="00BC0DD9" w:rsidRPr="00836B0F" w:rsidRDefault="00BC0DD9" w:rsidP="00AD08AA">
            <w:r w:rsidRPr="00836B0F">
              <w:t>+</w:t>
            </w:r>
          </w:p>
        </w:tc>
      </w:tr>
      <w:tr w:rsidR="00BC0DD9" w:rsidRPr="00836B0F" w14:paraId="0CAD66F4" w14:textId="77777777" w:rsidTr="00C77313">
        <w:trPr>
          <w:trHeight w:val="170"/>
        </w:trPr>
        <w:tc>
          <w:tcPr>
            <w:tcW w:w="0" w:type="auto"/>
            <w:noWrap/>
            <w:hideMark/>
          </w:tcPr>
          <w:p w14:paraId="43C2AF77" w14:textId="77777777" w:rsidR="00BC0DD9" w:rsidRPr="00836B0F" w:rsidRDefault="00BC0DD9" w:rsidP="00AD08AA">
            <w:r w:rsidRPr="00836B0F">
              <w:t>Coscinodiscales</w:t>
            </w:r>
          </w:p>
        </w:tc>
        <w:tc>
          <w:tcPr>
            <w:tcW w:w="1708" w:type="dxa"/>
          </w:tcPr>
          <w:p w14:paraId="1ED23C87" w14:textId="77777777" w:rsidR="00BC0DD9" w:rsidRPr="00836B0F" w:rsidRDefault="00BC0DD9" w:rsidP="00AD08AA"/>
        </w:tc>
        <w:tc>
          <w:tcPr>
            <w:tcW w:w="1560" w:type="dxa"/>
          </w:tcPr>
          <w:p w14:paraId="0268C7C9" w14:textId="77777777" w:rsidR="00BC0DD9" w:rsidRPr="00836B0F" w:rsidRDefault="00BC0DD9" w:rsidP="00AD08AA"/>
        </w:tc>
        <w:tc>
          <w:tcPr>
            <w:tcW w:w="1984" w:type="dxa"/>
          </w:tcPr>
          <w:p w14:paraId="08C51B1A" w14:textId="77777777" w:rsidR="00BC0DD9" w:rsidRPr="00836B0F" w:rsidRDefault="00BC0DD9" w:rsidP="00AD08AA"/>
        </w:tc>
      </w:tr>
      <w:tr w:rsidR="00BC0DD9" w:rsidRPr="00836B0F" w14:paraId="73440D4D" w14:textId="77777777" w:rsidTr="00C77313">
        <w:trPr>
          <w:trHeight w:val="170"/>
        </w:trPr>
        <w:tc>
          <w:tcPr>
            <w:tcW w:w="0" w:type="auto"/>
            <w:noWrap/>
            <w:hideMark/>
          </w:tcPr>
          <w:p w14:paraId="73535314" w14:textId="77777777" w:rsidR="00BC0DD9" w:rsidRPr="00836B0F" w:rsidRDefault="00BC0DD9" w:rsidP="00AD08AA">
            <w:r w:rsidRPr="00836B0F">
              <w:t>Actinocyclus  sp</w:t>
            </w:r>
          </w:p>
        </w:tc>
        <w:tc>
          <w:tcPr>
            <w:tcW w:w="1708" w:type="dxa"/>
          </w:tcPr>
          <w:p w14:paraId="5EA71CE7" w14:textId="77777777" w:rsidR="00BC0DD9" w:rsidRPr="00836B0F" w:rsidRDefault="00BC0DD9" w:rsidP="00AD08AA">
            <w:r w:rsidRPr="00836B0F">
              <w:t>+</w:t>
            </w:r>
          </w:p>
        </w:tc>
        <w:tc>
          <w:tcPr>
            <w:tcW w:w="1560" w:type="dxa"/>
          </w:tcPr>
          <w:p w14:paraId="4C0CBFC8" w14:textId="77777777" w:rsidR="00BC0DD9" w:rsidRPr="00836B0F" w:rsidRDefault="00BC0DD9" w:rsidP="00AD08AA">
            <w:r w:rsidRPr="00836B0F">
              <w:t>+</w:t>
            </w:r>
          </w:p>
        </w:tc>
        <w:tc>
          <w:tcPr>
            <w:tcW w:w="1984" w:type="dxa"/>
          </w:tcPr>
          <w:p w14:paraId="20262AC8" w14:textId="77777777" w:rsidR="00BC0DD9" w:rsidRPr="00836B0F" w:rsidRDefault="00BC0DD9" w:rsidP="00AD08AA"/>
        </w:tc>
      </w:tr>
      <w:tr w:rsidR="00BC0DD9" w:rsidRPr="00836B0F" w14:paraId="2001BBF8" w14:textId="77777777" w:rsidTr="00C77313">
        <w:trPr>
          <w:trHeight w:val="170"/>
        </w:trPr>
        <w:tc>
          <w:tcPr>
            <w:tcW w:w="0" w:type="auto"/>
            <w:noWrap/>
            <w:hideMark/>
          </w:tcPr>
          <w:p w14:paraId="14BF2A3A" w14:textId="77777777" w:rsidR="00BC0DD9" w:rsidRPr="00836B0F" w:rsidRDefault="00BC0DD9" w:rsidP="00AD08AA">
            <w:r w:rsidRPr="00836B0F">
              <w:t>Actinoptychus senarius</w:t>
            </w:r>
          </w:p>
        </w:tc>
        <w:tc>
          <w:tcPr>
            <w:tcW w:w="1708" w:type="dxa"/>
          </w:tcPr>
          <w:p w14:paraId="04C3B23D" w14:textId="77777777" w:rsidR="00BC0DD9" w:rsidRPr="00836B0F" w:rsidRDefault="00BC0DD9" w:rsidP="00AD08AA">
            <w:r w:rsidRPr="00836B0F">
              <w:t>+</w:t>
            </w:r>
          </w:p>
        </w:tc>
        <w:tc>
          <w:tcPr>
            <w:tcW w:w="1560" w:type="dxa"/>
          </w:tcPr>
          <w:p w14:paraId="6299865B" w14:textId="77777777" w:rsidR="00BC0DD9" w:rsidRPr="00836B0F" w:rsidRDefault="00BC0DD9" w:rsidP="00AD08AA">
            <w:r w:rsidRPr="00836B0F">
              <w:t>+</w:t>
            </w:r>
          </w:p>
        </w:tc>
        <w:tc>
          <w:tcPr>
            <w:tcW w:w="1984" w:type="dxa"/>
          </w:tcPr>
          <w:p w14:paraId="36C433BD" w14:textId="77777777" w:rsidR="00BC0DD9" w:rsidRPr="00836B0F" w:rsidRDefault="00BC0DD9" w:rsidP="00AD08AA">
            <w:r w:rsidRPr="00836B0F">
              <w:t>+</w:t>
            </w:r>
          </w:p>
        </w:tc>
      </w:tr>
      <w:tr w:rsidR="00BC0DD9" w:rsidRPr="00836B0F" w14:paraId="11717EB8" w14:textId="77777777" w:rsidTr="00C77313">
        <w:trPr>
          <w:trHeight w:val="170"/>
        </w:trPr>
        <w:tc>
          <w:tcPr>
            <w:tcW w:w="0" w:type="auto"/>
            <w:noWrap/>
            <w:hideMark/>
          </w:tcPr>
          <w:p w14:paraId="7D94D88E" w14:textId="77777777" w:rsidR="00BC0DD9" w:rsidRPr="00836B0F" w:rsidRDefault="00BC0DD9" w:rsidP="00AD08AA">
            <w:r w:rsidRPr="00836B0F">
              <w:t>Aulacodiscus archangelskianus</w:t>
            </w:r>
          </w:p>
        </w:tc>
        <w:tc>
          <w:tcPr>
            <w:tcW w:w="1708" w:type="dxa"/>
          </w:tcPr>
          <w:p w14:paraId="5244BA05" w14:textId="77777777" w:rsidR="00BC0DD9" w:rsidRPr="00836B0F" w:rsidRDefault="00BC0DD9" w:rsidP="00AD08AA"/>
        </w:tc>
        <w:tc>
          <w:tcPr>
            <w:tcW w:w="1560" w:type="dxa"/>
          </w:tcPr>
          <w:p w14:paraId="31A1242A" w14:textId="77777777" w:rsidR="00BC0DD9" w:rsidRPr="00836B0F" w:rsidRDefault="00BC0DD9" w:rsidP="00AD08AA">
            <w:r w:rsidRPr="00836B0F">
              <w:t>+</w:t>
            </w:r>
          </w:p>
        </w:tc>
        <w:tc>
          <w:tcPr>
            <w:tcW w:w="1984" w:type="dxa"/>
          </w:tcPr>
          <w:p w14:paraId="0DF52AA4" w14:textId="77777777" w:rsidR="00BC0DD9" w:rsidRPr="00836B0F" w:rsidRDefault="00BC0DD9" w:rsidP="00AD08AA">
            <w:r w:rsidRPr="00836B0F">
              <w:t>+</w:t>
            </w:r>
          </w:p>
        </w:tc>
      </w:tr>
      <w:tr w:rsidR="00BC0DD9" w:rsidRPr="00836B0F" w14:paraId="1287CD9F" w14:textId="77777777" w:rsidTr="00C77313">
        <w:trPr>
          <w:trHeight w:val="170"/>
        </w:trPr>
        <w:tc>
          <w:tcPr>
            <w:tcW w:w="0" w:type="auto"/>
            <w:noWrap/>
            <w:hideMark/>
          </w:tcPr>
          <w:p w14:paraId="4A17019B" w14:textId="77777777" w:rsidR="00BC0DD9" w:rsidRPr="00836B0F" w:rsidRDefault="00BC0DD9" w:rsidP="00AD08AA">
            <w:r w:rsidRPr="00836B0F">
              <w:t>Aulacodiscus kittonii</w:t>
            </w:r>
          </w:p>
        </w:tc>
        <w:tc>
          <w:tcPr>
            <w:tcW w:w="1708" w:type="dxa"/>
          </w:tcPr>
          <w:p w14:paraId="6FA569F4" w14:textId="77777777" w:rsidR="00BC0DD9" w:rsidRPr="00836B0F" w:rsidRDefault="00BC0DD9" w:rsidP="00AD08AA">
            <w:r w:rsidRPr="00836B0F">
              <w:t>+</w:t>
            </w:r>
          </w:p>
        </w:tc>
        <w:tc>
          <w:tcPr>
            <w:tcW w:w="1560" w:type="dxa"/>
          </w:tcPr>
          <w:p w14:paraId="37DE9CE5" w14:textId="77777777" w:rsidR="00BC0DD9" w:rsidRPr="00836B0F" w:rsidRDefault="00BC0DD9" w:rsidP="00AD08AA">
            <w:r w:rsidRPr="00836B0F">
              <w:t>+</w:t>
            </w:r>
          </w:p>
        </w:tc>
        <w:tc>
          <w:tcPr>
            <w:tcW w:w="1984" w:type="dxa"/>
          </w:tcPr>
          <w:p w14:paraId="7235BC5A" w14:textId="77777777" w:rsidR="00BC0DD9" w:rsidRPr="00836B0F" w:rsidRDefault="00BC0DD9" w:rsidP="00AD08AA"/>
        </w:tc>
      </w:tr>
      <w:tr w:rsidR="00BC0DD9" w:rsidRPr="00836B0F" w14:paraId="69E6D38F" w14:textId="77777777" w:rsidTr="00C77313">
        <w:trPr>
          <w:trHeight w:val="170"/>
        </w:trPr>
        <w:tc>
          <w:tcPr>
            <w:tcW w:w="0" w:type="auto"/>
            <w:noWrap/>
            <w:hideMark/>
          </w:tcPr>
          <w:p w14:paraId="7EE8093A" w14:textId="77777777" w:rsidR="00BC0DD9" w:rsidRPr="00836B0F" w:rsidRDefault="00BC0DD9" w:rsidP="00AD08AA">
            <w:r w:rsidRPr="00836B0F">
              <w:t>Coscinodiscopsis sp</w:t>
            </w:r>
          </w:p>
        </w:tc>
        <w:tc>
          <w:tcPr>
            <w:tcW w:w="1708" w:type="dxa"/>
          </w:tcPr>
          <w:p w14:paraId="26B6E651" w14:textId="77777777" w:rsidR="00BC0DD9" w:rsidRPr="00836B0F" w:rsidRDefault="00BC0DD9" w:rsidP="00AD08AA">
            <w:r w:rsidRPr="00836B0F">
              <w:t>+</w:t>
            </w:r>
          </w:p>
        </w:tc>
        <w:tc>
          <w:tcPr>
            <w:tcW w:w="1560" w:type="dxa"/>
          </w:tcPr>
          <w:p w14:paraId="51AE68CC" w14:textId="77777777" w:rsidR="00BC0DD9" w:rsidRPr="00836B0F" w:rsidRDefault="00BC0DD9" w:rsidP="00AD08AA">
            <w:r w:rsidRPr="00836B0F">
              <w:t>+</w:t>
            </w:r>
          </w:p>
        </w:tc>
        <w:tc>
          <w:tcPr>
            <w:tcW w:w="1984" w:type="dxa"/>
          </w:tcPr>
          <w:p w14:paraId="2AF73CDE" w14:textId="77777777" w:rsidR="00BC0DD9" w:rsidRPr="00836B0F" w:rsidRDefault="00BC0DD9" w:rsidP="00AD08AA">
            <w:r w:rsidRPr="00836B0F">
              <w:t>+</w:t>
            </w:r>
          </w:p>
        </w:tc>
      </w:tr>
      <w:tr w:rsidR="00BC0DD9" w:rsidRPr="00836B0F" w14:paraId="1010DD6F" w14:textId="77777777" w:rsidTr="00C77313">
        <w:trPr>
          <w:trHeight w:val="170"/>
        </w:trPr>
        <w:tc>
          <w:tcPr>
            <w:tcW w:w="0" w:type="auto"/>
            <w:noWrap/>
            <w:hideMark/>
          </w:tcPr>
          <w:p w14:paraId="574EF6A8" w14:textId="77777777" w:rsidR="00BC0DD9" w:rsidRPr="00836B0F" w:rsidRDefault="00BC0DD9" w:rsidP="00AD08AA">
            <w:r w:rsidRPr="00836B0F">
              <w:lastRenderedPageBreak/>
              <w:t>Coscinodiscopsis jonesiana</w:t>
            </w:r>
          </w:p>
        </w:tc>
        <w:tc>
          <w:tcPr>
            <w:tcW w:w="1708" w:type="dxa"/>
          </w:tcPr>
          <w:p w14:paraId="0B595F7B" w14:textId="77777777" w:rsidR="00BC0DD9" w:rsidRPr="00836B0F" w:rsidRDefault="00BC0DD9" w:rsidP="00AD08AA"/>
        </w:tc>
        <w:tc>
          <w:tcPr>
            <w:tcW w:w="1560" w:type="dxa"/>
          </w:tcPr>
          <w:p w14:paraId="7EB099FE" w14:textId="77777777" w:rsidR="00BC0DD9" w:rsidRPr="00836B0F" w:rsidRDefault="00BC0DD9" w:rsidP="00AD08AA">
            <w:r w:rsidRPr="00836B0F">
              <w:t>+</w:t>
            </w:r>
          </w:p>
        </w:tc>
        <w:tc>
          <w:tcPr>
            <w:tcW w:w="1984" w:type="dxa"/>
          </w:tcPr>
          <w:p w14:paraId="58109AD6" w14:textId="77777777" w:rsidR="00BC0DD9" w:rsidRPr="00836B0F" w:rsidRDefault="00BC0DD9" w:rsidP="00AD08AA">
            <w:r w:rsidRPr="00836B0F">
              <w:t>+</w:t>
            </w:r>
          </w:p>
        </w:tc>
      </w:tr>
      <w:tr w:rsidR="00BC0DD9" w:rsidRPr="00836B0F" w14:paraId="6D72682C" w14:textId="77777777" w:rsidTr="00C77313">
        <w:trPr>
          <w:trHeight w:val="170"/>
        </w:trPr>
        <w:tc>
          <w:tcPr>
            <w:tcW w:w="0" w:type="auto"/>
            <w:noWrap/>
            <w:hideMark/>
          </w:tcPr>
          <w:p w14:paraId="720BAF0F" w14:textId="77777777" w:rsidR="00BC0DD9" w:rsidRPr="00836B0F" w:rsidRDefault="00BC0DD9" w:rsidP="00AD08AA">
            <w:r w:rsidRPr="00836B0F">
              <w:t>Coscinodiscus  sp</w:t>
            </w:r>
          </w:p>
        </w:tc>
        <w:tc>
          <w:tcPr>
            <w:tcW w:w="1708" w:type="dxa"/>
          </w:tcPr>
          <w:p w14:paraId="4547B415" w14:textId="77777777" w:rsidR="00BC0DD9" w:rsidRPr="00836B0F" w:rsidRDefault="00BC0DD9" w:rsidP="00AD08AA">
            <w:r w:rsidRPr="00836B0F">
              <w:t>+</w:t>
            </w:r>
          </w:p>
        </w:tc>
        <w:tc>
          <w:tcPr>
            <w:tcW w:w="1560" w:type="dxa"/>
          </w:tcPr>
          <w:p w14:paraId="6AD4572D" w14:textId="77777777" w:rsidR="00BC0DD9" w:rsidRPr="00836B0F" w:rsidRDefault="00BC0DD9" w:rsidP="00AD08AA">
            <w:r w:rsidRPr="00836B0F">
              <w:t>+</w:t>
            </w:r>
          </w:p>
        </w:tc>
        <w:tc>
          <w:tcPr>
            <w:tcW w:w="1984" w:type="dxa"/>
          </w:tcPr>
          <w:p w14:paraId="6F215979" w14:textId="77777777" w:rsidR="00BC0DD9" w:rsidRPr="00836B0F" w:rsidRDefault="00BC0DD9" w:rsidP="00AD08AA">
            <w:r w:rsidRPr="00836B0F">
              <w:t>+</w:t>
            </w:r>
          </w:p>
        </w:tc>
      </w:tr>
      <w:tr w:rsidR="00BC0DD9" w:rsidRPr="00836B0F" w14:paraId="20BD443F" w14:textId="77777777" w:rsidTr="00C77313">
        <w:trPr>
          <w:trHeight w:val="170"/>
        </w:trPr>
        <w:tc>
          <w:tcPr>
            <w:tcW w:w="0" w:type="auto"/>
            <w:noWrap/>
            <w:hideMark/>
          </w:tcPr>
          <w:p w14:paraId="59134B81" w14:textId="77777777" w:rsidR="00BC0DD9" w:rsidRPr="00836B0F" w:rsidRDefault="00BC0DD9" w:rsidP="00AD08AA">
            <w:r w:rsidRPr="00836B0F">
              <w:t>Coscinodiscus aff asteromphalus</w:t>
            </w:r>
          </w:p>
        </w:tc>
        <w:tc>
          <w:tcPr>
            <w:tcW w:w="1708" w:type="dxa"/>
          </w:tcPr>
          <w:p w14:paraId="544486E1" w14:textId="77777777" w:rsidR="00BC0DD9" w:rsidRPr="00836B0F" w:rsidRDefault="00BC0DD9" w:rsidP="00AD08AA"/>
        </w:tc>
        <w:tc>
          <w:tcPr>
            <w:tcW w:w="1560" w:type="dxa"/>
          </w:tcPr>
          <w:p w14:paraId="63F7389B" w14:textId="77777777" w:rsidR="00BC0DD9" w:rsidRPr="00836B0F" w:rsidRDefault="00BC0DD9" w:rsidP="00AD08AA">
            <w:r w:rsidRPr="00836B0F">
              <w:t>+</w:t>
            </w:r>
          </w:p>
        </w:tc>
        <w:tc>
          <w:tcPr>
            <w:tcW w:w="1984" w:type="dxa"/>
          </w:tcPr>
          <w:p w14:paraId="1E438E78" w14:textId="77777777" w:rsidR="00BC0DD9" w:rsidRPr="00836B0F" w:rsidRDefault="00BC0DD9" w:rsidP="00AD08AA"/>
        </w:tc>
      </w:tr>
      <w:tr w:rsidR="00BC0DD9" w:rsidRPr="00836B0F" w14:paraId="13281EA6" w14:textId="77777777" w:rsidTr="00C77313">
        <w:trPr>
          <w:trHeight w:val="170"/>
        </w:trPr>
        <w:tc>
          <w:tcPr>
            <w:tcW w:w="0" w:type="auto"/>
            <w:noWrap/>
            <w:hideMark/>
          </w:tcPr>
          <w:p w14:paraId="17EFF6A3" w14:textId="77777777" w:rsidR="00BC0DD9" w:rsidRPr="00836B0F" w:rsidRDefault="00BC0DD9" w:rsidP="00AD08AA">
            <w:r w:rsidRPr="00836B0F">
              <w:t>Coscinodiscus centralis</w:t>
            </w:r>
          </w:p>
        </w:tc>
        <w:tc>
          <w:tcPr>
            <w:tcW w:w="1708" w:type="dxa"/>
          </w:tcPr>
          <w:p w14:paraId="6BD58535" w14:textId="77777777" w:rsidR="00BC0DD9" w:rsidRPr="00836B0F" w:rsidRDefault="00BC0DD9" w:rsidP="00AD08AA"/>
        </w:tc>
        <w:tc>
          <w:tcPr>
            <w:tcW w:w="1560" w:type="dxa"/>
          </w:tcPr>
          <w:p w14:paraId="796432B8" w14:textId="77777777" w:rsidR="00BC0DD9" w:rsidRPr="00836B0F" w:rsidRDefault="00BC0DD9" w:rsidP="00AD08AA">
            <w:r w:rsidRPr="00836B0F">
              <w:t>+</w:t>
            </w:r>
          </w:p>
        </w:tc>
        <w:tc>
          <w:tcPr>
            <w:tcW w:w="1984" w:type="dxa"/>
          </w:tcPr>
          <w:p w14:paraId="13FAAF6A" w14:textId="77777777" w:rsidR="00BC0DD9" w:rsidRPr="00836B0F" w:rsidRDefault="00BC0DD9" w:rsidP="00AD08AA">
            <w:r w:rsidRPr="00836B0F">
              <w:t>+</w:t>
            </w:r>
          </w:p>
        </w:tc>
      </w:tr>
      <w:tr w:rsidR="00BC0DD9" w:rsidRPr="00836B0F" w14:paraId="67CAE536" w14:textId="77777777" w:rsidTr="00C77313">
        <w:trPr>
          <w:trHeight w:val="170"/>
        </w:trPr>
        <w:tc>
          <w:tcPr>
            <w:tcW w:w="0" w:type="auto"/>
            <w:noWrap/>
            <w:hideMark/>
          </w:tcPr>
          <w:p w14:paraId="052C6F12" w14:textId="77777777" w:rsidR="00BC0DD9" w:rsidRPr="00836B0F" w:rsidRDefault="00BC0DD9" w:rsidP="00AD08AA">
            <w:r w:rsidRPr="00836B0F">
              <w:t>Coscinodiscus gigas</w:t>
            </w:r>
          </w:p>
        </w:tc>
        <w:tc>
          <w:tcPr>
            <w:tcW w:w="1708" w:type="dxa"/>
          </w:tcPr>
          <w:p w14:paraId="14ADB1D3" w14:textId="77777777" w:rsidR="00BC0DD9" w:rsidRPr="00836B0F" w:rsidRDefault="00BC0DD9" w:rsidP="00AD08AA">
            <w:r w:rsidRPr="00836B0F">
              <w:t>+</w:t>
            </w:r>
          </w:p>
        </w:tc>
        <w:tc>
          <w:tcPr>
            <w:tcW w:w="1560" w:type="dxa"/>
          </w:tcPr>
          <w:p w14:paraId="668BAC8A" w14:textId="77777777" w:rsidR="00BC0DD9" w:rsidRPr="00836B0F" w:rsidRDefault="00BC0DD9" w:rsidP="00AD08AA"/>
        </w:tc>
        <w:tc>
          <w:tcPr>
            <w:tcW w:w="1984" w:type="dxa"/>
          </w:tcPr>
          <w:p w14:paraId="17670F83" w14:textId="77777777" w:rsidR="00BC0DD9" w:rsidRPr="00836B0F" w:rsidRDefault="00BC0DD9" w:rsidP="00AD08AA">
            <w:r w:rsidRPr="00836B0F">
              <w:t>+</w:t>
            </w:r>
          </w:p>
        </w:tc>
      </w:tr>
      <w:tr w:rsidR="00BC0DD9" w:rsidRPr="00836B0F" w14:paraId="0B822748" w14:textId="77777777" w:rsidTr="00C77313">
        <w:trPr>
          <w:trHeight w:val="170"/>
        </w:trPr>
        <w:tc>
          <w:tcPr>
            <w:tcW w:w="0" w:type="auto"/>
            <w:noWrap/>
            <w:hideMark/>
          </w:tcPr>
          <w:p w14:paraId="6DC8338A" w14:textId="77777777" w:rsidR="00BC0DD9" w:rsidRPr="00836B0F" w:rsidRDefault="00BC0DD9" w:rsidP="00AD08AA">
            <w:r w:rsidRPr="00836B0F">
              <w:t>Coscinodiscus granii</w:t>
            </w:r>
          </w:p>
        </w:tc>
        <w:tc>
          <w:tcPr>
            <w:tcW w:w="1708" w:type="dxa"/>
          </w:tcPr>
          <w:p w14:paraId="346E16B1" w14:textId="77777777" w:rsidR="00BC0DD9" w:rsidRPr="00836B0F" w:rsidRDefault="00BC0DD9" w:rsidP="00AD08AA">
            <w:r w:rsidRPr="00836B0F">
              <w:t>+</w:t>
            </w:r>
          </w:p>
        </w:tc>
        <w:tc>
          <w:tcPr>
            <w:tcW w:w="1560" w:type="dxa"/>
          </w:tcPr>
          <w:p w14:paraId="7E694AF4" w14:textId="77777777" w:rsidR="00BC0DD9" w:rsidRPr="00836B0F" w:rsidRDefault="00BC0DD9" w:rsidP="00AD08AA">
            <w:r w:rsidRPr="00836B0F">
              <w:t>+</w:t>
            </w:r>
          </w:p>
        </w:tc>
        <w:tc>
          <w:tcPr>
            <w:tcW w:w="1984" w:type="dxa"/>
          </w:tcPr>
          <w:p w14:paraId="286D7DDC" w14:textId="77777777" w:rsidR="00BC0DD9" w:rsidRPr="00836B0F" w:rsidRDefault="00BC0DD9" w:rsidP="00AD08AA"/>
        </w:tc>
      </w:tr>
      <w:tr w:rsidR="00BC0DD9" w:rsidRPr="00836B0F" w14:paraId="13C19BDC" w14:textId="77777777" w:rsidTr="00C77313">
        <w:trPr>
          <w:trHeight w:val="170"/>
        </w:trPr>
        <w:tc>
          <w:tcPr>
            <w:tcW w:w="0" w:type="auto"/>
            <w:noWrap/>
            <w:hideMark/>
          </w:tcPr>
          <w:p w14:paraId="1B29BE24" w14:textId="77777777" w:rsidR="00BC0DD9" w:rsidRPr="00836B0F" w:rsidRDefault="00BC0DD9" w:rsidP="00AD08AA">
            <w:r w:rsidRPr="00836B0F">
              <w:t>Coscinodiscus marginatus</w:t>
            </w:r>
          </w:p>
        </w:tc>
        <w:tc>
          <w:tcPr>
            <w:tcW w:w="1708" w:type="dxa"/>
          </w:tcPr>
          <w:p w14:paraId="2B701B69" w14:textId="77777777" w:rsidR="00BC0DD9" w:rsidRPr="00836B0F" w:rsidRDefault="00BC0DD9" w:rsidP="00AD08AA">
            <w:r w:rsidRPr="00836B0F">
              <w:t>+</w:t>
            </w:r>
          </w:p>
        </w:tc>
        <w:tc>
          <w:tcPr>
            <w:tcW w:w="1560" w:type="dxa"/>
          </w:tcPr>
          <w:p w14:paraId="06D844B1" w14:textId="77777777" w:rsidR="00BC0DD9" w:rsidRPr="00836B0F" w:rsidRDefault="00BC0DD9" w:rsidP="00AD08AA">
            <w:r w:rsidRPr="00836B0F">
              <w:t>+</w:t>
            </w:r>
          </w:p>
        </w:tc>
        <w:tc>
          <w:tcPr>
            <w:tcW w:w="1984" w:type="dxa"/>
          </w:tcPr>
          <w:p w14:paraId="31D000F6" w14:textId="77777777" w:rsidR="00BC0DD9" w:rsidRPr="00836B0F" w:rsidRDefault="00BC0DD9" w:rsidP="00AD08AA"/>
        </w:tc>
      </w:tr>
      <w:tr w:rsidR="00BC0DD9" w:rsidRPr="00836B0F" w14:paraId="2B761839" w14:textId="77777777" w:rsidTr="00C77313">
        <w:trPr>
          <w:trHeight w:val="170"/>
        </w:trPr>
        <w:tc>
          <w:tcPr>
            <w:tcW w:w="0" w:type="auto"/>
            <w:noWrap/>
            <w:hideMark/>
          </w:tcPr>
          <w:p w14:paraId="05850D22" w14:textId="77777777" w:rsidR="00BC0DD9" w:rsidRPr="00836B0F" w:rsidRDefault="00BC0DD9" w:rsidP="00AD08AA">
            <w:r w:rsidRPr="00836B0F">
              <w:t>Coscinodiscus perforatus</w:t>
            </w:r>
          </w:p>
        </w:tc>
        <w:tc>
          <w:tcPr>
            <w:tcW w:w="1708" w:type="dxa"/>
          </w:tcPr>
          <w:p w14:paraId="5C558C65" w14:textId="77777777" w:rsidR="00BC0DD9" w:rsidRPr="00836B0F" w:rsidRDefault="00BC0DD9" w:rsidP="00AD08AA">
            <w:r w:rsidRPr="00836B0F">
              <w:t>+</w:t>
            </w:r>
          </w:p>
        </w:tc>
        <w:tc>
          <w:tcPr>
            <w:tcW w:w="1560" w:type="dxa"/>
          </w:tcPr>
          <w:p w14:paraId="58F7DDA0" w14:textId="77777777" w:rsidR="00BC0DD9" w:rsidRPr="00836B0F" w:rsidRDefault="00BC0DD9" w:rsidP="00AD08AA">
            <w:r w:rsidRPr="00836B0F">
              <w:t>+</w:t>
            </w:r>
          </w:p>
        </w:tc>
        <w:tc>
          <w:tcPr>
            <w:tcW w:w="1984" w:type="dxa"/>
          </w:tcPr>
          <w:p w14:paraId="37FE2249" w14:textId="77777777" w:rsidR="00BC0DD9" w:rsidRPr="00836B0F" w:rsidRDefault="00BC0DD9" w:rsidP="00AD08AA"/>
        </w:tc>
      </w:tr>
      <w:tr w:rsidR="00BC0DD9" w:rsidRPr="00836B0F" w14:paraId="0C87413A" w14:textId="77777777" w:rsidTr="00C77313">
        <w:trPr>
          <w:trHeight w:val="170"/>
        </w:trPr>
        <w:tc>
          <w:tcPr>
            <w:tcW w:w="0" w:type="auto"/>
            <w:noWrap/>
            <w:hideMark/>
          </w:tcPr>
          <w:p w14:paraId="6C8C040B" w14:textId="77777777" w:rsidR="00BC0DD9" w:rsidRPr="00836B0F" w:rsidRDefault="00BC0DD9" w:rsidP="00AD08AA">
            <w:r w:rsidRPr="00836B0F">
              <w:t>Coscinodiscus radiatus</w:t>
            </w:r>
          </w:p>
        </w:tc>
        <w:tc>
          <w:tcPr>
            <w:tcW w:w="1708" w:type="dxa"/>
          </w:tcPr>
          <w:p w14:paraId="528402D2" w14:textId="77777777" w:rsidR="00BC0DD9" w:rsidRPr="00836B0F" w:rsidRDefault="00BC0DD9" w:rsidP="00AD08AA"/>
        </w:tc>
        <w:tc>
          <w:tcPr>
            <w:tcW w:w="1560" w:type="dxa"/>
          </w:tcPr>
          <w:p w14:paraId="2D6D10A0" w14:textId="77777777" w:rsidR="00BC0DD9" w:rsidRPr="00836B0F" w:rsidRDefault="00BC0DD9" w:rsidP="00AD08AA">
            <w:r w:rsidRPr="00836B0F">
              <w:t>+</w:t>
            </w:r>
          </w:p>
        </w:tc>
        <w:tc>
          <w:tcPr>
            <w:tcW w:w="1984" w:type="dxa"/>
          </w:tcPr>
          <w:p w14:paraId="4C2397E6" w14:textId="77777777" w:rsidR="00BC0DD9" w:rsidRPr="00836B0F" w:rsidRDefault="00BC0DD9" w:rsidP="00AD08AA">
            <w:r w:rsidRPr="00836B0F">
              <w:t>+</w:t>
            </w:r>
          </w:p>
        </w:tc>
      </w:tr>
      <w:tr w:rsidR="00BC0DD9" w:rsidRPr="00836B0F" w14:paraId="2BCCE280" w14:textId="77777777" w:rsidTr="00C77313">
        <w:trPr>
          <w:trHeight w:val="170"/>
        </w:trPr>
        <w:tc>
          <w:tcPr>
            <w:tcW w:w="0" w:type="auto"/>
            <w:noWrap/>
            <w:hideMark/>
          </w:tcPr>
          <w:p w14:paraId="3BDE0C69" w14:textId="77777777" w:rsidR="00BC0DD9" w:rsidRPr="00836B0F" w:rsidRDefault="00BC0DD9" w:rsidP="00AD08AA">
            <w:r w:rsidRPr="00836B0F">
              <w:t>Coscinodiscus wailesii</w:t>
            </w:r>
          </w:p>
        </w:tc>
        <w:tc>
          <w:tcPr>
            <w:tcW w:w="1708" w:type="dxa"/>
          </w:tcPr>
          <w:p w14:paraId="508EF6C7" w14:textId="77777777" w:rsidR="00BC0DD9" w:rsidRPr="00836B0F" w:rsidRDefault="00BC0DD9" w:rsidP="00AD08AA">
            <w:r w:rsidRPr="00836B0F">
              <w:t>+</w:t>
            </w:r>
          </w:p>
        </w:tc>
        <w:tc>
          <w:tcPr>
            <w:tcW w:w="1560" w:type="dxa"/>
          </w:tcPr>
          <w:p w14:paraId="179E19F2" w14:textId="77777777" w:rsidR="00BC0DD9" w:rsidRPr="00836B0F" w:rsidRDefault="00BC0DD9" w:rsidP="00AD08AA">
            <w:r w:rsidRPr="00836B0F">
              <w:t>+</w:t>
            </w:r>
          </w:p>
        </w:tc>
        <w:tc>
          <w:tcPr>
            <w:tcW w:w="1984" w:type="dxa"/>
          </w:tcPr>
          <w:p w14:paraId="275610BD" w14:textId="77777777" w:rsidR="00BC0DD9" w:rsidRPr="00836B0F" w:rsidRDefault="00BC0DD9" w:rsidP="00AD08AA">
            <w:r w:rsidRPr="00836B0F">
              <w:t>+</w:t>
            </w:r>
          </w:p>
        </w:tc>
      </w:tr>
      <w:tr w:rsidR="00BC0DD9" w:rsidRPr="00836B0F" w14:paraId="4C82BAB2" w14:textId="77777777" w:rsidTr="00C77313">
        <w:trPr>
          <w:trHeight w:val="170"/>
        </w:trPr>
        <w:tc>
          <w:tcPr>
            <w:tcW w:w="0" w:type="auto"/>
            <w:noWrap/>
            <w:hideMark/>
          </w:tcPr>
          <w:p w14:paraId="6E1A190C" w14:textId="77777777" w:rsidR="00BC0DD9" w:rsidRPr="00836B0F" w:rsidRDefault="00BC0DD9" w:rsidP="00AD08AA">
            <w:r w:rsidRPr="00836B0F">
              <w:t>Stellarima  sp</w:t>
            </w:r>
          </w:p>
        </w:tc>
        <w:tc>
          <w:tcPr>
            <w:tcW w:w="1708" w:type="dxa"/>
          </w:tcPr>
          <w:p w14:paraId="7A3FC54F" w14:textId="77777777" w:rsidR="00BC0DD9" w:rsidRPr="00836B0F" w:rsidRDefault="00BC0DD9" w:rsidP="00AD08AA">
            <w:r w:rsidRPr="00836B0F">
              <w:t>+</w:t>
            </w:r>
          </w:p>
        </w:tc>
        <w:tc>
          <w:tcPr>
            <w:tcW w:w="1560" w:type="dxa"/>
          </w:tcPr>
          <w:p w14:paraId="7B8173E3" w14:textId="77777777" w:rsidR="00BC0DD9" w:rsidRPr="00836B0F" w:rsidRDefault="00BC0DD9" w:rsidP="00AD08AA">
            <w:r w:rsidRPr="00836B0F">
              <w:t>+</w:t>
            </w:r>
          </w:p>
        </w:tc>
        <w:tc>
          <w:tcPr>
            <w:tcW w:w="1984" w:type="dxa"/>
          </w:tcPr>
          <w:p w14:paraId="3047C5F9" w14:textId="77777777" w:rsidR="00BC0DD9" w:rsidRPr="00836B0F" w:rsidRDefault="00BC0DD9" w:rsidP="00AD08AA"/>
        </w:tc>
      </w:tr>
      <w:tr w:rsidR="00BC0DD9" w:rsidRPr="00836B0F" w14:paraId="0A65131E" w14:textId="77777777" w:rsidTr="00C77313">
        <w:trPr>
          <w:trHeight w:val="170"/>
        </w:trPr>
        <w:tc>
          <w:tcPr>
            <w:tcW w:w="0" w:type="auto"/>
            <w:noWrap/>
            <w:hideMark/>
          </w:tcPr>
          <w:p w14:paraId="4E412551" w14:textId="77777777" w:rsidR="00BC0DD9" w:rsidRPr="00836B0F" w:rsidRDefault="00BC0DD9" w:rsidP="00AD08AA">
            <w:r w:rsidRPr="00836B0F">
              <w:t>Fragilariales</w:t>
            </w:r>
          </w:p>
        </w:tc>
        <w:tc>
          <w:tcPr>
            <w:tcW w:w="1708" w:type="dxa"/>
          </w:tcPr>
          <w:p w14:paraId="3441686C" w14:textId="77777777" w:rsidR="00BC0DD9" w:rsidRPr="00836B0F" w:rsidRDefault="00BC0DD9" w:rsidP="00AD08AA"/>
        </w:tc>
        <w:tc>
          <w:tcPr>
            <w:tcW w:w="1560" w:type="dxa"/>
          </w:tcPr>
          <w:p w14:paraId="4C4FC276" w14:textId="77777777" w:rsidR="00BC0DD9" w:rsidRPr="00836B0F" w:rsidRDefault="00BC0DD9" w:rsidP="00AD08AA"/>
        </w:tc>
        <w:tc>
          <w:tcPr>
            <w:tcW w:w="1984" w:type="dxa"/>
          </w:tcPr>
          <w:p w14:paraId="2AE410CB" w14:textId="77777777" w:rsidR="00BC0DD9" w:rsidRPr="00836B0F" w:rsidRDefault="00BC0DD9" w:rsidP="00AD08AA"/>
        </w:tc>
      </w:tr>
      <w:tr w:rsidR="00BC0DD9" w:rsidRPr="00836B0F" w14:paraId="259358D5" w14:textId="77777777" w:rsidTr="00C77313">
        <w:trPr>
          <w:trHeight w:val="170"/>
        </w:trPr>
        <w:tc>
          <w:tcPr>
            <w:tcW w:w="0" w:type="auto"/>
            <w:noWrap/>
            <w:hideMark/>
          </w:tcPr>
          <w:p w14:paraId="629B116E" w14:textId="77777777" w:rsidR="00BC0DD9" w:rsidRPr="00836B0F" w:rsidRDefault="00BC0DD9" w:rsidP="00AD08AA">
            <w:r w:rsidRPr="00836B0F">
              <w:t>Synedra sp</w:t>
            </w:r>
          </w:p>
        </w:tc>
        <w:tc>
          <w:tcPr>
            <w:tcW w:w="1708" w:type="dxa"/>
          </w:tcPr>
          <w:p w14:paraId="71F89741" w14:textId="77777777" w:rsidR="00BC0DD9" w:rsidRPr="00836B0F" w:rsidRDefault="00BC0DD9" w:rsidP="00AD08AA">
            <w:r w:rsidRPr="00836B0F">
              <w:t>+</w:t>
            </w:r>
          </w:p>
        </w:tc>
        <w:tc>
          <w:tcPr>
            <w:tcW w:w="1560" w:type="dxa"/>
          </w:tcPr>
          <w:p w14:paraId="68CF80D6" w14:textId="77777777" w:rsidR="00BC0DD9" w:rsidRPr="00836B0F" w:rsidRDefault="00BC0DD9" w:rsidP="00AD08AA">
            <w:r w:rsidRPr="00836B0F">
              <w:t>+</w:t>
            </w:r>
          </w:p>
        </w:tc>
        <w:tc>
          <w:tcPr>
            <w:tcW w:w="1984" w:type="dxa"/>
          </w:tcPr>
          <w:p w14:paraId="7B8E850E" w14:textId="77777777" w:rsidR="00BC0DD9" w:rsidRPr="00836B0F" w:rsidRDefault="00BC0DD9" w:rsidP="00AD08AA">
            <w:r w:rsidRPr="00836B0F">
              <w:t>+</w:t>
            </w:r>
          </w:p>
        </w:tc>
      </w:tr>
      <w:tr w:rsidR="00BC0DD9" w:rsidRPr="00836B0F" w14:paraId="195E7D0D" w14:textId="77777777" w:rsidTr="00C77313">
        <w:trPr>
          <w:trHeight w:val="170"/>
        </w:trPr>
        <w:tc>
          <w:tcPr>
            <w:tcW w:w="0" w:type="auto"/>
            <w:noWrap/>
            <w:hideMark/>
          </w:tcPr>
          <w:p w14:paraId="20C3A8D7" w14:textId="77777777" w:rsidR="00BC0DD9" w:rsidRPr="00836B0F" w:rsidRDefault="00BC0DD9" w:rsidP="00AD08AA">
            <w:r w:rsidRPr="00836B0F">
              <w:t>Hemiaulales</w:t>
            </w:r>
          </w:p>
        </w:tc>
        <w:tc>
          <w:tcPr>
            <w:tcW w:w="1708" w:type="dxa"/>
          </w:tcPr>
          <w:p w14:paraId="0D310232" w14:textId="77777777" w:rsidR="00BC0DD9" w:rsidRPr="00836B0F" w:rsidRDefault="00BC0DD9" w:rsidP="00AD08AA"/>
        </w:tc>
        <w:tc>
          <w:tcPr>
            <w:tcW w:w="1560" w:type="dxa"/>
          </w:tcPr>
          <w:p w14:paraId="2C2DF395" w14:textId="77777777" w:rsidR="00BC0DD9" w:rsidRPr="00836B0F" w:rsidRDefault="00BC0DD9" w:rsidP="00AD08AA"/>
        </w:tc>
        <w:tc>
          <w:tcPr>
            <w:tcW w:w="1984" w:type="dxa"/>
          </w:tcPr>
          <w:p w14:paraId="79E6768A" w14:textId="77777777" w:rsidR="00BC0DD9" w:rsidRPr="00836B0F" w:rsidRDefault="00BC0DD9" w:rsidP="00AD08AA"/>
        </w:tc>
      </w:tr>
      <w:tr w:rsidR="00BC0DD9" w:rsidRPr="00836B0F" w14:paraId="568A8F13" w14:textId="77777777" w:rsidTr="00C77313">
        <w:trPr>
          <w:trHeight w:val="170"/>
        </w:trPr>
        <w:tc>
          <w:tcPr>
            <w:tcW w:w="0" w:type="auto"/>
            <w:noWrap/>
            <w:hideMark/>
          </w:tcPr>
          <w:p w14:paraId="58F02B5F" w14:textId="77777777" w:rsidR="00BC0DD9" w:rsidRPr="00836B0F" w:rsidRDefault="00BC0DD9" w:rsidP="00AD08AA">
            <w:r w:rsidRPr="00836B0F">
              <w:t>Cerataulina bicornis</w:t>
            </w:r>
          </w:p>
        </w:tc>
        <w:tc>
          <w:tcPr>
            <w:tcW w:w="1708" w:type="dxa"/>
          </w:tcPr>
          <w:p w14:paraId="10BCB893" w14:textId="77777777" w:rsidR="00BC0DD9" w:rsidRPr="00836B0F" w:rsidRDefault="00BC0DD9" w:rsidP="00AD08AA">
            <w:r w:rsidRPr="00836B0F">
              <w:t>+</w:t>
            </w:r>
          </w:p>
        </w:tc>
        <w:tc>
          <w:tcPr>
            <w:tcW w:w="1560" w:type="dxa"/>
          </w:tcPr>
          <w:p w14:paraId="3301A9CF" w14:textId="77777777" w:rsidR="00BC0DD9" w:rsidRPr="00836B0F" w:rsidRDefault="00BC0DD9" w:rsidP="00AD08AA">
            <w:r w:rsidRPr="00836B0F">
              <w:t>+</w:t>
            </w:r>
          </w:p>
        </w:tc>
        <w:tc>
          <w:tcPr>
            <w:tcW w:w="1984" w:type="dxa"/>
          </w:tcPr>
          <w:p w14:paraId="61DC2BD6" w14:textId="77777777" w:rsidR="00BC0DD9" w:rsidRPr="00836B0F" w:rsidRDefault="00BC0DD9" w:rsidP="00AD08AA">
            <w:r w:rsidRPr="00836B0F">
              <w:t>+</w:t>
            </w:r>
          </w:p>
        </w:tc>
      </w:tr>
      <w:tr w:rsidR="00BC0DD9" w:rsidRPr="00836B0F" w14:paraId="37A15B55" w14:textId="77777777" w:rsidTr="00C77313">
        <w:trPr>
          <w:trHeight w:val="170"/>
        </w:trPr>
        <w:tc>
          <w:tcPr>
            <w:tcW w:w="0" w:type="auto"/>
            <w:noWrap/>
            <w:hideMark/>
          </w:tcPr>
          <w:p w14:paraId="1C9FC00B" w14:textId="77777777" w:rsidR="00BC0DD9" w:rsidRPr="00836B0F" w:rsidRDefault="00BC0DD9" w:rsidP="00AD08AA">
            <w:r w:rsidRPr="00836B0F">
              <w:t>Cerataulina dentata</w:t>
            </w:r>
          </w:p>
        </w:tc>
        <w:tc>
          <w:tcPr>
            <w:tcW w:w="1708" w:type="dxa"/>
          </w:tcPr>
          <w:p w14:paraId="37972E4E" w14:textId="77777777" w:rsidR="00BC0DD9" w:rsidRPr="00836B0F" w:rsidRDefault="00BC0DD9" w:rsidP="00AD08AA">
            <w:r w:rsidRPr="00836B0F">
              <w:t>+</w:t>
            </w:r>
          </w:p>
        </w:tc>
        <w:tc>
          <w:tcPr>
            <w:tcW w:w="1560" w:type="dxa"/>
          </w:tcPr>
          <w:p w14:paraId="3DD824AD" w14:textId="77777777" w:rsidR="00BC0DD9" w:rsidRPr="00836B0F" w:rsidRDefault="00BC0DD9" w:rsidP="00AD08AA">
            <w:r w:rsidRPr="00836B0F">
              <w:t>+</w:t>
            </w:r>
          </w:p>
        </w:tc>
        <w:tc>
          <w:tcPr>
            <w:tcW w:w="1984" w:type="dxa"/>
          </w:tcPr>
          <w:p w14:paraId="2803DF7C" w14:textId="77777777" w:rsidR="00BC0DD9" w:rsidRPr="00836B0F" w:rsidRDefault="00BC0DD9" w:rsidP="00AD08AA">
            <w:r w:rsidRPr="00836B0F">
              <w:t>+</w:t>
            </w:r>
          </w:p>
        </w:tc>
      </w:tr>
      <w:tr w:rsidR="00BC0DD9" w:rsidRPr="00836B0F" w14:paraId="58854D30" w14:textId="77777777" w:rsidTr="00C77313">
        <w:trPr>
          <w:trHeight w:val="170"/>
        </w:trPr>
        <w:tc>
          <w:tcPr>
            <w:tcW w:w="0" w:type="auto"/>
            <w:noWrap/>
            <w:hideMark/>
          </w:tcPr>
          <w:p w14:paraId="4439AA10" w14:textId="77777777" w:rsidR="00BC0DD9" w:rsidRPr="00836B0F" w:rsidRDefault="00BC0DD9" w:rsidP="00AD08AA">
            <w:r w:rsidRPr="00836B0F">
              <w:t>Cerataulina pelagica</w:t>
            </w:r>
          </w:p>
        </w:tc>
        <w:tc>
          <w:tcPr>
            <w:tcW w:w="1708" w:type="dxa"/>
          </w:tcPr>
          <w:p w14:paraId="733E0E03" w14:textId="77777777" w:rsidR="00BC0DD9" w:rsidRPr="00836B0F" w:rsidRDefault="00BC0DD9" w:rsidP="00AD08AA">
            <w:r w:rsidRPr="00836B0F">
              <w:t>+</w:t>
            </w:r>
          </w:p>
        </w:tc>
        <w:tc>
          <w:tcPr>
            <w:tcW w:w="1560" w:type="dxa"/>
          </w:tcPr>
          <w:p w14:paraId="2EAC8001" w14:textId="77777777" w:rsidR="00BC0DD9" w:rsidRPr="00836B0F" w:rsidRDefault="00BC0DD9" w:rsidP="00AD08AA">
            <w:r w:rsidRPr="00836B0F">
              <w:t>+</w:t>
            </w:r>
          </w:p>
        </w:tc>
        <w:tc>
          <w:tcPr>
            <w:tcW w:w="1984" w:type="dxa"/>
          </w:tcPr>
          <w:p w14:paraId="2AB76408" w14:textId="77777777" w:rsidR="00BC0DD9" w:rsidRPr="00836B0F" w:rsidRDefault="00BC0DD9" w:rsidP="00AD08AA">
            <w:r w:rsidRPr="00836B0F">
              <w:t>+</w:t>
            </w:r>
          </w:p>
        </w:tc>
      </w:tr>
      <w:tr w:rsidR="00BC0DD9" w:rsidRPr="00836B0F" w14:paraId="34729340" w14:textId="77777777" w:rsidTr="00C77313">
        <w:trPr>
          <w:trHeight w:val="170"/>
        </w:trPr>
        <w:tc>
          <w:tcPr>
            <w:tcW w:w="0" w:type="auto"/>
            <w:noWrap/>
            <w:hideMark/>
          </w:tcPr>
          <w:p w14:paraId="0CEF12D1" w14:textId="77777777" w:rsidR="00BC0DD9" w:rsidRPr="00836B0F" w:rsidRDefault="00BC0DD9" w:rsidP="00AD08AA">
            <w:r w:rsidRPr="00836B0F">
              <w:t>Climacodium frauenfeldianum</w:t>
            </w:r>
          </w:p>
        </w:tc>
        <w:tc>
          <w:tcPr>
            <w:tcW w:w="1708" w:type="dxa"/>
          </w:tcPr>
          <w:p w14:paraId="4AB19060" w14:textId="77777777" w:rsidR="00BC0DD9" w:rsidRPr="00836B0F" w:rsidRDefault="00BC0DD9" w:rsidP="00AD08AA">
            <w:r w:rsidRPr="00836B0F">
              <w:t>+</w:t>
            </w:r>
          </w:p>
        </w:tc>
        <w:tc>
          <w:tcPr>
            <w:tcW w:w="1560" w:type="dxa"/>
          </w:tcPr>
          <w:p w14:paraId="18FC9269" w14:textId="77777777" w:rsidR="00BC0DD9" w:rsidRPr="00836B0F" w:rsidRDefault="00BC0DD9" w:rsidP="00AD08AA">
            <w:r w:rsidRPr="00836B0F">
              <w:t>+</w:t>
            </w:r>
          </w:p>
        </w:tc>
        <w:tc>
          <w:tcPr>
            <w:tcW w:w="1984" w:type="dxa"/>
          </w:tcPr>
          <w:p w14:paraId="2C899053" w14:textId="77777777" w:rsidR="00BC0DD9" w:rsidRPr="00836B0F" w:rsidRDefault="00BC0DD9" w:rsidP="00AD08AA">
            <w:r w:rsidRPr="00836B0F">
              <w:t>+</w:t>
            </w:r>
          </w:p>
        </w:tc>
      </w:tr>
      <w:tr w:rsidR="00BC0DD9" w:rsidRPr="00836B0F" w14:paraId="493B8793" w14:textId="77777777" w:rsidTr="00C77313">
        <w:trPr>
          <w:trHeight w:val="170"/>
        </w:trPr>
        <w:tc>
          <w:tcPr>
            <w:tcW w:w="0" w:type="auto"/>
            <w:noWrap/>
            <w:hideMark/>
          </w:tcPr>
          <w:p w14:paraId="2A87C296" w14:textId="77777777" w:rsidR="00BC0DD9" w:rsidRPr="00836B0F" w:rsidRDefault="00BC0DD9" w:rsidP="00AD08AA">
            <w:r w:rsidRPr="00836B0F">
              <w:t>Eucampia zodiacus</w:t>
            </w:r>
          </w:p>
        </w:tc>
        <w:tc>
          <w:tcPr>
            <w:tcW w:w="1708" w:type="dxa"/>
          </w:tcPr>
          <w:p w14:paraId="3540C125" w14:textId="77777777" w:rsidR="00BC0DD9" w:rsidRPr="00836B0F" w:rsidRDefault="00BC0DD9" w:rsidP="00AD08AA">
            <w:r w:rsidRPr="00836B0F">
              <w:t>+</w:t>
            </w:r>
          </w:p>
        </w:tc>
        <w:tc>
          <w:tcPr>
            <w:tcW w:w="1560" w:type="dxa"/>
          </w:tcPr>
          <w:p w14:paraId="103E7B51" w14:textId="77777777" w:rsidR="00BC0DD9" w:rsidRPr="00836B0F" w:rsidRDefault="00BC0DD9" w:rsidP="00AD08AA">
            <w:r w:rsidRPr="00836B0F">
              <w:t>+</w:t>
            </w:r>
          </w:p>
        </w:tc>
        <w:tc>
          <w:tcPr>
            <w:tcW w:w="1984" w:type="dxa"/>
          </w:tcPr>
          <w:p w14:paraId="480D81DB" w14:textId="77777777" w:rsidR="00BC0DD9" w:rsidRPr="00836B0F" w:rsidRDefault="00BC0DD9" w:rsidP="00AD08AA">
            <w:r w:rsidRPr="00836B0F">
              <w:t>+</w:t>
            </w:r>
          </w:p>
        </w:tc>
      </w:tr>
      <w:tr w:rsidR="00BC0DD9" w:rsidRPr="00836B0F" w14:paraId="60934376" w14:textId="77777777" w:rsidTr="00C77313">
        <w:trPr>
          <w:trHeight w:val="170"/>
        </w:trPr>
        <w:tc>
          <w:tcPr>
            <w:tcW w:w="0" w:type="auto"/>
            <w:noWrap/>
            <w:hideMark/>
          </w:tcPr>
          <w:p w14:paraId="0BCCE427" w14:textId="77777777" w:rsidR="00BC0DD9" w:rsidRPr="00836B0F" w:rsidRDefault="00BC0DD9" w:rsidP="00AD08AA">
            <w:r w:rsidRPr="00836B0F">
              <w:t>Hemiaulus membranaceus</w:t>
            </w:r>
          </w:p>
        </w:tc>
        <w:tc>
          <w:tcPr>
            <w:tcW w:w="1708" w:type="dxa"/>
          </w:tcPr>
          <w:p w14:paraId="4E596629" w14:textId="77777777" w:rsidR="00BC0DD9" w:rsidRPr="00836B0F" w:rsidRDefault="00BC0DD9" w:rsidP="00AD08AA">
            <w:r w:rsidRPr="00836B0F">
              <w:t>+</w:t>
            </w:r>
          </w:p>
        </w:tc>
        <w:tc>
          <w:tcPr>
            <w:tcW w:w="1560" w:type="dxa"/>
          </w:tcPr>
          <w:p w14:paraId="56B1235C" w14:textId="77777777" w:rsidR="00BC0DD9" w:rsidRPr="00836B0F" w:rsidRDefault="00BC0DD9" w:rsidP="00AD08AA"/>
        </w:tc>
        <w:tc>
          <w:tcPr>
            <w:tcW w:w="1984" w:type="dxa"/>
          </w:tcPr>
          <w:p w14:paraId="64A672E9" w14:textId="77777777" w:rsidR="00BC0DD9" w:rsidRPr="00836B0F" w:rsidRDefault="00BC0DD9" w:rsidP="00AD08AA">
            <w:r w:rsidRPr="00836B0F">
              <w:t>+</w:t>
            </w:r>
          </w:p>
        </w:tc>
      </w:tr>
      <w:tr w:rsidR="00BC0DD9" w:rsidRPr="00836B0F" w14:paraId="1FE23BAF" w14:textId="77777777" w:rsidTr="00C77313">
        <w:trPr>
          <w:trHeight w:val="170"/>
        </w:trPr>
        <w:tc>
          <w:tcPr>
            <w:tcW w:w="0" w:type="auto"/>
            <w:noWrap/>
            <w:hideMark/>
          </w:tcPr>
          <w:p w14:paraId="0C8FF883" w14:textId="77777777" w:rsidR="00BC0DD9" w:rsidRPr="00836B0F" w:rsidRDefault="00BC0DD9" w:rsidP="00AD08AA">
            <w:r w:rsidRPr="00836B0F">
              <w:t>Hemiaulus sinensis</w:t>
            </w:r>
          </w:p>
        </w:tc>
        <w:tc>
          <w:tcPr>
            <w:tcW w:w="1708" w:type="dxa"/>
          </w:tcPr>
          <w:p w14:paraId="0A3D699F" w14:textId="77777777" w:rsidR="00BC0DD9" w:rsidRPr="00836B0F" w:rsidRDefault="00BC0DD9" w:rsidP="00AD08AA">
            <w:r w:rsidRPr="00836B0F">
              <w:t>+</w:t>
            </w:r>
          </w:p>
        </w:tc>
        <w:tc>
          <w:tcPr>
            <w:tcW w:w="1560" w:type="dxa"/>
          </w:tcPr>
          <w:p w14:paraId="7109BCCB" w14:textId="77777777" w:rsidR="00BC0DD9" w:rsidRPr="00836B0F" w:rsidRDefault="00BC0DD9" w:rsidP="00AD08AA">
            <w:r w:rsidRPr="00836B0F">
              <w:t>+</w:t>
            </w:r>
          </w:p>
        </w:tc>
        <w:tc>
          <w:tcPr>
            <w:tcW w:w="1984" w:type="dxa"/>
          </w:tcPr>
          <w:p w14:paraId="1D9CB541" w14:textId="77777777" w:rsidR="00BC0DD9" w:rsidRPr="00836B0F" w:rsidRDefault="00BC0DD9" w:rsidP="00AD08AA">
            <w:r w:rsidRPr="00836B0F">
              <w:t>+</w:t>
            </w:r>
          </w:p>
        </w:tc>
      </w:tr>
      <w:tr w:rsidR="00BC0DD9" w:rsidRPr="00836B0F" w14:paraId="1450AC53" w14:textId="77777777" w:rsidTr="00C77313">
        <w:trPr>
          <w:trHeight w:val="170"/>
        </w:trPr>
        <w:tc>
          <w:tcPr>
            <w:tcW w:w="0" w:type="auto"/>
            <w:noWrap/>
            <w:hideMark/>
          </w:tcPr>
          <w:p w14:paraId="45185D79" w14:textId="77777777" w:rsidR="00BC0DD9" w:rsidRPr="00836B0F" w:rsidRDefault="00BC0DD9" w:rsidP="00AD08AA">
            <w:r w:rsidRPr="00836B0F">
              <w:t>Streptotheca tamesis</w:t>
            </w:r>
          </w:p>
        </w:tc>
        <w:tc>
          <w:tcPr>
            <w:tcW w:w="1708" w:type="dxa"/>
          </w:tcPr>
          <w:p w14:paraId="52C6CDF0" w14:textId="77777777" w:rsidR="00BC0DD9" w:rsidRPr="00836B0F" w:rsidRDefault="00BC0DD9" w:rsidP="00AD08AA">
            <w:r w:rsidRPr="00836B0F">
              <w:t>+</w:t>
            </w:r>
          </w:p>
        </w:tc>
        <w:tc>
          <w:tcPr>
            <w:tcW w:w="1560" w:type="dxa"/>
          </w:tcPr>
          <w:p w14:paraId="2FD74801" w14:textId="77777777" w:rsidR="00BC0DD9" w:rsidRPr="00836B0F" w:rsidRDefault="00BC0DD9" w:rsidP="00AD08AA">
            <w:r w:rsidRPr="00836B0F">
              <w:t>+</w:t>
            </w:r>
          </w:p>
        </w:tc>
        <w:tc>
          <w:tcPr>
            <w:tcW w:w="1984" w:type="dxa"/>
          </w:tcPr>
          <w:p w14:paraId="70F223B4" w14:textId="77777777" w:rsidR="00BC0DD9" w:rsidRPr="00836B0F" w:rsidRDefault="00BC0DD9" w:rsidP="00AD08AA">
            <w:r w:rsidRPr="00836B0F">
              <w:t>+</w:t>
            </w:r>
          </w:p>
        </w:tc>
      </w:tr>
      <w:tr w:rsidR="00BC0DD9" w:rsidRPr="00836B0F" w14:paraId="5818AE93" w14:textId="77777777" w:rsidTr="00C77313">
        <w:trPr>
          <w:trHeight w:val="170"/>
        </w:trPr>
        <w:tc>
          <w:tcPr>
            <w:tcW w:w="0" w:type="auto"/>
            <w:noWrap/>
            <w:hideMark/>
          </w:tcPr>
          <w:p w14:paraId="75EFB069" w14:textId="77777777" w:rsidR="00BC0DD9" w:rsidRPr="00836B0F" w:rsidRDefault="00BC0DD9" w:rsidP="00AD08AA">
            <w:r w:rsidRPr="00836B0F">
              <w:t>Leptocylindrales</w:t>
            </w:r>
          </w:p>
        </w:tc>
        <w:tc>
          <w:tcPr>
            <w:tcW w:w="1708" w:type="dxa"/>
          </w:tcPr>
          <w:p w14:paraId="074F9832" w14:textId="77777777" w:rsidR="00BC0DD9" w:rsidRPr="00836B0F" w:rsidRDefault="00BC0DD9" w:rsidP="00AD08AA"/>
        </w:tc>
        <w:tc>
          <w:tcPr>
            <w:tcW w:w="1560" w:type="dxa"/>
          </w:tcPr>
          <w:p w14:paraId="138E66F2" w14:textId="77777777" w:rsidR="00BC0DD9" w:rsidRPr="00836B0F" w:rsidRDefault="00BC0DD9" w:rsidP="00AD08AA"/>
        </w:tc>
        <w:tc>
          <w:tcPr>
            <w:tcW w:w="1984" w:type="dxa"/>
          </w:tcPr>
          <w:p w14:paraId="59100EE8" w14:textId="77777777" w:rsidR="00BC0DD9" w:rsidRPr="00836B0F" w:rsidRDefault="00BC0DD9" w:rsidP="00AD08AA"/>
        </w:tc>
      </w:tr>
      <w:tr w:rsidR="00BC0DD9" w:rsidRPr="00836B0F" w14:paraId="6F0422A0" w14:textId="77777777" w:rsidTr="00C77313">
        <w:trPr>
          <w:trHeight w:val="170"/>
        </w:trPr>
        <w:tc>
          <w:tcPr>
            <w:tcW w:w="0" w:type="auto"/>
            <w:noWrap/>
            <w:hideMark/>
          </w:tcPr>
          <w:p w14:paraId="45EE2481" w14:textId="77777777" w:rsidR="00BC0DD9" w:rsidRPr="00836B0F" w:rsidRDefault="00BC0DD9" w:rsidP="00AD08AA">
            <w:r w:rsidRPr="00836B0F">
              <w:t>Leptocylindrus danicus</w:t>
            </w:r>
          </w:p>
        </w:tc>
        <w:tc>
          <w:tcPr>
            <w:tcW w:w="1708" w:type="dxa"/>
          </w:tcPr>
          <w:p w14:paraId="5BFB404E" w14:textId="77777777" w:rsidR="00BC0DD9" w:rsidRPr="00836B0F" w:rsidRDefault="00BC0DD9" w:rsidP="00AD08AA">
            <w:r w:rsidRPr="00836B0F">
              <w:t>+</w:t>
            </w:r>
          </w:p>
        </w:tc>
        <w:tc>
          <w:tcPr>
            <w:tcW w:w="1560" w:type="dxa"/>
          </w:tcPr>
          <w:p w14:paraId="50DEC933" w14:textId="77777777" w:rsidR="00BC0DD9" w:rsidRPr="00836B0F" w:rsidRDefault="00BC0DD9" w:rsidP="00AD08AA">
            <w:r w:rsidRPr="00836B0F">
              <w:t>+</w:t>
            </w:r>
          </w:p>
        </w:tc>
        <w:tc>
          <w:tcPr>
            <w:tcW w:w="1984" w:type="dxa"/>
          </w:tcPr>
          <w:p w14:paraId="0DD993B4" w14:textId="77777777" w:rsidR="00BC0DD9" w:rsidRPr="00836B0F" w:rsidRDefault="00BC0DD9" w:rsidP="00AD08AA">
            <w:r w:rsidRPr="00836B0F">
              <w:t>+</w:t>
            </w:r>
          </w:p>
        </w:tc>
      </w:tr>
      <w:tr w:rsidR="00BC0DD9" w:rsidRPr="00836B0F" w14:paraId="3B9B2E4D" w14:textId="77777777" w:rsidTr="00C77313">
        <w:trPr>
          <w:trHeight w:val="170"/>
        </w:trPr>
        <w:tc>
          <w:tcPr>
            <w:tcW w:w="0" w:type="auto"/>
            <w:noWrap/>
            <w:hideMark/>
          </w:tcPr>
          <w:p w14:paraId="0CB143D9" w14:textId="77777777" w:rsidR="00BC0DD9" w:rsidRPr="00836B0F" w:rsidRDefault="00BC0DD9" w:rsidP="00AD08AA">
            <w:r w:rsidRPr="00836B0F">
              <w:t>Lithodesmiales</w:t>
            </w:r>
          </w:p>
        </w:tc>
        <w:tc>
          <w:tcPr>
            <w:tcW w:w="1708" w:type="dxa"/>
          </w:tcPr>
          <w:p w14:paraId="078488B8" w14:textId="77777777" w:rsidR="00BC0DD9" w:rsidRPr="00836B0F" w:rsidRDefault="00BC0DD9" w:rsidP="00AD08AA"/>
        </w:tc>
        <w:tc>
          <w:tcPr>
            <w:tcW w:w="1560" w:type="dxa"/>
          </w:tcPr>
          <w:p w14:paraId="027DA6C1" w14:textId="77777777" w:rsidR="00BC0DD9" w:rsidRPr="00836B0F" w:rsidRDefault="00BC0DD9" w:rsidP="00AD08AA"/>
        </w:tc>
        <w:tc>
          <w:tcPr>
            <w:tcW w:w="1984" w:type="dxa"/>
          </w:tcPr>
          <w:p w14:paraId="2972FE86" w14:textId="77777777" w:rsidR="00BC0DD9" w:rsidRPr="00836B0F" w:rsidRDefault="00BC0DD9" w:rsidP="00AD08AA"/>
        </w:tc>
      </w:tr>
      <w:tr w:rsidR="00BC0DD9" w:rsidRPr="00836B0F" w14:paraId="77BDD541" w14:textId="77777777" w:rsidTr="00C77313">
        <w:trPr>
          <w:trHeight w:val="170"/>
        </w:trPr>
        <w:tc>
          <w:tcPr>
            <w:tcW w:w="0" w:type="auto"/>
            <w:noWrap/>
            <w:hideMark/>
          </w:tcPr>
          <w:p w14:paraId="4B4C25BA" w14:textId="77777777" w:rsidR="00BC0DD9" w:rsidRPr="00836B0F" w:rsidRDefault="00BC0DD9" w:rsidP="00AD08AA">
            <w:r w:rsidRPr="00836B0F">
              <w:t xml:space="preserve">Ditylum brightwellii </w:t>
            </w:r>
          </w:p>
        </w:tc>
        <w:tc>
          <w:tcPr>
            <w:tcW w:w="1708" w:type="dxa"/>
          </w:tcPr>
          <w:p w14:paraId="43501DAC" w14:textId="77777777" w:rsidR="00BC0DD9" w:rsidRPr="00836B0F" w:rsidRDefault="00BC0DD9" w:rsidP="00AD08AA">
            <w:r w:rsidRPr="00836B0F">
              <w:t>+</w:t>
            </w:r>
          </w:p>
        </w:tc>
        <w:tc>
          <w:tcPr>
            <w:tcW w:w="1560" w:type="dxa"/>
          </w:tcPr>
          <w:p w14:paraId="738F25CD" w14:textId="77777777" w:rsidR="00BC0DD9" w:rsidRPr="00836B0F" w:rsidRDefault="00BC0DD9" w:rsidP="00AD08AA">
            <w:r w:rsidRPr="00836B0F">
              <w:t>+</w:t>
            </w:r>
          </w:p>
        </w:tc>
        <w:tc>
          <w:tcPr>
            <w:tcW w:w="1984" w:type="dxa"/>
          </w:tcPr>
          <w:p w14:paraId="55AA0CE7" w14:textId="77777777" w:rsidR="00BC0DD9" w:rsidRPr="00836B0F" w:rsidRDefault="00BC0DD9" w:rsidP="00AD08AA">
            <w:r w:rsidRPr="00836B0F">
              <w:t>+</w:t>
            </w:r>
          </w:p>
        </w:tc>
      </w:tr>
      <w:tr w:rsidR="00BC0DD9" w:rsidRPr="00836B0F" w14:paraId="7E0D5223" w14:textId="77777777" w:rsidTr="00C77313">
        <w:trPr>
          <w:trHeight w:val="170"/>
        </w:trPr>
        <w:tc>
          <w:tcPr>
            <w:tcW w:w="0" w:type="auto"/>
            <w:noWrap/>
            <w:hideMark/>
          </w:tcPr>
          <w:p w14:paraId="48AB0890" w14:textId="77777777" w:rsidR="00BC0DD9" w:rsidRPr="00836B0F" w:rsidRDefault="00BC0DD9" w:rsidP="00AD08AA">
            <w:r w:rsidRPr="00836B0F">
              <w:t>Lithodesmium undulatum</w:t>
            </w:r>
          </w:p>
        </w:tc>
        <w:tc>
          <w:tcPr>
            <w:tcW w:w="1708" w:type="dxa"/>
          </w:tcPr>
          <w:p w14:paraId="64745028" w14:textId="77777777" w:rsidR="00BC0DD9" w:rsidRPr="00836B0F" w:rsidRDefault="00BC0DD9" w:rsidP="00AD08AA">
            <w:r w:rsidRPr="00836B0F">
              <w:t>+</w:t>
            </w:r>
          </w:p>
        </w:tc>
        <w:tc>
          <w:tcPr>
            <w:tcW w:w="1560" w:type="dxa"/>
          </w:tcPr>
          <w:p w14:paraId="5D33F22F" w14:textId="77777777" w:rsidR="00BC0DD9" w:rsidRPr="00836B0F" w:rsidRDefault="00BC0DD9" w:rsidP="00AD08AA">
            <w:r w:rsidRPr="00836B0F">
              <w:t>+</w:t>
            </w:r>
          </w:p>
        </w:tc>
        <w:tc>
          <w:tcPr>
            <w:tcW w:w="1984" w:type="dxa"/>
          </w:tcPr>
          <w:p w14:paraId="2CDEE53E" w14:textId="77777777" w:rsidR="00BC0DD9" w:rsidRPr="00836B0F" w:rsidRDefault="00BC0DD9" w:rsidP="00AD08AA">
            <w:r w:rsidRPr="00836B0F">
              <w:t>+</w:t>
            </w:r>
          </w:p>
        </w:tc>
      </w:tr>
      <w:tr w:rsidR="00BC0DD9" w:rsidRPr="00836B0F" w14:paraId="56B95B54" w14:textId="77777777" w:rsidTr="00C77313">
        <w:trPr>
          <w:trHeight w:val="170"/>
        </w:trPr>
        <w:tc>
          <w:tcPr>
            <w:tcW w:w="0" w:type="auto"/>
            <w:noWrap/>
            <w:hideMark/>
          </w:tcPr>
          <w:p w14:paraId="60150804" w14:textId="77777777" w:rsidR="00BC0DD9" w:rsidRPr="00836B0F" w:rsidRDefault="00BC0DD9" w:rsidP="00AD08AA">
            <w:r w:rsidRPr="00836B0F">
              <w:t>Lyrellales</w:t>
            </w:r>
          </w:p>
        </w:tc>
        <w:tc>
          <w:tcPr>
            <w:tcW w:w="1708" w:type="dxa"/>
          </w:tcPr>
          <w:p w14:paraId="21E172AC" w14:textId="77777777" w:rsidR="00BC0DD9" w:rsidRPr="00836B0F" w:rsidRDefault="00BC0DD9" w:rsidP="00AD08AA"/>
        </w:tc>
        <w:tc>
          <w:tcPr>
            <w:tcW w:w="1560" w:type="dxa"/>
          </w:tcPr>
          <w:p w14:paraId="60F8F591" w14:textId="77777777" w:rsidR="00BC0DD9" w:rsidRPr="00836B0F" w:rsidRDefault="00BC0DD9" w:rsidP="00AD08AA"/>
        </w:tc>
        <w:tc>
          <w:tcPr>
            <w:tcW w:w="1984" w:type="dxa"/>
          </w:tcPr>
          <w:p w14:paraId="49F1A7A6" w14:textId="77777777" w:rsidR="00BC0DD9" w:rsidRPr="00836B0F" w:rsidRDefault="00BC0DD9" w:rsidP="00AD08AA"/>
        </w:tc>
      </w:tr>
      <w:tr w:rsidR="00BC0DD9" w:rsidRPr="00836B0F" w14:paraId="65178783" w14:textId="77777777" w:rsidTr="00C77313">
        <w:trPr>
          <w:trHeight w:val="170"/>
        </w:trPr>
        <w:tc>
          <w:tcPr>
            <w:tcW w:w="0" w:type="auto"/>
            <w:noWrap/>
            <w:hideMark/>
          </w:tcPr>
          <w:p w14:paraId="1FF17F0F" w14:textId="77777777" w:rsidR="00BC0DD9" w:rsidRPr="00836B0F" w:rsidRDefault="00BC0DD9" w:rsidP="00AD08AA">
            <w:r w:rsidRPr="00836B0F">
              <w:t>Lyrella sp</w:t>
            </w:r>
          </w:p>
        </w:tc>
        <w:tc>
          <w:tcPr>
            <w:tcW w:w="1708" w:type="dxa"/>
          </w:tcPr>
          <w:p w14:paraId="0EA41840" w14:textId="77777777" w:rsidR="00BC0DD9" w:rsidRPr="00836B0F" w:rsidRDefault="00BC0DD9" w:rsidP="00AD08AA">
            <w:r w:rsidRPr="00836B0F">
              <w:t>+</w:t>
            </w:r>
          </w:p>
        </w:tc>
        <w:tc>
          <w:tcPr>
            <w:tcW w:w="1560" w:type="dxa"/>
          </w:tcPr>
          <w:p w14:paraId="484312C3" w14:textId="77777777" w:rsidR="00BC0DD9" w:rsidRPr="00836B0F" w:rsidRDefault="00BC0DD9" w:rsidP="00AD08AA">
            <w:r w:rsidRPr="00836B0F">
              <w:t>+</w:t>
            </w:r>
          </w:p>
        </w:tc>
        <w:tc>
          <w:tcPr>
            <w:tcW w:w="1984" w:type="dxa"/>
          </w:tcPr>
          <w:p w14:paraId="50338F91" w14:textId="77777777" w:rsidR="00BC0DD9" w:rsidRPr="00836B0F" w:rsidRDefault="00BC0DD9" w:rsidP="00AD08AA">
            <w:r w:rsidRPr="00836B0F">
              <w:t>+</w:t>
            </w:r>
          </w:p>
        </w:tc>
      </w:tr>
      <w:tr w:rsidR="00BC0DD9" w:rsidRPr="00836B0F" w14:paraId="5B615A35" w14:textId="77777777" w:rsidTr="00C77313">
        <w:trPr>
          <w:trHeight w:val="170"/>
        </w:trPr>
        <w:tc>
          <w:tcPr>
            <w:tcW w:w="0" w:type="auto"/>
            <w:noWrap/>
            <w:hideMark/>
          </w:tcPr>
          <w:p w14:paraId="52B6A4A0" w14:textId="77777777" w:rsidR="00BC0DD9" w:rsidRPr="00836B0F" w:rsidRDefault="00BC0DD9" w:rsidP="00AD08AA">
            <w:r w:rsidRPr="00836B0F">
              <w:t>Melosirales</w:t>
            </w:r>
          </w:p>
        </w:tc>
        <w:tc>
          <w:tcPr>
            <w:tcW w:w="1708" w:type="dxa"/>
          </w:tcPr>
          <w:p w14:paraId="43D66784" w14:textId="77777777" w:rsidR="00BC0DD9" w:rsidRPr="00836B0F" w:rsidRDefault="00BC0DD9" w:rsidP="00AD08AA"/>
        </w:tc>
        <w:tc>
          <w:tcPr>
            <w:tcW w:w="1560" w:type="dxa"/>
          </w:tcPr>
          <w:p w14:paraId="134E012E" w14:textId="77777777" w:rsidR="00BC0DD9" w:rsidRPr="00836B0F" w:rsidRDefault="00BC0DD9" w:rsidP="00AD08AA"/>
        </w:tc>
        <w:tc>
          <w:tcPr>
            <w:tcW w:w="1984" w:type="dxa"/>
          </w:tcPr>
          <w:p w14:paraId="32900D77" w14:textId="77777777" w:rsidR="00BC0DD9" w:rsidRPr="00836B0F" w:rsidRDefault="00BC0DD9" w:rsidP="00AD08AA"/>
        </w:tc>
      </w:tr>
      <w:tr w:rsidR="00BC0DD9" w:rsidRPr="00836B0F" w14:paraId="7B4C2C20" w14:textId="77777777" w:rsidTr="00C77313">
        <w:trPr>
          <w:trHeight w:val="170"/>
        </w:trPr>
        <w:tc>
          <w:tcPr>
            <w:tcW w:w="0" w:type="auto"/>
            <w:noWrap/>
            <w:hideMark/>
          </w:tcPr>
          <w:p w14:paraId="40CE8423" w14:textId="77777777" w:rsidR="00BC0DD9" w:rsidRPr="00836B0F" w:rsidRDefault="00BC0DD9" w:rsidP="00AD08AA">
            <w:r w:rsidRPr="00836B0F">
              <w:t>Melosira  sp</w:t>
            </w:r>
          </w:p>
        </w:tc>
        <w:tc>
          <w:tcPr>
            <w:tcW w:w="1708" w:type="dxa"/>
          </w:tcPr>
          <w:p w14:paraId="4DB0073C" w14:textId="77777777" w:rsidR="00BC0DD9" w:rsidRPr="00836B0F" w:rsidRDefault="00BC0DD9" w:rsidP="00AD08AA"/>
        </w:tc>
        <w:tc>
          <w:tcPr>
            <w:tcW w:w="1560" w:type="dxa"/>
          </w:tcPr>
          <w:p w14:paraId="75125E70" w14:textId="77777777" w:rsidR="00BC0DD9" w:rsidRPr="00836B0F" w:rsidRDefault="00BC0DD9" w:rsidP="00AD08AA"/>
        </w:tc>
        <w:tc>
          <w:tcPr>
            <w:tcW w:w="1984" w:type="dxa"/>
          </w:tcPr>
          <w:p w14:paraId="5CBDE021" w14:textId="77777777" w:rsidR="00BC0DD9" w:rsidRPr="00836B0F" w:rsidRDefault="00BC0DD9" w:rsidP="00AD08AA">
            <w:r w:rsidRPr="00836B0F">
              <w:t>+</w:t>
            </w:r>
          </w:p>
        </w:tc>
      </w:tr>
      <w:tr w:rsidR="00BC0DD9" w:rsidRPr="00836B0F" w14:paraId="395FA40B" w14:textId="77777777" w:rsidTr="00C77313">
        <w:trPr>
          <w:trHeight w:val="170"/>
        </w:trPr>
        <w:tc>
          <w:tcPr>
            <w:tcW w:w="0" w:type="auto"/>
            <w:noWrap/>
            <w:hideMark/>
          </w:tcPr>
          <w:p w14:paraId="3445B52C" w14:textId="77777777" w:rsidR="00BC0DD9" w:rsidRPr="00836B0F" w:rsidRDefault="00BC0DD9" w:rsidP="00AD08AA">
            <w:r w:rsidRPr="00836B0F">
              <w:t>Stephanopyxis turris</w:t>
            </w:r>
          </w:p>
        </w:tc>
        <w:tc>
          <w:tcPr>
            <w:tcW w:w="1708" w:type="dxa"/>
          </w:tcPr>
          <w:p w14:paraId="71442209" w14:textId="77777777" w:rsidR="00BC0DD9" w:rsidRPr="00836B0F" w:rsidRDefault="00BC0DD9" w:rsidP="00AD08AA">
            <w:r w:rsidRPr="00836B0F">
              <w:t>+</w:t>
            </w:r>
          </w:p>
        </w:tc>
        <w:tc>
          <w:tcPr>
            <w:tcW w:w="1560" w:type="dxa"/>
          </w:tcPr>
          <w:p w14:paraId="5DDAB74B" w14:textId="77777777" w:rsidR="00BC0DD9" w:rsidRPr="00836B0F" w:rsidRDefault="00BC0DD9" w:rsidP="00AD08AA">
            <w:r w:rsidRPr="00836B0F">
              <w:t>+</w:t>
            </w:r>
          </w:p>
        </w:tc>
        <w:tc>
          <w:tcPr>
            <w:tcW w:w="1984" w:type="dxa"/>
          </w:tcPr>
          <w:p w14:paraId="2AB6942F" w14:textId="77777777" w:rsidR="00BC0DD9" w:rsidRPr="00836B0F" w:rsidRDefault="00BC0DD9" w:rsidP="00AD08AA"/>
        </w:tc>
      </w:tr>
      <w:tr w:rsidR="00BC0DD9" w:rsidRPr="00836B0F" w14:paraId="120C30B9" w14:textId="77777777" w:rsidTr="00C77313">
        <w:trPr>
          <w:trHeight w:val="170"/>
        </w:trPr>
        <w:tc>
          <w:tcPr>
            <w:tcW w:w="0" w:type="auto"/>
            <w:noWrap/>
            <w:hideMark/>
          </w:tcPr>
          <w:p w14:paraId="25251316" w14:textId="77777777" w:rsidR="00BC0DD9" w:rsidRPr="00836B0F" w:rsidRDefault="00BC0DD9" w:rsidP="00AD08AA">
            <w:r w:rsidRPr="00836B0F">
              <w:t>Naviculales</w:t>
            </w:r>
          </w:p>
        </w:tc>
        <w:tc>
          <w:tcPr>
            <w:tcW w:w="1708" w:type="dxa"/>
          </w:tcPr>
          <w:p w14:paraId="1A5A0BB6" w14:textId="77777777" w:rsidR="00BC0DD9" w:rsidRPr="00836B0F" w:rsidRDefault="00BC0DD9" w:rsidP="00AD08AA"/>
        </w:tc>
        <w:tc>
          <w:tcPr>
            <w:tcW w:w="1560" w:type="dxa"/>
          </w:tcPr>
          <w:p w14:paraId="0B7FFAFF" w14:textId="77777777" w:rsidR="00BC0DD9" w:rsidRPr="00836B0F" w:rsidRDefault="00BC0DD9" w:rsidP="00AD08AA"/>
        </w:tc>
        <w:tc>
          <w:tcPr>
            <w:tcW w:w="1984" w:type="dxa"/>
          </w:tcPr>
          <w:p w14:paraId="47CCACC1" w14:textId="77777777" w:rsidR="00BC0DD9" w:rsidRPr="00836B0F" w:rsidRDefault="00BC0DD9" w:rsidP="00AD08AA"/>
        </w:tc>
      </w:tr>
      <w:tr w:rsidR="00BC0DD9" w:rsidRPr="00836B0F" w14:paraId="3D65612D" w14:textId="77777777" w:rsidTr="00C77313">
        <w:trPr>
          <w:trHeight w:val="170"/>
        </w:trPr>
        <w:tc>
          <w:tcPr>
            <w:tcW w:w="0" w:type="auto"/>
            <w:noWrap/>
            <w:hideMark/>
          </w:tcPr>
          <w:p w14:paraId="78B5DD0E" w14:textId="77777777" w:rsidR="00BC0DD9" w:rsidRPr="00836B0F" w:rsidRDefault="00BC0DD9" w:rsidP="00AD08AA">
            <w:r w:rsidRPr="00836B0F">
              <w:t>Diploneis gruendleri</w:t>
            </w:r>
          </w:p>
        </w:tc>
        <w:tc>
          <w:tcPr>
            <w:tcW w:w="1708" w:type="dxa"/>
          </w:tcPr>
          <w:p w14:paraId="73EE5699" w14:textId="77777777" w:rsidR="00BC0DD9" w:rsidRPr="00836B0F" w:rsidRDefault="00BC0DD9" w:rsidP="00AD08AA">
            <w:r w:rsidRPr="00836B0F">
              <w:t>+</w:t>
            </w:r>
          </w:p>
        </w:tc>
        <w:tc>
          <w:tcPr>
            <w:tcW w:w="1560" w:type="dxa"/>
          </w:tcPr>
          <w:p w14:paraId="197D16CF" w14:textId="77777777" w:rsidR="00BC0DD9" w:rsidRPr="00836B0F" w:rsidRDefault="00BC0DD9" w:rsidP="00AD08AA">
            <w:r w:rsidRPr="00836B0F">
              <w:t>+</w:t>
            </w:r>
          </w:p>
        </w:tc>
        <w:tc>
          <w:tcPr>
            <w:tcW w:w="1984" w:type="dxa"/>
          </w:tcPr>
          <w:p w14:paraId="6EE0B3FA" w14:textId="77777777" w:rsidR="00BC0DD9" w:rsidRPr="00836B0F" w:rsidRDefault="00BC0DD9" w:rsidP="00AD08AA">
            <w:r w:rsidRPr="00836B0F">
              <w:t>+</w:t>
            </w:r>
          </w:p>
        </w:tc>
      </w:tr>
      <w:tr w:rsidR="00BC0DD9" w:rsidRPr="00836B0F" w14:paraId="72F5EC19" w14:textId="77777777" w:rsidTr="00C77313">
        <w:trPr>
          <w:trHeight w:val="170"/>
        </w:trPr>
        <w:tc>
          <w:tcPr>
            <w:tcW w:w="0" w:type="auto"/>
            <w:noWrap/>
            <w:hideMark/>
          </w:tcPr>
          <w:p w14:paraId="754DCFCA" w14:textId="77777777" w:rsidR="00BC0DD9" w:rsidRPr="00836B0F" w:rsidRDefault="00BC0DD9" w:rsidP="00AD08AA">
            <w:r w:rsidRPr="00836B0F">
              <w:t>Gyrosigma sp</w:t>
            </w:r>
          </w:p>
        </w:tc>
        <w:tc>
          <w:tcPr>
            <w:tcW w:w="1708" w:type="dxa"/>
          </w:tcPr>
          <w:p w14:paraId="45296D6C" w14:textId="77777777" w:rsidR="00BC0DD9" w:rsidRPr="00836B0F" w:rsidRDefault="00BC0DD9" w:rsidP="00AD08AA">
            <w:r w:rsidRPr="00836B0F">
              <w:t>+</w:t>
            </w:r>
          </w:p>
        </w:tc>
        <w:tc>
          <w:tcPr>
            <w:tcW w:w="1560" w:type="dxa"/>
          </w:tcPr>
          <w:p w14:paraId="61579795" w14:textId="77777777" w:rsidR="00BC0DD9" w:rsidRPr="00836B0F" w:rsidRDefault="00BC0DD9" w:rsidP="00AD08AA"/>
        </w:tc>
        <w:tc>
          <w:tcPr>
            <w:tcW w:w="1984" w:type="dxa"/>
          </w:tcPr>
          <w:p w14:paraId="785F16AD" w14:textId="77777777" w:rsidR="00BC0DD9" w:rsidRPr="00836B0F" w:rsidRDefault="00BC0DD9" w:rsidP="00AD08AA">
            <w:r w:rsidRPr="00836B0F">
              <w:t>+</w:t>
            </w:r>
          </w:p>
        </w:tc>
      </w:tr>
      <w:tr w:rsidR="00BC0DD9" w:rsidRPr="00836B0F" w14:paraId="72FEEC4D" w14:textId="77777777" w:rsidTr="00C77313">
        <w:trPr>
          <w:trHeight w:val="170"/>
        </w:trPr>
        <w:tc>
          <w:tcPr>
            <w:tcW w:w="0" w:type="auto"/>
            <w:noWrap/>
            <w:hideMark/>
          </w:tcPr>
          <w:p w14:paraId="5F6F61A8" w14:textId="77777777" w:rsidR="00BC0DD9" w:rsidRPr="00836B0F" w:rsidRDefault="00BC0DD9" w:rsidP="00AD08AA">
            <w:r w:rsidRPr="00836B0F">
              <w:t xml:space="preserve">Meuniera membranacea </w:t>
            </w:r>
          </w:p>
        </w:tc>
        <w:tc>
          <w:tcPr>
            <w:tcW w:w="1708" w:type="dxa"/>
          </w:tcPr>
          <w:p w14:paraId="4F025D7F" w14:textId="77777777" w:rsidR="00BC0DD9" w:rsidRPr="00836B0F" w:rsidRDefault="00BC0DD9" w:rsidP="00AD08AA"/>
        </w:tc>
        <w:tc>
          <w:tcPr>
            <w:tcW w:w="1560" w:type="dxa"/>
          </w:tcPr>
          <w:p w14:paraId="28C9A775" w14:textId="77777777" w:rsidR="00BC0DD9" w:rsidRPr="00836B0F" w:rsidRDefault="00BC0DD9" w:rsidP="00AD08AA">
            <w:r w:rsidRPr="00836B0F">
              <w:t>+</w:t>
            </w:r>
          </w:p>
        </w:tc>
        <w:tc>
          <w:tcPr>
            <w:tcW w:w="1984" w:type="dxa"/>
          </w:tcPr>
          <w:p w14:paraId="5B29F092" w14:textId="77777777" w:rsidR="00BC0DD9" w:rsidRPr="00836B0F" w:rsidRDefault="00BC0DD9" w:rsidP="00AD08AA">
            <w:r w:rsidRPr="00836B0F">
              <w:t>+</w:t>
            </w:r>
          </w:p>
        </w:tc>
      </w:tr>
      <w:tr w:rsidR="00BC0DD9" w:rsidRPr="00836B0F" w14:paraId="30A9EABB" w14:textId="77777777" w:rsidTr="00C77313">
        <w:trPr>
          <w:trHeight w:val="170"/>
        </w:trPr>
        <w:tc>
          <w:tcPr>
            <w:tcW w:w="0" w:type="auto"/>
            <w:noWrap/>
            <w:hideMark/>
          </w:tcPr>
          <w:p w14:paraId="38BC28F4" w14:textId="77777777" w:rsidR="00BC0DD9" w:rsidRPr="00836B0F" w:rsidRDefault="00BC0DD9" w:rsidP="00AD08AA">
            <w:r w:rsidRPr="00836B0F">
              <w:t>Navicula sp</w:t>
            </w:r>
          </w:p>
        </w:tc>
        <w:tc>
          <w:tcPr>
            <w:tcW w:w="1708" w:type="dxa"/>
          </w:tcPr>
          <w:p w14:paraId="257BF089" w14:textId="77777777" w:rsidR="00BC0DD9" w:rsidRPr="00836B0F" w:rsidRDefault="00BC0DD9" w:rsidP="00AD08AA"/>
        </w:tc>
        <w:tc>
          <w:tcPr>
            <w:tcW w:w="1560" w:type="dxa"/>
          </w:tcPr>
          <w:p w14:paraId="1EC76DB8" w14:textId="77777777" w:rsidR="00BC0DD9" w:rsidRPr="00836B0F" w:rsidRDefault="00BC0DD9" w:rsidP="00AD08AA">
            <w:r w:rsidRPr="00836B0F">
              <w:t>+</w:t>
            </w:r>
          </w:p>
        </w:tc>
        <w:tc>
          <w:tcPr>
            <w:tcW w:w="1984" w:type="dxa"/>
          </w:tcPr>
          <w:p w14:paraId="63C8FD4A" w14:textId="77777777" w:rsidR="00BC0DD9" w:rsidRPr="00836B0F" w:rsidRDefault="00BC0DD9" w:rsidP="00AD08AA"/>
        </w:tc>
      </w:tr>
      <w:tr w:rsidR="00BC0DD9" w:rsidRPr="00836B0F" w14:paraId="4FA18140" w14:textId="77777777" w:rsidTr="00C77313">
        <w:trPr>
          <w:trHeight w:val="170"/>
        </w:trPr>
        <w:tc>
          <w:tcPr>
            <w:tcW w:w="0" w:type="auto"/>
            <w:noWrap/>
            <w:hideMark/>
          </w:tcPr>
          <w:p w14:paraId="019EE287" w14:textId="77777777" w:rsidR="00BC0DD9" w:rsidRPr="00836B0F" w:rsidRDefault="00BC0DD9" w:rsidP="00AD08AA">
            <w:r w:rsidRPr="00836B0F">
              <w:t>Phaeodactylum sp</w:t>
            </w:r>
          </w:p>
        </w:tc>
        <w:tc>
          <w:tcPr>
            <w:tcW w:w="1708" w:type="dxa"/>
          </w:tcPr>
          <w:p w14:paraId="4764F94F" w14:textId="77777777" w:rsidR="00BC0DD9" w:rsidRPr="00836B0F" w:rsidRDefault="00BC0DD9" w:rsidP="00AD08AA"/>
        </w:tc>
        <w:tc>
          <w:tcPr>
            <w:tcW w:w="1560" w:type="dxa"/>
          </w:tcPr>
          <w:p w14:paraId="07BD223F" w14:textId="77777777" w:rsidR="00BC0DD9" w:rsidRPr="00836B0F" w:rsidRDefault="00BC0DD9" w:rsidP="00AD08AA">
            <w:r w:rsidRPr="00836B0F">
              <w:t>+</w:t>
            </w:r>
          </w:p>
        </w:tc>
        <w:tc>
          <w:tcPr>
            <w:tcW w:w="1984" w:type="dxa"/>
          </w:tcPr>
          <w:p w14:paraId="7DD781F5" w14:textId="77777777" w:rsidR="00BC0DD9" w:rsidRPr="00836B0F" w:rsidRDefault="00BC0DD9" w:rsidP="00AD08AA"/>
        </w:tc>
      </w:tr>
      <w:tr w:rsidR="00BC0DD9" w:rsidRPr="00836B0F" w14:paraId="73731DC6" w14:textId="77777777" w:rsidTr="00C77313">
        <w:trPr>
          <w:trHeight w:val="170"/>
        </w:trPr>
        <w:tc>
          <w:tcPr>
            <w:tcW w:w="0" w:type="auto"/>
            <w:noWrap/>
            <w:hideMark/>
          </w:tcPr>
          <w:p w14:paraId="01E847CD" w14:textId="77777777" w:rsidR="00BC0DD9" w:rsidRPr="00836B0F" w:rsidRDefault="00BC0DD9" w:rsidP="00AD08AA">
            <w:r w:rsidRPr="00836B0F">
              <w:t>Plagiotropis sp</w:t>
            </w:r>
          </w:p>
        </w:tc>
        <w:tc>
          <w:tcPr>
            <w:tcW w:w="1708" w:type="dxa"/>
          </w:tcPr>
          <w:p w14:paraId="471724E4" w14:textId="77777777" w:rsidR="00BC0DD9" w:rsidRPr="00836B0F" w:rsidRDefault="00BC0DD9" w:rsidP="00AD08AA">
            <w:r w:rsidRPr="00836B0F">
              <w:t>+</w:t>
            </w:r>
          </w:p>
        </w:tc>
        <w:tc>
          <w:tcPr>
            <w:tcW w:w="1560" w:type="dxa"/>
          </w:tcPr>
          <w:p w14:paraId="5DEF191E" w14:textId="77777777" w:rsidR="00BC0DD9" w:rsidRPr="00836B0F" w:rsidRDefault="00BC0DD9" w:rsidP="00AD08AA">
            <w:r w:rsidRPr="00836B0F">
              <w:t>+</w:t>
            </w:r>
          </w:p>
        </w:tc>
        <w:tc>
          <w:tcPr>
            <w:tcW w:w="1984" w:type="dxa"/>
          </w:tcPr>
          <w:p w14:paraId="38A38005" w14:textId="77777777" w:rsidR="00BC0DD9" w:rsidRPr="00836B0F" w:rsidRDefault="00BC0DD9" w:rsidP="00AD08AA">
            <w:r w:rsidRPr="00836B0F">
              <w:t>+</w:t>
            </w:r>
          </w:p>
        </w:tc>
      </w:tr>
      <w:tr w:rsidR="00BC0DD9" w:rsidRPr="00836B0F" w14:paraId="6F36C597" w14:textId="77777777" w:rsidTr="00C77313">
        <w:trPr>
          <w:trHeight w:val="170"/>
        </w:trPr>
        <w:tc>
          <w:tcPr>
            <w:tcW w:w="0" w:type="auto"/>
            <w:noWrap/>
            <w:hideMark/>
          </w:tcPr>
          <w:p w14:paraId="224A2C98" w14:textId="77777777" w:rsidR="00BC0DD9" w:rsidRPr="00836B0F" w:rsidRDefault="00BC0DD9" w:rsidP="00AD08AA">
            <w:r w:rsidRPr="00836B0F">
              <w:t>Rhaponeidales</w:t>
            </w:r>
          </w:p>
        </w:tc>
        <w:tc>
          <w:tcPr>
            <w:tcW w:w="1708" w:type="dxa"/>
          </w:tcPr>
          <w:p w14:paraId="129D79D8" w14:textId="77777777" w:rsidR="00BC0DD9" w:rsidRPr="00836B0F" w:rsidRDefault="00BC0DD9" w:rsidP="00AD08AA"/>
        </w:tc>
        <w:tc>
          <w:tcPr>
            <w:tcW w:w="1560" w:type="dxa"/>
          </w:tcPr>
          <w:p w14:paraId="3E5816E8" w14:textId="77777777" w:rsidR="00BC0DD9" w:rsidRPr="00836B0F" w:rsidRDefault="00BC0DD9" w:rsidP="00AD08AA"/>
        </w:tc>
        <w:tc>
          <w:tcPr>
            <w:tcW w:w="1984" w:type="dxa"/>
          </w:tcPr>
          <w:p w14:paraId="5473880A" w14:textId="77777777" w:rsidR="00BC0DD9" w:rsidRPr="00836B0F" w:rsidRDefault="00BC0DD9" w:rsidP="00AD08AA"/>
        </w:tc>
      </w:tr>
      <w:tr w:rsidR="00BC0DD9" w:rsidRPr="00836B0F" w14:paraId="53A49E15" w14:textId="77777777" w:rsidTr="00C77313">
        <w:trPr>
          <w:trHeight w:val="170"/>
        </w:trPr>
        <w:tc>
          <w:tcPr>
            <w:tcW w:w="0" w:type="auto"/>
            <w:noWrap/>
            <w:hideMark/>
          </w:tcPr>
          <w:p w14:paraId="23472985" w14:textId="77777777" w:rsidR="00BC0DD9" w:rsidRPr="00836B0F" w:rsidRDefault="00BC0DD9" w:rsidP="00AD08AA">
            <w:r w:rsidRPr="00836B0F">
              <w:t>Neodelphineis pelagica</w:t>
            </w:r>
          </w:p>
        </w:tc>
        <w:tc>
          <w:tcPr>
            <w:tcW w:w="1708" w:type="dxa"/>
          </w:tcPr>
          <w:p w14:paraId="7C1089F0" w14:textId="77777777" w:rsidR="00BC0DD9" w:rsidRPr="00836B0F" w:rsidRDefault="00BC0DD9" w:rsidP="00AD08AA">
            <w:r w:rsidRPr="00836B0F">
              <w:t>+</w:t>
            </w:r>
          </w:p>
        </w:tc>
        <w:tc>
          <w:tcPr>
            <w:tcW w:w="1560" w:type="dxa"/>
          </w:tcPr>
          <w:p w14:paraId="2188A5FD" w14:textId="77777777" w:rsidR="00BC0DD9" w:rsidRPr="00836B0F" w:rsidRDefault="00BC0DD9" w:rsidP="00AD08AA">
            <w:r w:rsidRPr="00836B0F">
              <w:t>+</w:t>
            </w:r>
          </w:p>
        </w:tc>
        <w:tc>
          <w:tcPr>
            <w:tcW w:w="1984" w:type="dxa"/>
          </w:tcPr>
          <w:p w14:paraId="1254A0AC" w14:textId="77777777" w:rsidR="00BC0DD9" w:rsidRPr="00836B0F" w:rsidRDefault="00BC0DD9" w:rsidP="00AD08AA">
            <w:r w:rsidRPr="00836B0F">
              <w:t>+</w:t>
            </w:r>
          </w:p>
        </w:tc>
      </w:tr>
      <w:tr w:rsidR="00BC0DD9" w:rsidRPr="00836B0F" w14:paraId="56FB859A" w14:textId="77777777" w:rsidTr="00C77313">
        <w:trPr>
          <w:trHeight w:val="170"/>
        </w:trPr>
        <w:tc>
          <w:tcPr>
            <w:tcW w:w="0" w:type="auto"/>
            <w:noWrap/>
            <w:hideMark/>
          </w:tcPr>
          <w:p w14:paraId="6D515CEC" w14:textId="77777777" w:rsidR="00BC0DD9" w:rsidRPr="00836B0F" w:rsidRDefault="00BC0DD9" w:rsidP="00AD08AA">
            <w:r w:rsidRPr="00836B0F">
              <w:t>Rhizosoleniales</w:t>
            </w:r>
          </w:p>
        </w:tc>
        <w:tc>
          <w:tcPr>
            <w:tcW w:w="1708" w:type="dxa"/>
          </w:tcPr>
          <w:p w14:paraId="6566CD02" w14:textId="77777777" w:rsidR="00BC0DD9" w:rsidRPr="00836B0F" w:rsidRDefault="00BC0DD9" w:rsidP="00AD08AA"/>
        </w:tc>
        <w:tc>
          <w:tcPr>
            <w:tcW w:w="1560" w:type="dxa"/>
          </w:tcPr>
          <w:p w14:paraId="33D3A88F" w14:textId="77777777" w:rsidR="00BC0DD9" w:rsidRPr="00836B0F" w:rsidRDefault="00BC0DD9" w:rsidP="00AD08AA"/>
        </w:tc>
        <w:tc>
          <w:tcPr>
            <w:tcW w:w="1984" w:type="dxa"/>
          </w:tcPr>
          <w:p w14:paraId="59F63FD4" w14:textId="77777777" w:rsidR="00BC0DD9" w:rsidRPr="00836B0F" w:rsidRDefault="00BC0DD9" w:rsidP="00AD08AA"/>
        </w:tc>
      </w:tr>
      <w:tr w:rsidR="00BC0DD9" w:rsidRPr="00836B0F" w14:paraId="19632914" w14:textId="77777777" w:rsidTr="00C77313">
        <w:trPr>
          <w:trHeight w:val="170"/>
        </w:trPr>
        <w:tc>
          <w:tcPr>
            <w:tcW w:w="0" w:type="auto"/>
            <w:noWrap/>
            <w:hideMark/>
          </w:tcPr>
          <w:p w14:paraId="0A4139C5" w14:textId="77777777" w:rsidR="00BC0DD9" w:rsidRPr="00836B0F" w:rsidRDefault="00BC0DD9" w:rsidP="00AD08AA">
            <w:r w:rsidRPr="00836B0F">
              <w:t>Guinardia delicatula</w:t>
            </w:r>
          </w:p>
        </w:tc>
        <w:tc>
          <w:tcPr>
            <w:tcW w:w="1708" w:type="dxa"/>
          </w:tcPr>
          <w:p w14:paraId="0351DF5C" w14:textId="77777777" w:rsidR="00BC0DD9" w:rsidRPr="00836B0F" w:rsidRDefault="00BC0DD9" w:rsidP="00AD08AA"/>
        </w:tc>
        <w:tc>
          <w:tcPr>
            <w:tcW w:w="1560" w:type="dxa"/>
          </w:tcPr>
          <w:p w14:paraId="76F28703" w14:textId="77777777" w:rsidR="00BC0DD9" w:rsidRPr="00836B0F" w:rsidRDefault="00BC0DD9" w:rsidP="00AD08AA">
            <w:r w:rsidRPr="00836B0F">
              <w:t>+</w:t>
            </w:r>
          </w:p>
        </w:tc>
        <w:tc>
          <w:tcPr>
            <w:tcW w:w="1984" w:type="dxa"/>
          </w:tcPr>
          <w:p w14:paraId="51327FF1" w14:textId="77777777" w:rsidR="00BC0DD9" w:rsidRPr="00836B0F" w:rsidRDefault="00BC0DD9" w:rsidP="00AD08AA">
            <w:r w:rsidRPr="00836B0F">
              <w:t>+</w:t>
            </w:r>
          </w:p>
        </w:tc>
      </w:tr>
      <w:tr w:rsidR="00BC0DD9" w:rsidRPr="00836B0F" w14:paraId="67C018B5" w14:textId="77777777" w:rsidTr="00C77313">
        <w:trPr>
          <w:trHeight w:val="170"/>
        </w:trPr>
        <w:tc>
          <w:tcPr>
            <w:tcW w:w="0" w:type="auto"/>
            <w:noWrap/>
            <w:hideMark/>
          </w:tcPr>
          <w:p w14:paraId="0C2BA6A8" w14:textId="77777777" w:rsidR="00BC0DD9" w:rsidRPr="00836B0F" w:rsidRDefault="00BC0DD9" w:rsidP="00AD08AA">
            <w:r w:rsidRPr="00836B0F">
              <w:t>Guinardia flaccida</w:t>
            </w:r>
          </w:p>
        </w:tc>
        <w:tc>
          <w:tcPr>
            <w:tcW w:w="1708" w:type="dxa"/>
          </w:tcPr>
          <w:p w14:paraId="01A52BF7" w14:textId="77777777" w:rsidR="00BC0DD9" w:rsidRPr="00836B0F" w:rsidRDefault="00BC0DD9" w:rsidP="00AD08AA">
            <w:r w:rsidRPr="00836B0F">
              <w:t>+</w:t>
            </w:r>
          </w:p>
        </w:tc>
        <w:tc>
          <w:tcPr>
            <w:tcW w:w="1560" w:type="dxa"/>
          </w:tcPr>
          <w:p w14:paraId="3894474C" w14:textId="77777777" w:rsidR="00BC0DD9" w:rsidRPr="00836B0F" w:rsidRDefault="00BC0DD9" w:rsidP="00AD08AA"/>
        </w:tc>
        <w:tc>
          <w:tcPr>
            <w:tcW w:w="1984" w:type="dxa"/>
          </w:tcPr>
          <w:p w14:paraId="2B7FFAAA" w14:textId="77777777" w:rsidR="00BC0DD9" w:rsidRPr="00836B0F" w:rsidRDefault="00BC0DD9" w:rsidP="00AD08AA">
            <w:r w:rsidRPr="00836B0F">
              <w:t>+</w:t>
            </w:r>
          </w:p>
        </w:tc>
      </w:tr>
      <w:tr w:rsidR="00BC0DD9" w:rsidRPr="00836B0F" w14:paraId="48242BD1" w14:textId="77777777" w:rsidTr="00C77313">
        <w:trPr>
          <w:trHeight w:val="170"/>
        </w:trPr>
        <w:tc>
          <w:tcPr>
            <w:tcW w:w="0" w:type="auto"/>
            <w:noWrap/>
            <w:hideMark/>
          </w:tcPr>
          <w:p w14:paraId="4F80C67F" w14:textId="77777777" w:rsidR="00BC0DD9" w:rsidRPr="00836B0F" w:rsidRDefault="00BC0DD9" w:rsidP="00AD08AA">
            <w:r w:rsidRPr="00836B0F">
              <w:t>Guinardia striata</w:t>
            </w:r>
          </w:p>
        </w:tc>
        <w:tc>
          <w:tcPr>
            <w:tcW w:w="1708" w:type="dxa"/>
          </w:tcPr>
          <w:p w14:paraId="1A4BE1D0" w14:textId="77777777" w:rsidR="00BC0DD9" w:rsidRPr="00836B0F" w:rsidRDefault="00BC0DD9" w:rsidP="00AD08AA">
            <w:r w:rsidRPr="00836B0F">
              <w:t>+</w:t>
            </w:r>
          </w:p>
        </w:tc>
        <w:tc>
          <w:tcPr>
            <w:tcW w:w="1560" w:type="dxa"/>
          </w:tcPr>
          <w:p w14:paraId="6C229CB6" w14:textId="77777777" w:rsidR="00BC0DD9" w:rsidRPr="00836B0F" w:rsidRDefault="00BC0DD9" w:rsidP="00AD08AA">
            <w:r w:rsidRPr="00836B0F">
              <w:t>+</w:t>
            </w:r>
          </w:p>
        </w:tc>
        <w:tc>
          <w:tcPr>
            <w:tcW w:w="1984" w:type="dxa"/>
          </w:tcPr>
          <w:p w14:paraId="06E2DC25" w14:textId="77777777" w:rsidR="00BC0DD9" w:rsidRPr="00836B0F" w:rsidRDefault="00BC0DD9" w:rsidP="00AD08AA">
            <w:r w:rsidRPr="00836B0F">
              <w:t>+</w:t>
            </w:r>
          </w:p>
        </w:tc>
      </w:tr>
      <w:tr w:rsidR="00BC0DD9" w:rsidRPr="00836B0F" w14:paraId="71E16770" w14:textId="77777777" w:rsidTr="00C77313">
        <w:trPr>
          <w:trHeight w:val="170"/>
        </w:trPr>
        <w:tc>
          <w:tcPr>
            <w:tcW w:w="0" w:type="auto"/>
            <w:noWrap/>
            <w:hideMark/>
          </w:tcPr>
          <w:p w14:paraId="2EB1C97E" w14:textId="77777777" w:rsidR="00BC0DD9" w:rsidRPr="00836B0F" w:rsidRDefault="00BC0DD9" w:rsidP="00AD08AA">
            <w:r w:rsidRPr="00836B0F">
              <w:t>Neocalyptrella robusta</w:t>
            </w:r>
          </w:p>
        </w:tc>
        <w:tc>
          <w:tcPr>
            <w:tcW w:w="1708" w:type="dxa"/>
          </w:tcPr>
          <w:p w14:paraId="758BB512" w14:textId="77777777" w:rsidR="00BC0DD9" w:rsidRPr="00836B0F" w:rsidRDefault="00BC0DD9" w:rsidP="00AD08AA"/>
        </w:tc>
        <w:tc>
          <w:tcPr>
            <w:tcW w:w="1560" w:type="dxa"/>
          </w:tcPr>
          <w:p w14:paraId="0BAE6CA0" w14:textId="77777777" w:rsidR="00BC0DD9" w:rsidRPr="00836B0F" w:rsidRDefault="00BC0DD9" w:rsidP="00AD08AA">
            <w:r w:rsidRPr="00836B0F">
              <w:t>+</w:t>
            </w:r>
          </w:p>
        </w:tc>
        <w:tc>
          <w:tcPr>
            <w:tcW w:w="1984" w:type="dxa"/>
          </w:tcPr>
          <w:p w14:paraId="3D89FDFB" w14:textId="77777777" w:rsidR="00BC0DD9" w:rsidRPr="00836B0F" w:rsidRDefault="00BC0DD9" w:rsidP="00AD08AA">
            <w:r w:rsidRPr="00836B0F">
              <w:t>+</w:t>
            </w:r>
          </w:p>
        </w:tc>
      </w:tr>
      <w:tr w:rsidR="00BC0DD9" w:rsidRPr="00836B0F" w14:paraId="08B8DC65" w14:textId="77777777" w:rsidTr="00C77313">
        <w:trPr>
          <w:trHeight w:val="170"/>
        </w:trPr>
        <w:tc>
          <w:tcPr>
            <w:tcW w:w="0" w:type="auto"/>
            <w:noWrap/>
            <w:hideMark/>
          </w:tcPr>
          <w:p w14:paraId="6F4A2B0C" w14:textId="77777777" w:rsidR="00BC0DD9" w:rsidRPr="00836B0F" w:rsidRDefault="00BC0DD9" w:rsidP="00AD08AA">
            <w:r w:rsidRPr="00836B0F">
              <w:t>Proboscia alata</w:t>
            </w:r>
          </w:p>
        </w:tc>
        <w:tc>
          <w:tcPr>
            <w:tcW w:w="1708" w:type="dxa"/>
          </w:tcPr>
          <w:p w14:paraId="0B6252D7" w14:textId="77777777" w:rsidR="00BC0DD9" w:rsidRPr="00836B0F" w:rsidRDefault="00BC0DD9" w:rsidP="00AD08AA">
            <w:r w:rsidRPr="00836B0F">
              <w:t>+</w:t>
            </w:r>
          </w:p>
        </w:tc>
        <w:tc>
          <w:tcPr>
            <w:tcW w:w="1560" w:type="dxa"/>
          </w:tcPr>
          <w:p w14:paraId="5610AFBC" w14:textId="77777777" w:rsidR="00BC0DD9" w:rsidRPr="00836B0F" w:rsidRDefault="00BC0DD9" w:rsidP="00AD08AA">
            <w:r w:rsidRPr="00836B0F">
              <w:t>+</w:t>
            </w:r>
          </w:p>
        </w:tc>
        <w:tc>
          <w:tcPr>
            <w:tcW w:w="1984" w:type="dxa"/>
          </w:tcPr>
          <w:p w14:paraId="5932B0E3" w14:textId="77777777" w:rsidR="00BC0DD9" w:rsidRPr="00836B0F" w:rsidRDefault="00BC0DD9" w:rsidP="00AD08AA"/>
        </w:tc>
      </w:tr>
      <w:tr w:rsidR="00BC0DD9" w:rsidRPr="00836B0F" w14:paraId="5A115DA0" w14:textId="77777777" w:rsidTr="00C77313">
        <w:trPr>
          <w:trHeight w:val="170"/>
        </w:trPr>
        <w:tc>
          <w:tcPr>
            <w:tcW w:w="0" w:type="auto"/>
            <w:noWrap/>
            <w:hideMark/>
          </w:tcPr>
          <w:p w14:paraId="36EBBFB2" w14:textId="77777777" w:rsidR="00BC0DD9" w:rsidRPr="00836B0F" w:rsidRDefault="00BC0DD9" w:rsidP="00AD08AA">
            <w:r w:rsidRPr="00836B0F">
              <w:t>Pseudosolenia calcar-avis</w:t>
            </w:r>
          </w:p>
        </w:tc>
        <w:tc>
          <w:tcPr>
            <w:tcW w:w="1708" w:type="dxa"/>
          </w:tcPr>
          <w:p w14:paraId="0D25E190" w14:textId="77777777" w:rsidR="00BC0DD9" w:rsidRPr="00836B0F" w:rsidRDefault="00BC0DD9" w:rsidP="00AD08AA">
            <w:r w:rsidRPr="00836B0F">
              <w:t>+</w:t>
            </w:r>
          </w:p>
        </w:tc>
        <w:tc>
          <w:tcPr>
            <w:tcW w:w="1560" w:type="dxa"/>
          </w:tcPr>
          <w:p w14:paraId="014B193F" w14:textId="77777777" w:rsidR="00BC0DD9" w:rsidRPr="00836B0F" w:rsidRDefault="00BC0DD9" w:rsidP="00AD08AA">
            <w:r w:rsidRPr="00836B0F">
              <w:t>+</w:t>
            </w:r>
          </w:p>
        </w:tc>
        <w:tc>
          <w:tcPr>
            <w:tcW w:w="1984" w:type="dxa"/>
          </w:tcPr>
          <w:p w14:paraId="391447C0" w14:textId="77777777" w:rsidR="00BC0DD9" w:rsidRPr="00836B0F" w:rsidRDefault="00BC0DD9" w:rsidP="00AD08AA">
            <w:r w:rsidRPr="00836B0F">
              <w:t>+</w:t>
            </w:r>
          </w:p>
        </w:tc>
      </w:tr>
      <w:tr w:rsidR="00BC0DD9" w:rsidRPr="00836B0F" w14:paraId="5C6A0770" w14:textId="77777777" w:rsidTr="00C77313">
        <w:trPr>
          <w:trHeight w:val="170"/>
        </w:trPr>
        <w:tc>
          <w:tcPr>
            <w:tcW w:w="0" w:type="auto"/>
            <w:noWrap/>
            <w:hideMark/>
          </w:tcPr>
          <w:p w14:paraId="6741B65D" w14:textId="77777777" w:rsidR="00BC0DD9" w:rsidRPr="00836B0F" w:rsidRDefault="00BC0DD9" w:rsidP="00AD08AA">
            <w:r w:rsidRPr="00836B0F">
              <w:t>Rhizosolenia bergonii</w:t>
            </w:r>
          </w:p>
        </w:tc>
        <w:tc>
          <w:tcPr>
            <w:tcW w:w="1708" w:type="dxa"/>
          </w:tcPr>
          <w:p w14:paraId="5EFDF58F" w14:textId="77777777" w:rsidR="00BC0DD9" w:rsidRPr="00836B0F" w:rsidRDefault="00BC0DD9" w:rsidP="00AD08AA">
            <w:r w:rsidRPr="00836B0F">
              <w:t>+</w:t>
            </w:r>
          </w:p>
        </w:tc>
        <w:tc>
          <w:tcPr>
            <w:tcW w:w="1560" w:type="dxa"/>
          </w:tcPr>
          <w:p w14:paraId="4FC25EBE" w14:textId="77777777" w:rsidR="00BC0DD9" w:rsidRPr="00836B0F" w:rsidRDefault="00BC0DD9" w:rsidP="00AD08AA"/>
        </w:tc>
        <w:tc>
          <w:tcPr>
            <w:tcW w:w="1984" w:type="dxa"/>
          </w:tcPr>
          <w:p w14:paraId="6EB97929" w14:textId="77777777" w:rsidR="00BC0DD9" w:rsidRPr="00836B0F" w:rsidRDefault="00BC0DD9" w:rsidP="00AD08AA">
            <w:r w:rsidRPr="00836B0F">
              <w:t>+</w:t>
            </w:r>
          </w:p>
        </w:tc>
      </w:tr>
      <w:tr w:rsidR="00BC0DD9" w:rsidRPr="00836B0F" w14:paraId="0E8BF50F" w14:textId="77777777" w:rsidTr="00C77313">
        <w:trPr>
          <w:trHeight w:val="170"/>
        </w:trPr>
        <w:tc>
          <w:tcPr>
            <w:tcW w:w="0" w:type="auto"/>
            <w:noWrap/>
            <w:hideMark/>
          </w:tcPr>
          <w:p w14:paraId="6AAC431B" w14:textId="77777777" w:rsidR="00BC0DD9" w:rsidRPr="00836B0F" w:rsidRDefault="00BC0DD9" w:rsidP="00AD08AA">
            <w:r w:rsidRPr="00836B0F">
              <w:t>Rhizosolenia cf. habetata</w:t>
            </w:r>
          </w:p>
        </w:tc>
        <w:tc>
          <w:tcPr>
            <w:tcW w:w="1708" w:type="dxa"/>
          </w:tcPr>
          <w:p w14:paraId="6D974077" w14:textId="77777777" w:rsidR="00BC0DD9" w:rsidRPr="00836B0F" w:rsidRDefault="00BC0DD9" w:rsidP="00AD08AA">
            <w:r w:rsidRPr="00836B0F">
              <w:t>+</w:t>
            </w:r>
          </w:p>
        </w:tc>
        <w:tc>
          <w:tcPr>
            <w:tcW w:w="1560" w:type="dxa"/>
          </w:tcPr>
          <w:p w14:paraId="5E911761" w14:textId="77777777" w:rsidR="00BC0DD9" w:rsidRPr="00836B0F" w:rsidRDefault="00BC0DD9" w:rsidP="00AD08AA">
            <w:r w:rsidRPr="00836B0F">
              <w:t>+</w:t>
            </w:r>
          </w:p>
        </w:tc>
        <w:tc>
          <w:tcPr>
            <w:tcW w:w="1984" w:type="dxa"/>
          </w:tcPr>
          <w:p w14:paraId="7F3AD1B4" w14:textId="77777777" w:rsidR="00BC0DD9" w:rsidRPr="00836B0F" w:rsidRDefault="00BC0DD9" w:rsidP="00AD08AA">
            <w:r w:rsidRPr="00836B0F">
              <w:t>+</w:t>
            </w:r>
          </w:p>
        </w:tc>
      </w:tr>
      <w:tr w:rsidR="00BC0DD9" w:rsidRPr="00836B0F" w14:paraId="7AA080AA" w14:textId="77777777" w:rsidTr="00C77313">
        <w:trPr>
          <w:trHeight w:val="170"/>
        </w:trPr>
        <w:tc>
          <w:tcPr>
            <w:tcW w:w="0" w:type="auto"/>
            <w:noWrap/>
            <w:hideMark/>
          </w:tcPr>
          <w:p w14:paraId="2A44EDEF" w14:textId="77777777" w:rsidR="00BC0DD9" w:rsidRPr="00836B0F" w:rsidRDefault="00BC0DD9" w:rsidP="00AD08AA">
            <w:r w:rsidRPr="00836B0F">
              <w:t>Rhizosolenia imbricata</w:t>
            </w:r>
          </w:p>
        </w:tc>
        <w:tc>
          <w:tcPr>
            <w:tcW w:w="1708" w:type="dxa"/>
          </w:tcPr>
          <w:p w14:paraId="3168A71E" w14:textId="77777777" w:rsidR="00BC0DD9" w:rsidRPr="00836B0F" w:rsidRDefault="00BC0DD9" w:rsidP="00AD08AA">
            <w:r w:rsidRPr="00836B0F">
              <w:t>+</w:t>
            </w:r>
          </w:p>
        </w:tc>
        <w:tc>
          <w:tcPr>
            <w:tcW w:w="1560" w:type="dxa"/>
          </w:tcPr>
          <w:p w14:paraId="16DFF3B5" w14:textId="77777777" w:rsidR="00BC0DD9" w:rsidRPr="00836B0F" w:rsidRDefault="00BC0DD9" w:rsidP="00AD08AA">
            <w:r w:rsidRPr="00836B0F">
              <w:t>+</w:t>
            </w:r>
          </w:p>
        </w:tc>
        <w:tc>
          <w:tcPr>
            <w:tcW w:w="1984" w:type="dxa"/>
          </w:tcPr>
          <w:p w14:paraId="28951702" w14:textId="77777777" w:rsidR="00BC0DD9" w:rsidRPr="00836B0F" w:rsidRDefault="00BC0DD9" w:rsidP="00AD08AA"/>
        </w:tc>
      </w:tr>
      <w:tr w:rsidR="00BC0DD9" w:rsidRPr="00836B0F" w14:paraId="34BF2B89" w14:textId="77777777" w:rsidTr="00C77313">
        <w:trPr>
          <w:trHeight w:val="170"/>
        </w:trPr>
        <w:tc>
          <w:tcPr>
            <w:tcW w:w="0" w:type="auto"/>
            <w:noWrap/>
            <w:hideMark/>
          </w:tcPr>
          <w:p w14:paraId="7A74EAE5" w14:textId="77777777" w:rsidR="00BC0DD9" w:rsidRPr="00836B0F" w:rsidRDefault="00BC0DD9" w:rsidP="00AD08AA">
            <w:r w:rsidRPr="00836B0F">
              <w:t>Rhizosolenia setigera</w:t>
            </w:r>
          </w:p>
        </w:tc>
        <w:tc>
          <w:tcPr>
            <w:tcW w:w="1708" w:type="dxa"/>
          </w:tcPr>
          <w:p w14:paraId="72645E2E" w14:textId="77777777" w:rsidR="00BC0DD9" w:rsidRPr="00836B0F" w:rsidRDefault="00BC0DD9" w:rsidP="00AD08AA">
            <w:r w:rsidRPr="00836B0F">
              <w:t>+</w:t>
            </w:r>
          </w:p>
        </w:tc>
        <w:tc>
          <w:tcPr>
            <w:tcW w:w="1560" w:type="dxa"/>
          </w:tcPr>
          <w:p w14:paraId="0F7E08D2" w14:textId="77777777" w:rsidR="00BC0DD9" w:rsidRPr="00836B0F" w:rsidRDefault="00BC0DD9" w:rsidP="00AD08AA">
            <w:r w:rsidRPr="00836B0F">
              <w:t>+</w:t>
            </w:r>
          </w:p>
        </w:tc>
        <w:tc>
          <w:tcPr>
            <w:tcW w:w="1984" w:type="dxa"/>
          </w:tcPr>
          <w:p w14:paraId="7125085F" w14:textId="77777777" w:rsidR="00BC0DD9" w:rsidRPr="00836B0F" w:rsidRDefault="00BC0DD9" w:rsidP="00AD08AA">
            <w:r w:rsidRPr="00836B0F">
              <w:t>+</w:t>
            </w:r>
          </w:p>
        </w:tc>
      </w:tr>
      <w:tr w:rsidR="00BC0DD9" w:rsidRPr="00836B0F" w14:paraId="4644CDA6" w14:textId="77777777" w:rsidTr="00C77313">
        <w:trPr>
          <w:trHeight w:val="170"/>
        </w:trPr>
        <w:tc>
          <w:tcPr>
            <w:tcW w:w="0" w:type="auto"/>
            <w:noWrap/>
            <w:hideMark/>
          </w:tcPr>
          <w:p w14:paraId="24F5E689" w14:textId="77777777" w:rsidR="00BC0DD9" w:rsidRPr="00836B0F" w:rsidRDefault="00BC0DD9" w:rsidP="00AD08AA">
            <w:r w:rsidRPr="00836B0F">
              <w:t>Surirellales</w:t>
            </w:r>
          </w:p>
        </w:tc>
        <w:tc>
          <w:tcPr>
            <w:tcW w:w="1708" w:type="dxa"/>
          </w:tcPr>
          <w:p w14:paraId="0899DF5A" w14:textId="77777777" w:rsidR="00BC0DD9" w:rsidRPr="00836B0F" w:rsidRDefault="00BC0DD9" w:rsidP="00AD08AA"/>
        </w:tc>
        <w:tc>
          <w:tcPr>
            <w:tcW w:w="1560" w:type="dxa"/>
          </w:tcPr>
          <w:p w14:paraId="121A4169" w14:textId="77777777" w:rsidR="00BC0DD9" w:rsidRPr="00836B0F" w:rsidRDefault="00BC0DD9" w:rsidP="00AD08AA"/>
        </w:tc>
        <w:tc>
          <w:tcPr>
            <w:tcW w:w="1984" w:type="dxa"/>
          </w:tcPr>
          <w:p w14:paraId="144C1816" w14:textId="77777777" w:rsidR="00BC0DD9" w:rsidRPr="00836B0F" w:rsidRDefault="00BC0DD9" w:rsidP="00AD08AA"/>
        </w:tc>
      </w:tr>
      <w:tr w:rsidR="00BC0DD9" w:rsidRPr="00836B0F" w14:paraId="43834B68" w14:textId="77777777" w:rsidTr="00C77313">
        <w:trPr>
          <w:trHeight w:val="170"/>
        </w:trPr>
        <w:tc>
          <w:tcPr>
            <w:tcW w:w="0" w:type="auto"/>
            <w:noWrap/>
            <w:hideMark/>
          </w:tcPr>
          <w:p w14:paraId="589221FC" w14:textId="77777777" w:rsidR="00BC0DD9" w:rsidRPr="00836B0F" w:rsidRDefault="00BC0DD9" w:rsidP="00AD08AA">
            <w:r w:rsidRPr="00836B0F">
              <w:t>Entomoneis sp</w:t>
            </w:r>
          </w:p>
        </w:tc>
        <w:tc>
          <w:tcPr>
            <w:tcW w:w="1708" w:type="dxa"/>
          </w:tcPr>
          <w:p w14:paraId="792EA1BA" w14:textId="77777777" w:rsidR="00BC0DD9" w:rsidRPr="00836B0F" w:rsidRDefault="00BC0DD9" w:rsidP="00AD08AA">
            <w:r w:rsidRPr="00836B0F">
              <w:t>+</w:t>
            </w:r>
          </w:p>
        </w:tc>
        <w:tc>
          <w:tcPr>
            <w:tcW w:w="1560" w:type="dxa"/>
          </w:tcPr>
          <w:p w14:paraId="0CFF4CF7" w14:textId="77777777" w:rsidR="00BC0DD9" w:rsidRPr="00836B0F" w:rsidRDefault="00BC0DD9" w:rsidP="00AD08AA">
            <w:r w:rsidRPr="00836B0F">
              <w:t>+</w:t>
            </w:r>
          </w:p>
        </w:tc>
        <w:tc>
          <w:tcPr>
            <w:tcW w:w="1984" w:type="dxa"/>
          </w:tcPr>
          <w:p w14:paraId="393864E4" w14:textId="77777777" w:rsidR="00BC0DD9" w:rsidRPr="00836B0F" w:rsidRDefault="00BC0DD9" w:rsidP="00AD08AA">
            <w:r w:rsidRPr="00836B0F">
              <w:t>+</w:t>
            </w:r>
          </w:p>
        </w:tc>
      </w:tr>
      <w:tr w:rsidR="00BC0DD9" w:rsidRPr="00836B0F" w14:paraId="73985CDF" w14:textId="77777777" w:rsidTr="00C77313">
        <w:trPr>
          <w:trHeight w:val="170"/>
        </w:trPr>
        <w:tc>
          <w:tcPr>
            <w:tcW w:w="0" w:type="auto"/>
            <w:noWrap/>
            <w:hideMark/>
          </w:tcPr>
          <w:p w14:paraId="1EF0A0B0" w14:textId="77777777" w:rsidR="00BC0DD9" w:rsidRPr="00836B0F" w:rsidRDefault="00BC0DD9" w:rsidP="00AD08AA">
            <w:r w:rsidRPr="00836B0F">
              <w:t>Surirella sp</w:t>
            </w:r>
          </w:p>
        </w:tc>
        <w:tc>
          <w:tcPr>
            <w:tcW w:w="1708" w:type="dxa"/>
          </w:tcPr>
          <w:p w14:paraId="1051337E" w14:textId="77777777" w:rsidR="00BC0DD9" w:rsidRPr="00836B0F" w:rsidRDefault="00BC0DD9" w:rsidP="00AD08AA">
            <w:r w:rsidRPr="00836B0F">
              <w:t>+</w:t>
            </w:r>
          </w:p>
        </w:tc>
        <w:tc>
          <w:tcPr>
            <w:tcW w:w="1560" w:type="dxa"/>
          </w:tcPr>
          <w:p w14:paraId="16311B0E" w14:textId="77777777" w:rsidR="00BC0DD9" w:rsidRPr="00836B0F" w:rsidRDefault="00BC0DD9" w:rsidP="00AD08AA">
            <w:r w:rsidRPr="00836B0F">
              <w:t>+</w:t>
            </w:r>
          </w:p>
        </w:tc>
        <w:tc>
          <w:tcPr>
            <w:tcW w:w="1984" w:type="dxa"/>
          </w:tcPr>
          <w:p w14:paraId="74E796FD" w14:textId="77777777" w:rsidR="00BC0DD9" w:rsidRPr="00836B0F" w:rsidRDefault="00BC0DD9" w:rsidP="00AD08AA">
            <w:r w:rsidRPr="00836B0F">
              <w:t>+</w:t>
            </w:r>
          </w:p>
        </w:tc>
      </w:tr>
      <w:tr w:rsidR="00BC0DD9" w:rsidRPr="00836B0F" w14:paraId="0CA19776" w14:textId="77777777" w:rsidTr="00C77313">
        <w:trPr>
          <w:trHeight w:val="170"/>
        </w:trPr>
        <w:tc>
          <w:tcPr>
            <w:tcW w:w="0" w:type="auto"/>
            <w:noWrap/>
            <w:hideMark/>
          </w:tcPr>
          <w:p w14:paraId="372FC5AF" w14:textId="77777777" w:rsidR="00BC0DD9" w:rsidRPr="00836B0F" w:rsidRDefault="00BC0DD9" w:rsidP="00AD08AA">
            <w:r w:rsidRPr="00836B0F">
              <w:t>Thalassionematales</w:t>
            </w:r>
          </w:p>
        </w:tc>
        <w:tc>
          <w:tcPr>
            <w:tcW w:w="1708" w:type="dxa"/>
          </w:tcPr>
          <w:p w14:paraId="3EBF88FD" w14:textId="77777777" w:rsidR="00BC0DD9" w:rsidRPr="00836B0F" w:rsidRDefault="00BC0DD9" w:rsidP="00AD08AA"/>
        </w:tc>
        <w:tc>
          <w:tcPr>
            <w:tcW w:w="1560" w:type="dxa"/>
          </w:tcPr>
          <w:p w14:paraId="54F73783" w14:textId="77777777" w:rsidR="00BC0DD9" w:rsidRPr="00836B0F" w:rsidRDefault="00BC0DD9" w:rsidP="00AD08AA"/>
        </w:tc>
        <w:tc>
          <w:tcPr>
            <w:tcW w:w="1984" w:type="dxa"/>
          </w:tcPr>
          <w:p w14:paraId="2B19821F" w14:textId="77777777" w:rsidR="00BC0DD9" w:rsidRPr="00836B0F" w:rsidRDefault="00BC0DD9" w:rsidP="00AD08AA"/>
        </w:tc>
      </w:tr>
      <w:tr w:rsidR="00BC0DD9" w:rsidRPr="00836B0F" w14:paraId="4154113C" w14:textId="77777777" w:rsidTr="00C77313">
        <w:trPr>
          <w:trHeight w:val="170"/>
        </w:trPr>
        <w:tc>
          <w:tcPr>
            <w:tcW w:w="0" w:type="auto"/>
            <w:noWrap/>
            <w:hideMark/>
          </w:tcPr>
          <w:p w14:paraId="2E3C4630" w14:textId="77777777" w:rsidR="00BC0DD9" w:rsidRPr="00836B0F" w:rsidRDefault="00BC0DD9" w:rsidP="00AD08AA">
            <w:r w:rsidRPr="00836B0F">
              <w:lastRenderedPageBreak/>
              <w:t>Lioloma elongatum</w:t>
            </w:r>
          </w:p>
        </w:tc>
        <w:tc>
          <w:tcPr>
            <w:tcW w:w="1708" w:type="dxa"/>
          </w:tcPr>
          <w:p w14:paraId="595D5B61" w14:textId="77777777" w:rsidR="00BC0DD9" w:rsidRPr="00836B0F" w:rsidRDefault="00BC0DD9" w:rsidP="00AD08AA"/>
        </w:tc>
        <w:tc>
          <w:tcPr>
            <w:tcW w:w="1560" w:type="dxa"/>
          </w:tcPr>
          <w:p w14:paraId="6D877E10" w14:textId="77777777" w:rsidR="00BC0DD9" w:rsidRPr="00836B0F" w:rsidRDefault="00BC0DD9" w:rsidP="00AD08AA">
            <w:r w:rsidRPr="00836B0F">
              <w:t>+</w:t>
            </w:r>
          </w:p>
        </w:tc>
        <w:tc>
          <w:tcPr>
            <w:tcW w:w="1984" w:type="dxa"/>
          </w:tcPr>
          <w:p w14:paraId="01FC2640" w14:textId="77777777" w:rsidR="00BC0DD9" w:rsidRPr="00836B0F" w:rsidRDefault="00BC0DD9" w:rsidP="00AD08AA">
            <w:r w:rsidRPr="00836B0F">
              <w:t>+</w:t>
            </w:r>
          </w:p>
        </w:tc>
      </w:tr>
      <w:tr w:rsidR="00BC0DD9" w:rsidRPr="00836B0F" w14:paraId="4F5D7CCE" w14:textId="77777777" w:rsidTr="00C77313">
        <w:trPr>
          <w:trHeight w:val="170"/>
        </w:trPr>
        <w:tc>
          <w:tcPr>
            <w:tcW w:w="0" w:type="auto"/>
            <w:noWrap/>
            <w:hideMark/>
          </w:tcPr>
          <w:p w14:paraId="5125F62D" w14:textId="77777777" w:rsidR="00BC0DD9" w:rsidRPr="00836B0F" w:rsidRDefault="00BC0DD9" w:rsidP="00AD08AA">
            <w:r w:rsidRPr="00836B0F">
              <w:t>Lioloma pacificum</w:t>
            </w:r>
          </w:p>
        </w:tc>
        <w:tc>
          <w:tcPr>
            <w:tcW w:w="1708" w:type="dxa"/>
          </w:tcPr>
          <w:p w14:paraId="386202DA" w14:textId="77777777" w:rsidR="00BC0DD9" w:rsidRPr="00836B0F" w:rsidRDefault="00BC0DD9" w:rsidP="00AD08AA">
            <w:r w:rsidRPr="00836B0F">
              <w:t>+</w:t>
            </w:r>
          </w:p>
        </w:tc>
        <w:tc>
          <w:tcPr>
            <w:tcW w:w="1560" w:type="dxa"/>
          </w:tcPr>
          <w:p w14:paraId="23142B41" w14:textId="77777777" w:rsidR="00BC0DD9" w:rsidRPr="00836B0F" w:rsidRDefault="00BC0DD9" w:rsidP="00AD08AA">
            <w:r w:rsidRPr="00836B0F">
              <w:t>+</w:t>
            </w:r>
          </w:p>
        </w:tc>
        <w:tc>
          <w:tcPr>
            <w:tcW w:w="1984" w:type="dxa"/>
          </w:tcPr>
          <w:p w14:paraId="57CC3015" w14:textId="77777777" w:rsidR="00BC0DD9" w:rsidRPr="00836B0F" w:rsidRDefault="00BC0DD9" w:rsidP="00AD08AA">
            <w:r w:rsidRPr="00836B0F">
              <w:t>+</w:t>
            </w:r>
          </w:p>
        </w:tc>
      </w:tr>
      <w:tr w:rsidR="00BC0DD9" w:rsidRPr="00836B0F" w14:paraId="0762CC73" w14:textId="77777777" w:rsidTr="00C77313">
        <w:trPr>
          <w:trHeight w:val="170"/>
        </w:trPr>
        <w:tc>
          <w:tcPr>
            <w:tcW w:w="0" w:type="auto"/>
            <w:noWrap/>
            <w:hideMark/>
          </w:tcPr>
          <w:p w14:paraId="5089C93F" w14:textId="77777777" w:rsidR="00BC0DD9" w:rsidRPr="00836B0F" w:rsidRDefault="00BC0DD9" w:rsidP="00AD08AA">
            <w:r w:rsidRPr="00836B0F">
              <w:t>Thalassionema sp</w:t>
            </w:r>
          </w:p>
        </w:tc>
        <w:tc>
          <w:tcPr>
            <w:tcW w:w="1708" w:type="dxa"/>
          </w:tcPr>
          <w:p w14:paraId="50FA4AA1" w14:textId="77777777" w:rsidR="00BC0DD9" w:rsidRPr="00836B0F" w:rsidRDefault="00BC0DD9" w:rsidP="00AD08AA">
            <w:r w:rsidRPr="00836B0F">
              <w:t>+</w:t>
            </w:r>
          </w:p>
        </w:tc>
        <w:tc>
          <w:tcPr>
            <w:tcW w:w="1560" w:type="dxa"/>
          </w:tcPr>
          <w:p w14:paraId="2D0DED0A" w14:textId="77777777" w:rsidR="00BC0DD9" w:rsidRPr="00836B0F" w:rsidRDefault="00BC0DD9" w:rsidP="00AD08AA"/>
        </w:tc>
        <w:tc>
          <w:tcPr>
            <w:tcW w:w="1984" w:type="dxa"/>
          </w:tcPr>
          <w:p w14:paraId="0A4B575A" w14:textId="77777777" w:rsidR="00BC0DD9" w:rsidRPr="00836B0F" w:rsidRDefault="00BC0DD9" w:rsidP="00AD08AA">
            <w:r w:rsidRPr="00836B0F">
              <w:t>+</w:t>
            </w:r>
          </w:p>
        </w:tc>
      </w:tr>
      <w:tr w:rsidR="00BC0DD9" w:rsidRPr="00836B0F" w14:paraId="3045A1EE" w14:textId="77777777" w:rsidTr="00C77313">
        <w:trPr>
          <w:trHeight w:val="170"/>
        </w:trPr>
        <w:tc>
          <w:tcPr>
            <w:tcW w:w="0" w:type="auto"/>
            <w:noWrap/>
            <w:hideMark/>
          </w:tcPr>
          <w:p w14:paraId="744A0674" w14:textId="77777777" w:rsidR="00BC0DD9" w:rsidRPr="00836B0F" w:rsidRDefault="00BC0DD9" w:rsidP="00AD08AA">
            <w:r w:rsidRPr="00836B0F">
              <w:t>Thalassionema frauenfeldii</w:t>
            </w:r>
          </w:p>
        </w:tc>
        <w:tc>
          <w:tcPr>
            <w:tcW w:w="1708" w:type="dxa"/>
          </w:tcPr>
          <w:p w14:paraId="56E69690" w14:textId="77777777" w:rsidR="00BC0DD9" w:rsidRPr="00836B0F" w:rsidRDefault="00BC0DD9" w:rsidP="00AD08AA">
            <w:r w:rsidRPr="00836B0F">
              <w:t>+</w:t>
            </w:r>
          </w:p>
        </w:tc>
        <w:tc>
          <w:tcPr>
            <w:tcW w:w="1560" w:type="dxa"/>
          </w:tcPr>
          <w:p w14:paraId="672AE70E" w14:textId="77777777" w:rsidR="00BC0DD9" w:rsidRPr="00836B0F" w:rsidRDefault="00BC0DD9" w:rsidP="00AD08AA">
            <w:r w:rsidRPr="00836B0F">
              <w:t>+</w:t>
            </w:r>
          </w:p>
        </w:tc>
        <w:tc>
          <w:tcPr>
            <w:tcW w:w="1984" w:type="dxa"/>
          </w:tcPr>
          <w:p w14:paraId="73EEEEA2" w14:textId="77777777" w:rsidR="00BC0DD9" w:rsidRPr="00836B0F" w:rsidRDefault="00BC0DD9" w:rsidP="00AD08AA">
            <w:r w:rsidRPr="00836B0F">
              <w:t>+</w:t>
            </w:r>
          </w:p>
        </w:tc>
      </w:tr>
      <w:tr w:rsidR="00BC0DD9" w:rsidRPr="00836B0F" w14:paraId="784C7E34" w14:textId="77777777" w:rsidTr="00C77313">
        <w:trPr>
          <w:trHeight w:val="170"/>
        </w:trPr>
        <w:tc>
          <w:tcPr>
            <w:tcW w:w="0" w:type="auto"/>
            <w:noWrap/>
            <w:hideMark/>
          </w:tcPr>
          <w:p w14:paraId="7A6202A5" w14:textId="77777777" w:rsidR="00BC0DD9" w:rsidRPr="00836B0F" w:rsidRDefault="00BC0DD9" w:rsidP="00AD08AA">
            <w:r w:rsidRPr="00836B0F">
              <w:t>Thalassionema nitzschioides</w:t>
            </w:r>
          </w:p>
        </w:tc>
        <w:tc>
          <w:tcPr>
            <w:tcW w:w="1708" w:type="dxa"/>
          </w:tcPr>
          <w:p w14:paraId="1D0C7652" w14:textId="77777777" w:rsidR="00BC0DD9" w:rsidRPr="00836B0F" w:rsidRDefault="00BC0DD9" w:rsidP="00AD08AA">
            <w:r w:rsidRPr="00836B0F">
              <w:t>+</w:t>
            </w:r>
          </w:p>
        </w:tc>
        <w:tc>
          <w:tcPr>
            <w:tcW w:w="1560" w:type="dxa"/>
          </w:tcPr>
          <w:p w14:paraId="0223DD5E" w14:textId="77777777" w:rsidR="00BC0DD9" w:rsidRPr="00836B0F" w:rsidRDefault="00BC0DD9" w:rsidP="00AD08AA">
            <w:r w:rsidRPr="00836B0F">
              <w:t>+</w:t>
            </w:r>
          </w:p>
        </w:tc>
        <w:tc>
          <w:tcPr>
            <w:tcW w:w="1984" w:type="dxa"/>
          </w:tcPr>
          <w:p w14:paraId="34F00DC1" w14:textId="77777777" w:rsidR="00BC0DD9" w:rsidRPr="00836B0F" w:rsidRDefault="00BC0DD9" w:rsidP="00AD08AA">
            <w:r w:rsidRPr="00836B0F">
              <w:t>+</w:t>
            </w:r>
          </w:p>
        </w:tc>
      </w:tr>
      <w:tr w:rsidR="00BC0DD9" w:rsidRPr="00836B0F" w14:paraId="4976660E" w14:textId="77777777" w:rsidTr="00C77313">
        <w:trPr>
          <w:trHeight w:val="170"/>
        </w:trPr>
        <w:tc>
          <w:tcPr>
            <w:tcW w:w="0" w:type="auto"/>
            <w:noWrap/>
            <w:hideMark/>
          </w:tcPr>
          <w:p w14:paraId="2992809C" w14:textId="77777777" w:rsidR="00BC0DD9" w:rsidRPr="00836B0F" w:rsidRDefault="00BC0DD9" w:rsidP="00AD08AA">
            <w:r w:rsidRPr="00836B0F">
              <w:t>Thalassiosirales</w:t>
            </w:r>
          </w:p>
        </w:tc>
        <w:tc>
          <w:tcPr>
            <w:tcW w:w="1708" w:type="dxa"/>
          </w:tcPr>
          <w:p w14:paraId="745CB3EA" w14:textId="77777777" w:rsidR="00BC0DD9" w:rsidRPr="00836B0F" w:rsidRDefault="00BC0DD9" w:rsidP="00AD08AA"/>
        </w:tc>
        <w:tc>
          <w:tcPr>
            <w:tcW w:w="1560" w:type="dxa"/>
          </w:tcPr>
          <w:p w14:paraId="236F10A5" w14:textId="77777777" w:rsidR="00BC0DD9" w:rsidRPr="00836B0F" w:rsidRDefault="00BC0DD9" w:rsidP="00AD08AA"/>
        </w:tc>
        <w:tc>
          <w:tcPr>
            <w:tcW w:w="1984" w:type="dxa"/>
          </w:tcPr>
          <w:p w14:paraId="76DE4E7F" w14:textId="77777777" w:rsidR="00BC0DD9" w:rsidRPr="00836B0F" w:rsidRDefault="00BC0DD9" w:rsidP="00AD08AA"/>
        </w:tc>
      </w:tr>
      <w:tr w:rsidR="00BC0DD9" w:rsidRPr="00836B0F" w14:paraId="31C1C9A6" w14:textId="77777777" w:rsidTr="00C77313">
        <w:trPr>
          <w:trHeight w:val="170"/>
        </w:trPr>
        <w:tc>
          <w:tcPr>
            <w:tcW w:w="0" w:type="auto"/>
            <w:noWrap/>
            <w:hideMark/>
          </w:tcPr>
          <w:p w14:paraId="5E36141B" w14:textId="77777777" w:rsidR="00BC0DD9" w:rsidRPr="00836B0F" w:rsidRDefault="00BC0DD9" w:rsidP="00AD08AA">
            <w:r w:rsidRPr="00836B0F">
              <w:t>Cyclotella striata</w:t>
            </w:r>
          </w:p>
        </w:tc>
        <w:tc>
          <w:tcPr>
            <w:tcW w:w="1708" w:type="dxa"/>
          </w:tcPr>
          <w:p w14:paraId="5BAE34A9" w14:textId="77777777" w:rsidR="00BC0DD9" w:rsidRPr="00836B0F" w:rsidRDefault="00BC0DD9" w:rsidP="00AD08AA">
            <w:r w:rsidRPr="00836B0F">
              <w:t>+</w:t>
            </w:r>
          </w:p>
        </w:tc>
        <w:tc>
          <w:tcPr>
            <w:tcW w:w="1560" w:type="dxa"/>
          </w:tcPr>
          <w:p w14:paraId="452723F7" w14:textId="77777777" w:rsidR="00BC0DD9" w:rsidRPr="00836B0F" w:rsidRDefault="00BC0DD9" w:rsidP="00AD08AA">
            <w:r w:rsidRPr="00836B0F">
              <w:t>+</w:t>
            </w:r>
          </w:p>
        </w:tc>
        <w:tc>
          <w:tcPr>
            <w:tcW w:w="1984" w:type="dxa"/>
          </w:tcPr>
          <w:p w14:paraId="099B9C24" w14:textId="77777777" w:rsidR="00BC0DD9" w:rsidRPr="00836B0F" w:rsidRDefault="00BC0DD9" w:rsidP="00AD08AA">
            <w:r w:rsidRPr="00836B0F">
              <w:t>+</w:t>
            </w:r>
          </w:p>
        </w:tc>
      </w:tr>
      <w:tr w:rsidR="00BC0DD9" w:rsidRPr="00836B0F" w14:paraId="0A0B63FF" w14:textId="77777777" w:rsidTr="00C77313">
        <w:trPr>
          <w:trHeight w:val="170"/>
        </w:trPr>
        <w:tc>
          <w:tcPr>
            <w:tcW w:w="0" w:type="auto"/>
            <w:noWrap/>
            <w:hideMark/>
          </w:tcPr>
          <w:p w14:paraId="7261C476" w14:textId="77777777" w:rsidR="00BC0DD9" w:rsidRPr="00836B0F" w:rsidRDefault="00BC0DD9" w:rsidP="00AD08AA">
            <w:r w:rsidRPr="00836B0F">
              <w:t>Planktoniella muriformis</w:t>
            </w:r>
          </w:p>
        </w:tc>
        <w:tc>
          <w:tcPr>
            <w:tcW w:w="1708" w:type="dxa"/>
          </w:tcPr>
          <w:p w14:paraId="2BBAD6EF" w14:textId="77777777" w:rsidR="00BC0DD9" w:rsidRPr="00836B0F" w:rsidRDefault="00BC0DD9" w:rsidP="00AD08AA">
            <w:r w:rsidRPr="00836B0F">
              <w:t>+</w:t>
            </w:r>
          </w:p>
        </w:tc>
        <w:tc>
          <w:tcPr>
            <w:tcW w:w="1560" w:type="dxa"/>
          </w:tcPr>
          <w:p w14:paraId="39D4503D" w14:textId="77777777" w:rsidR="00BC0DD9" w:rsidRPr="00836B0F" w:rsidRDefault="00BC0DD9" w:rsidP="00AD08AA">
            <w:r w:rsidRPr="00836B0F">
              <w:t>+</w:t>
            </w:r>
          </w:p>
        </w:tc>
        <w:tc>
          <w:tcPr>
            <w:tcW w:w="1984" w:type="dxa"/>
          </w:tcPr>
          <w:p w14:paraId="2116FD98" w14:textId="77777777" w:rsidR="00BC0DD9" w:rsidRPr="00836B0F" w:rsidRDefault="00BC0DD9" w:rsidP="00AD08AA">
            <w:r w:rsidRPr="00836B0F">
              <w:t>+</w:t>
            </w:r>
          </w:p>
        </w:tc>
      </w:tr>
      <w:tr w:rsidR="00BC0DD9" w:rsidRPr="00836B0F" w14:paraId="0BF96E50" w14:textId="77777777" w:rsidTr="00C77313">
        <w:trPr>
          <w:trHeight w:val="170"/>
        </w:trPr>
        <w:tc>
          <w:tcPr>
            <w:tcW w:w="0" w:type="auto"/>
            <w:noWrap/>
            <w:hideMark/>
          </w:tcPr>
          <w:p w14:paraId="7207F4D1" w14:textId="77777777" w:rsidR="00BC0DD9" w:rsidRPr="00836B0F" w:rsidRDefault="00BC0DD9" w:rsidP="00AD08AA">
            <w:r w:rsidRPr="00836B0F">
              <w:t>Skeletonema costatum</w:t>
            </w:r>
          </w:p>
        </w:tc>
        <w:tc>
          <w:tcPr>
            <w:tcW w:w="1708" w:type="dxa"/>
          </w:tcPr>
          <w:p w14:paraId="3647E532" w14:textId="77777777" w:rsidR="00BC0DD9" w:rsidRPr="00836B0F" w:rsidRDefault="00BC0DD9" w:rsidP="00AD08AA"/>
        </w:tc>
        <w:tc>
          <w:tcPr>
            <w:tcW w:w="1560" w:type="dxa"/>
          </w:tcPr>
          <w:p w14:paraId="7F307EF6" w14:textId="77777777" w:rsidR="00BC0DD9" w:rsidRPr="00836B0F" w:rsidRDefault="00BC0DD9" w:rsidP="00AD08AA">
            <w:r w:rsidRPr="00836B0F">
              <w:t>+</w:t>
            </w:r>
          </w:p>
        </w:tc>
        <w:tc>
          <w:tcPr>
            <w:tcW w:w="1984" w:type="dxa"/>
          </w:tcPr>
          <w:p w14:paraId="02838E5E" w14:textId="77777777" w:rsidR="00BC0DD9" w:rsidRPr="00836B0F" w:rsidRDefault="00BC0DD9" w:rsidP="00AD08AA"/>
        </w:tc>
      </w:tr>
      <w:tr w:rsidR="00BC0DD9" w:rsidRPr="00836B0F" w14:paraId="79CB4616" w14:textId="77777777" w:rsidTr="00C77313">
        <w:trPr>
          <w:trHeight w:val="170"/>
        </w:trPr>
        <w:tc>
          <w:tcPr>
            <w:tcW w:w="0" w:type="auto"/>
            <w:noWrap/>
            <w:hideMark/>
          </w:tcPr>
          <w:p w14:paraId="7B09B573" w14:textId="77777777" w:rsidR="00BC0DD9" w:rsidRPr="00836B0F" w:rsidRDefault="00BC0DD9" w:rsidP="00AD08AA">
            <w:r w:rsidRPr="00836B0F">
              <w:t>Skeletonema pseudocostatum</w:t>
            </w:r>
          </w:p>
        </w:tc>
        <w:tc>
          <w:tcPr>
            <w:tcW w:w="1708" w:type="dxa"/>
          </w:tcPr>
          <w:p w14:paraId="3E82EB10" w14:textId="77777777" w:rsidR="00BC0DD9" w:rsidRPr="00836B0F" w:rsidRDefault="00BC0DD9" w:rsidP="00AD08AA">
            <w:r w:rsidRPr="00836B0F">
              <w:t>+</w:t>
            </w:r>
          </w:p>
        </w:tc>
        <w:tc>
          <w:tcPr>
            <w:tcW w:w="1560" w:type="dxa"/>
          </w:tcPr>
          <w:p w14:paraId="3F809DE7" w14:textId="77777777" w:rsidR="00BC0DD9" w:rsidRPr="00836B0F" w:rsidRDefault="00BC0DD9" w:rsidP="00AD08AA">
            <w:r w:rsidRPr="00836B0F">
              <w:t>+</w:t>
            </w:r>
          </w:p>
        </w:tc>
        <w:tc>
          <w:tcPr>
            <w:tcW w:w="1984" w:type="dxa"/>
          </w:tcPr>
          <w:p w14:paraId="44367FA2" w14:textId="77777777" w:rsidR="00BC0DD9" w:rsidRPr="00836B0F" w:rsidRDefault="00BC0DD9" w:rsidP="00AD08AA">
            <w:r w:rsidRPr="00836B0F">
              <w:t>+</w:t>
            </w:r>
          </w:p>
        </w:tc>
      </w:tr>
      <w:tr w:rsidR="00BC0DD9" w:rsidRPr="00836B0F" w14:paraId="6AEE9947" w14:textId="77777777" w:rsidTr="00C77313">
        <w:trPr>
          <w:trHeight w:val="170"/>
        </w:trPr>
        <w:tc>
          <w:tcPr>
            <w:tcW w:w="0" w:type="auto"/>
            <w:noWrap/>
            <w:hideMark/>
          </w:tcPr>
          <w:p w14:paraId="064CAAD7" w14:textId="77777777" w:rsidR="00BC0DD9" w:rsidRPr="00836B0F" w:rsidRDefault="00BC0DD9" w:rsidP="00AD08AA">
            <w:r w:rsidRPr="00836B0F">
              <w:t>Skeletonema tropicum</w:t>
            </w:r>
          </w:p>
        </w:tc>
        <w:tc>
          <w:tcPr>
            <w:tcW w:w="1708" w:type="dxa"/>
          </w:tcPr>
          <w:p w14:paraId="46429C7F" w14:textId="77777777" w:rsidR="00BC0DD9" w:rsidRPr="00836B0F" w:rsidRDefault="00BC0DD9" w:rsidP="00AD08AA">
            <w:r w:rsidRPr="00836B0F">
              <w:t>+</w:t>
            </w:r>
          </w:p>
        </w:tc>
        <w:tc>
          <w:tcPr>
            <w:tcW w:w="1560" w:type="dxa"/>
          </w:tcPr>
          <w:p w14:paraId="047A9C4A" w14:textId="77777777" w:rsidR="00BC0DD9" w:rsidRPr="00836B0F" w:rsidRDefault="00BC0DD9" w:rsidP="00AD08AA">
            <w:r w:rsidRPr="00836B0F">
              <w:t>+</w:t>
            </w:r>
          </w:p>
        </w:tc>
        <w:tc>
          <w:tcPr>
            <w:tcW w:w="1984" w:type="dxa"/>
          </w:tcPr>
          <w:p w14:paraId="6ECA88CA" w14:textId="77777777" w:rsidR="00BC0DD9" w:rsidRPr="00836B0F" w:rsidRDefault="00BC0DD9" w:rsidP="00AD08AA">
            <w:r w:rsidRPr="00836B0F">
              <w:t>+</w:t>
            </w:r>
          </w:p>
        </w:tc>
      </w:tr>
      <w:tr w:rsidR="00BC0DD9" w:rsidRPr="00836B0F" w14:paraId="14CC4D6F" w14:textId="77777777" w:rsidTr="00C77313">
        <w:trPr>
          <w:trHeight w:val="170"/>
        </w:trPr>
        <w:tc>
          <w:tcPr>
            <w:tcW w:w="0" w:type="auto"/>
            <w:noWrap/>
            <w:hideMark/>
          </w:tcPr>
          <w:p w14:paraId="5E7B2836" w14:textId="77777777" w:rsidR="00BC0DD9" w:rsidRPr="00836B0F" w:rsidRDefault="00BC0DD9" w:rsidP="00AD08AA">
            <w:r w:rsidRPr="00836B0F">
              <w:t>Thalassiosira sp</w:t>
            </w:r>
          </w:p>
        </w:tc>
        <w:tc>
          <w:tcPr>
            <w:tcW w:w="1708" w:type="dxa"/>
          </w:tcPr>
          <w:p w14:paraId="35C27D5A" w14:textId="77777777" w:rsidR="00BC0DD9" w:rsidRPr="00836B0F" w:rsidRDefault="00BC0DD9" w:rsidP="00AD08AA">
            <w:r w:rsidRPr="00836B0F">
              <w:t>+</w:t>
            </w:r>
          </w:p>
        </w:tc>
        <w:tc>
          <w:tcPr>
            <w:tcW w:w="1560" w:type="dxa"/>
          </w:tcPr>
          <w:p w14:paraId="014FC874" w14:textId="77777777" w:rsidR="00BC0DD9" w:rsidRPr="00836B0F" w:rsidRDefault="00BC0DD9" w:rsidP="00AD08AA">
            <w:r w:rsidRPr="00836B0F">
              <w:t>+</w:t>
            </w:r>
          </w:p>
        </w:tc>
        <w:tc>
          <w:tcPr>
            <w:tcW w:w="1984" w:type="dxa"/>
          </w:tcPr>
          <w:p w14:paraId="6CC9CD0D" w14:textId="77777777" w:rsidR="00BC0DD9" w:rsidRPr="00836B0F" w:rsidRDefault="00BC0DD9" w:rsidP="00AD08AA">
            <w:r w:rsidRPr="00836B0F">
              <w:t>+</w:t>
            </w:r>
          </w:p>
        </w:tc>
      </w:tr>
      <w:tr w:rsidR="00BC0DD9" w:rsidRPr="00836B0F" w14:paraId="2823FB31" w14:textId="77777777" w:rsidTr="00C77313">
        <w:trPr>
          <w:trHeight w:val="170"/>
        </w:trPr>
        <w:tc>
          <w:tcPr>
            <w:tcW w:w="0" w:type="auto"/>
            <w:noWrap/>
            <w:hideMark/>
          </w:tcPr>
          <w:p w14:paraId="7CC354F1" w14:textId="77777777" w:rsidR="00BC0DD9" w:rsidRPr="00836B0F" w:rsidRDefault="00BC0DD9" w:rsidP="00AD08AA">
            <w:r w:rsidRPr="00836B0F">
              <w:t>Triceratiales</w:t>
            </w:r>
          </w:p>
        </w:tc>
        <w:tc>
          <w:tcPr>
            <w:tcW w:w="1708" w:type="dxa"/>
          </w:tcPr>
          <w:p w14:paraId="6C9E958A" w14:textId="77777777" w:rsidR="00BC0DD9" w:rsidRPr="00836B0F" w:rsidRDefault="00BC0DD9" w:rsidP="00AD08AA"/>
        </w:tc>
        <w:tc>
          <w:tcPr>
            <w:tcW w:w="1560" w:type="dxa"/>
          </w:tcPr>
          <w:p w14:paraId="1ADBAFDE" w14:textId="77777777" w:rsidR="00BC0DD9" w:rsidRPr="00836B0F" w:rsidRDefault="00BC0DD9" w:rsidP="00AD08AA"/>
        </w:tc>
        <w:tc>
          <w:tcPr>
            <w:tcW w:w="1984" w:type="dxa"/>
          </w:tcPr>
          <w:p w14:paraId="78F69E4D" w14:textId="77777777" w:rsidR="00BC0DD9" w:rsidRPr="00836B0F" w:rsidRDefault="00BC0DD9" w:rsidP="00AD08AA"/>
        </w:tc>
      </w:tr>
      <w:tr w:rsidR="00BC0DD9" w:rsidRPr="00836B0F" w14:paraId="369274A7" w14:textId="77777777" w:rsidTr="00C77313">
        <w:trPr>
          <w:trHeight w:val="170"/>
        </w:trPr>
        <w:tc>
          <w:tcPr>
            <w:tcW w:w="0" w:type="auto"/>
            <w:noWrap/>
            <w:hideMark/>
          </w:tcPr>
          <w:p w14:paraId="07684D2A" w14:textId="77777777" w:rsidR="00BC0DD9" w:rsidRPr="00836B0F" w:rsidRDefault="00BC0DD9" w:rsidP="00AD08AA">
            <w:r w:rsidRPr="00836B0F">
              <w:t>Hobaniella longicruris</w:t>
            </w:r>
          </w:p>
        </w:tc>
        <w:tc>
          <w:tcPr>
            <w:tcW w:w="1708" w:type="dxa"/>
          </w:tcPr>
          <w:p w14:paraId="4764E6E0" w14:textId="77777777" w:rsidR="00BC0DD9" w:rsidRPr="00836B0F" w:rsidRDefault="00BC0DD9" w:rsidP="00AD08AA">
            <w:r w:rsidRPr="00836B0F">
              <w:t>+</w:t>
            </w:r>
          </w:p>
        </w:tc>
        <w:tc>
          <w:tcPr>
            <w:tcW w:w="1560" w:type="dxa"/>
          </w:tcPr>
          <w:p w14:paraId="04F9F612" w14:textId="77777777" w:rsidR="00BC0DD9" w:rsidRPr="00836B0F" w:rsidRDefault="00BC0DD9" w:rsidP="00AD08AA">
            <w:r w:rsidRPr="00836B0F">
              <w:t>+</w:t>
            </w:r>
          </w:p>
        </w:tc>
        <w:tc>
          <w:tcPr>
            <w:tcW w:w="1984" w:type="dxa"/>
          </w:tcPr>
          <w:p w14:paraId="0461CA17" w14:textId="77777777" w:rsidR="00BC0DD9" w:rsidRPr="00836B0F" w:rsidRDefault="00BC0DD9" w:rsidP="00AD08AA"/>
        </w:tc>
      </w:tr>
      <w:tr w:rsidR="00BC0DD9" w:rsidRPr="00836B0F" w14:paraId="00473927" w14:textId="77777777" w:rsidTr="00C77313">
        <w:trPr>
          <w:trHeight w:val="170"/>
        </w:trPr>
        <w:tc>
          <w:tcPr>
            <w:tcW w:w="0" w:type="auto"/>
            <w:noWrap/>
            <w:hideMark/>
          </w:tcPr>
          <w:p w14:paraId="2B91E929" w14:textId="77777777" w:rsidR="00BC0DD9" w:rsidRPr="00836B0F" w:rsidRDefault="00BC0DD9" w:rsidP="00AD08AA">
            <w:r w:rsidRPr="00836B0F">
              <w:t>Odontella sp</w:t>
            </w:r>
          </w:p>
        </w:tc>
        <w:tc>
          <w:tcPr>
            <w:tcW w:w="1708" w:type="dxa"/>
          </w:tcPr>
          <w:p w14:paraId="17AA901B" w14:textId="77777777" w:rsidR="00BC0DD9" w:rsidRPr="00836B0F" w:rsidRDefault="00BC0DD9" w:rsidP="00AD08AA">
            <w:r w:rsidRPr="00836B0F">
              <w:t>+</w:t>
            </w:r>
          </w:p>
        </w:tc>
        <w:tc>
          <w:tcPr>
            <w:tcW w:w="1560" w:type="dxa"/>
          </w:tcPr>
          <w:p w14:paraId="056716DB" w14:textId="77777777" w:rsidR="00BC0DD9" w:rsidRPr="00836B0F" w:rsidRDefault="00BC0DD9" w:rsidP="00AD08AA">
            <w:r w:rsidRPr="00836B0F">
              <w:t>+</w:t>
            </w:r>
          </w:p>
        </w:tc>
        <w:tc>
          <w:tcPr>
            <w:tcW w:w="1984" w:type="dxa"/>
          </w:tcPr>
          <w:p w14:paraId="5EE48821" w14:textId="77777777" w:rsidR="00BC0DD9" w:rsidRPr="00836B0F" w:rsidRDefault="00BC0DD9" w:rsidP="00AD08AA">
            <w:r w:rsidRPr="00836B0F">
              <w:t>+</w:t>
            </w:r>
          </w:p>
        </w:tc>
      </w:tr>
      <w:tr w:rsidR="00BC0DD9" w:rsidRPr="00836B0F" w14:paraId="409A99A3" w14:textId="77777777" w:rsidTr="00C77313">
        <w:trPr>
          <w:trHeight w:val="170"/>
        </w:trPr>
        <w:tc>
          <w:tcPr>
            <w:tcW w:w="0" w:type="auto"/>
            <w:noWrap/>
            <w:hideMark/>
          </w:tcPr>
          <w:p w14:paraId="47683481" w14:textId="77777777" w:rsidR="00BC0DD9" w:rsidRPr="00836B0F" w:rsidRDefault="00BC0DD9" w:rsidP="00AD08AA">
            <w:r w:rsidRPr="00836B0F">
              <w:t>Odontella aurita</w:t>
            </w:r>
          </w:p>
        </w:tc>
        <w:tc>
          <w:tcPr>
            <w:tcW w:w="1708" w:type="dxa"/>
          </w:tcPr>
          <w:p w14:paraId="03B32092" w14:textId="77777777" w:rsidR="00BC0DD9" w:rsidRPr="00836B0F" w:rsidRDefault="00BC0DD9" w:rsidP="00AD08AA"/>
        </w:tc>
        <w:tc>
          <w:tcPr>
            <w:tcW w:w="1560" w:type="dxa"/>
          </w:tcPr>
          <w:p w14:paraId="09F52B87" w14:textId="77777777" w:rsidR="00BC0DD9" w:rsidRPr="00836B0F" w:rsidRDefault="00BC0DD9" w:rsidP="00AD08AA">
            <w:r w:rsidRPr="00836B0F">
              <w:t>+</w:t>
            </w:r>
          </w:p>
        </w:tc>
        <w:tc>
          <w:tcPr>
            <w:tcW w:w="1984" w:type="dxa"/>
          </w:tcPr>
          <w:p w14:paraId="1D938D26" w14:textId="77777777" w:rsidR="00BC0DD9" w:rsidRPr="00836B0F" w:rsidRDefault="00BC0DD9" w:rsidP="00AD08AA">
            <w:r w:rsidRPr="00836B0F">
              <w:t>+</w:t>
            </w:r>
          </w:p>
        </w:tc>
      </w:tr>
      <w:tr w:rsidR="00BC0DD9" w:rsidRPr="00836B0F" w14:paraId="0CE93514" w14:textId="77777777" w:rsidTr="00C77313">
        <w:trPr>
          <w:trHeight w:val="170"/>
        </w:trPr>
        <w:tc>
          <w:tcPr>
            <w:tcW w:w="0" w:type="auto"/>
            <w:noWrap/>
            <w:hideMark/>
          </w:tcPr>
          <w:p w14:paraId="0604C9DA" w14:textId="77777777" w:rsidR="00BC0DD9" w:rsidRPr="00836B0F" w:rsidRDefault="00BC0DD9" w:rsidP="00AD08AA">
            <w:r w:rsidRPr="00836B0F">
              <w:t>Trieres chinensis</w:t>
            </w:r>
          </w:p>
        </w:tc>
        <w:tc>
          <w:tcPr>
            <w:tcW w:w="1708" w:type="dxa"/>
          </w:tcPr>
          <w:p w14:paraId="00C05630" w14:textId="77777777" w:rsidR="00BC0DD9" w:rsidRPr="00836B0F" w:rsidRDefault="00BC0DD9" w:rsidP="00AD08AA">
            <w:r w:rsidRPr="00836B0F">
              <w:t>+</w:t>
            </w:r>
          </w:p>
        </w:tc>
        <w:tc>
          <w:tcPr>
            <w:tcW w:w="1560" w:type="dxa"/>
          </w:tcPr>
          <w:p w14:paraId="6DB7266F" w14:textId="77777777" w:rsidR="00BC0DD9" w:rsidRPr="00836B0F" w:rsidRDefault="00BC0DD9" w:rsidP="00AD08AA">
            <w:r w:rsidRPr="00836B0F">
              <w:t>+</w:t>
            </w:r>
          </w:p>
        </w:tc>
        <w:tc>
          <w:tcPr>
            <w:tcW w:w="1984" w:type="dxa"/>
          </w:tcPr>
          <w:p w14:paraId="264A569B" w14:textId="77777777" w:rsidR="00BC0DD9" w:rsidRPr="00836B0F" w:rsidRDefault="00BC0DD9" w:rsidP="00AD08AA">
            <w:r w:rsidRPr="00836B0F">
              <w:t>+</w:t>
            </w:r>
          </w:p>
        </w:tc>
      </w:tr>
      <w:tr w:rsidR="00BC0DD9" w:rsidRPr="00836B0F" w14:paraId="6A87827C" w14:textId="77777777" w:rsidTr="00C77313">
        <w:trPr>
          <w:trHeight w:val="170"/>
        </w:trPr>
        <w:tc>
          <w:tcPr>
            <w:tcW w:w="0" w:type="auto"/>
            <w:noWrap/>
            <w:hideMark/>
          </w:tcPr>
          <w:p w14:paraId="69A5FFA7" w14:textId="77777777" w:rsidR="00BC0DD9" w:rsidRPr="00836B0F" w:rsidRDefault="00BC0DD9" w:rsidP="00AD08AA">
            <w:r w:rsidRPr="00836B0F">
              <w:t>Trieres mobiliensis</w:t>
            </w:r>
          </w:p>
        </w:tc>
        <w:tc>
          <w:tcPr>
            <w:tcW w:w="1708" w:type="dxa"/>
          </w:tcPr>
          <w:p w14:paraId="204D9D22" w14:textId="77777777" w:rsidR="00BC0DD9" w:rsidRPr="00836B0F" w:rsidRDefault="00BC0DD9" w:rsidP="00AD08AA">
            <w:r w:rsidRPr="00836B0F">
              <w:t>+</w:t>
            </w:r>
          </w:p>
        </w:tc>
        <w:tc>
          <w:tcPr>
            <w:tcW w:w="1560" w:type="dxa"/>
          </w:tcPr>
          <w:p w14:paraId="5C91F7AB" w14:textId="77777777" w:rsidR="00BC0DD9" w:rsidRPr="00836B0F" w:rsidRDefault="00BC0DD9" w:rsidP="00AD08AA">
            <w:r w:rsidRPr="00836B0F">
              <w:t>+</w:t>
            </w:r>
          </w:p>
        </w:tc>
        <w:tc>
          <w:tcPr>
            <w:tcW w:w="1984" w:type="dxa"/>
          </w:tcPr>
          <w:p w14:paraId="66D73E8D" w14:textId="77777777" w:rsidR="00BC0DD9" w:rsidRPr="00836B0F" w:rsidRDefault="00BC0DD9" w:rsidP="00AD08AA">
            <w:r w:rsidRPr="00836B0F">
              <w:t>+</w:t>
            </w:r>
          </w:p>
        </w:tc>
      </w:tr>
      <w:tr w:rsidR="00BC0DD9" w:rsidRPr="00836B0F" w14:paraId="280D280B" w14:textId="77777777" w:rsidTr="00C77313">
        <w:trPr>
          <w:trHeight w:val="170"/>
        </w:trPr>
        <w:tc>
          <w:tcPr>
            <w:tcW w:w="0" w:type="auto"/>
            <w:noWrap/>
            <w:hideMark/>
          </w:tcPr>
          <w:p w14:paraId="6BA5B206" w14:textId="77777777" w:rsidR="00BC0DD9" w:rsidRPr="00836B0F" w:rsidRDefault="00BC0DD9" w:rsidP="00AD08AA">
            <w:r w:rsidRPr="00836B0F">
              <w:t>Dinophyceae</w:t>
            </w:r>
          </w:p>
        </w:tc>
        <w:tc>
          <w:tcPr>
            <w:tcW w:w="1708" w:type="dxa"/>
          </w:tcPr>
          <w:p w14:paraId="4EAB8E5C" w14:textId="77777777" w:rsidR="00BC0DD9" w:rsidRPr="00836B0F" w:rsidRDefault="00BC0DD9" w:rsidP="00AD08AA"/>
        </w:tc>
        <w:tc>
          <w:tcPr>
            <w:tcW w:w="1560" w:type="dxa"/>
          </w:tcPr>
          <w:p w14:paraId="268134C4" w14:textId="77777777" w:rsidR="00BC0DD9" w:rsidRPr="00836B0F" w:rsidRDefault="00BC0DD9" w:rsidP="00AD08AA"/>
        </w:tc>
        <w:tc>
          <w:tcPr>
            <w:tcW w:w="1984" w:type="dxa"/>
          </w:tcPr>
          <w:p w14:paraId="45D218C5" w14:textId="77777777" w:rsidR="00BC0DD9" w:rsidRPr="00836B0F" w:rsidRDefault="00BC0DD9" w:rsidP="00AD08AA"/>
        </w:tc>
      </w:tr>
      <w:tr w:rsidR="00BC0DD9" w:rsidRPr="00836B0F" w14:paraId="28090584" w14:textId="77777777" w:rsidTr="00C77313">
        <w:trPr>
          <w:trHeight w:val="170"/>
        </w:trPr>
        <w:tc>
          <w:tcPr>
            <w:tcW w:w="0" w:type="auto"/>
            <w:noWrap/>
            <w:hideMark/>
          </w:tcPr>
          <w:p w14:paraId="1BC5E5BF" w14:textId="77777777" w:rsidR="00BC0DD9" w:rsidRPr="00836B0F" w:rsidRDefault="00BC0DD9" w:rsidP="00AD08AA">
            <w:r w:rsidRPr="00836B0F">
              <w:t>Dinophysiales</w:t>
            </w:r>
          </w:p>
        </w:tc>
        <w:tc>
          <w:tcPr>
            <w:tcW w:w="1708" w:type="dxa"/>
          </w:tcPr>
          <w:p w14:paraId="120B8943" w14:textId="77777777" w:rsidR="00BC0DD9" w:rsidRPr="00836B0F" w:rsidRDefault="00BC0DD9" w:rsidP="00AD08AA"/>
        </w:tc>
        <w:tc>
          <w:tcPr>
            <w:tcW w:w="1560" w:type="dxa"/>
          </w:tcPr>
          <w:p w14:paraId="5F9D7DA5" w14:textId="77777777" w:rsidR="00BC0DD9" w:rsidRPr="00836B0F" w:rsidRDefault="00BC0DD9" w:rsidP="00AD08AA"/>
        </w:tc>
        <w:tc>
          <w:tcPr>
            <w:tcW w:w="1984" w:type="dxa"/>
          </w:tcPr>
          <w:p w14:paraId="37EA0686" w14:textId="77777777" w:rsidR="00BC0DD9" w:rsidRPr="00836B0F" w:rsidRDefault="00BC0DD9" w:rsidP="00AD08AA"/>
        </w:tc>
      </w:tr>
      <w:tr w:rsidR="00BC0DD9" w:rsidRPr="00836B0F" w14:paraId="500D9FA3" w14:textId="77777777" w:rsidTr="00C77313">
        <w:trPr>
          <w:trHeight w:val="170"/>
        </w:trPr>
        <w:tc>
          <w:tcPr>
            <w:tcW w:w="0" w:type="auto"/>
            <w:noWrap/>
            <w:hideMark/>
          </w:tcPr>
          <w:p w14:paraId="7D2573B0" w14:textId="77777777" w:rsidR="00BC0DD9" w:rsidRPr="00836B0F" w:rsidRDefault="00BC0DD9" w:rsidP="00AD08AA">
            <w:r w:rsidRPr="00836B0F">
              <w:t>Dinophysis caudata</w:t>
            </w:r>
          </w:p>
        </w:tc>
        <w:tc>
          <w:tcPr>
            <w:tcW w:w="1708" w:type="dxa"/>
          </w:tcPr>
          <w:p w14:paraId="20D425DE" w14:textId="77777777" w:rsidR="00BC0DD9" w:rsidRPr="00836B0F" w:rsidRDefault="00BC0DD9" w:rsidP="00AD08AA">
            <w:r w:rsidRPr="00836B0F">
              <w:t>+</w:t>
            </w:r>
          </w:p>
        </w:tc>
        <w:tc>
          <w:tcPr>
            <w:tcW w:w="1560" w:type="dxa"/>
          </w:tcPr>
          <w:p w14:paraId="05BD841A" w14:textId="77777777" w:rsidR="00BC0DD9" w:rsidRPr="00836B0F" w:rsidRDefault="00BC0DD9" w:rsidP="00AD08AA">
            <w:r w:rsidRPr="00836B0F">
              <w:t>+</w:t>
            </w:r>
          </w:p>
        </w:tc>
        <w:tc>
          <w:tcPr>
            <w:tcW w:w="1984" w:type="dxa"/>
          </w:tcPr>
          <w:p w14:paraId="528193BD" w14:textId="77777777" w:rsidR="00BC0DD9" w:rsidRPr="00836B0F" w:rsidRDefault="00BC0DD9" w:rsidP="00AD08AA">
            <w:r w:rsidRPr="00836B0F">
              <w:t>+</w:t>
            </w:r>
          </w:p>
        </w:tc>
      </w:tr>
      <w:tr w:rsidR="00BC0DD9" w:rsidRPr="00836B0F" w14:paraId="03F5D95A" w14:textId="77777777" w:rsidTr="00C77313">
        <w:trPr>
          <w:trHeight w:val="170"/>
        </w:trPr>
        <w:tc>
          <w:tcPr>
            <w:tcW w:w="0" w:type="auto"/>
            <w:noWrap/>
            <w:hideMark/>
          </w:tcPr>
          <w:p w14:paraId="35B21239" w14:textId="77777777" w:rsidR="00BC0DD9" w:rsidRPr="00836B0F" w:rsidRDefault="00BC0DD9" w:rsidP="00AD08AA">
            <w:r w:rsidRPr="00836B0F">
              <w:t>Ornithocercus sp</w:t>
            </w:r>
          </w:p>
        </w:tc>
        <w:tc>
          <w:tcPr>
            <w:tcW w:w="1708" w:type="dxa"/>
          </w:tcPr>
          <w:p w14:paraId="0B71DEAA" w14:textId="77777777" w:rsidR="00BC0DD9" w:rsidRPr="00836B0F" w:rsidRDefault="00BC0DD9" w:rsidP="00AD08AA"/>
        </w:tc>
        <w:tc>
          <w:tcPr>
            <w:tcW w:w="1560" w:type="dxa"/>
          </w:tcPr>
          <w:p w14:paraId="2A77DDF3" w14:textId="77777777" w:rsidR="00BC0DD9" w:rsidRPr="00836B0F" w:rsidRDefault="00BC0DD9" w:rsidP="00AD08AA">
            <w:r w:rsidRPr="00836B0F">
              <w:t>+</w:t>
            </w:r>
          </w:p>
        </w:tc>
        <w:tc>
          <w:tcPr>
            <w:tcW w:w="1984" w:type="dxa"/>
          </w:tcPr>
          <w:p w14:paraId="538A83F9" w14:textId="77777777" w:rsidR="00BC0DD9" w:rsidRPr="00836B0F" w:rsidRDefault="00BC0DD9" w:rsidP="00AD08AA">
            <w:r w:rsidRPr="00836B0F">
              <w:t>+</w:t>
            </w:r>
          </w:p>
        </w:tc>
      </w:tr>
      <w:tr w:rsidR="00BC0DD9" w:rsidRPr="00836B0F" w14:paraId="77B59D54" w14:textId="77777777" w:rsidTr="00C77313">
        <w:trPr>
          <w:trHeight w:val="170"/>
        </w:trPr>
        <w:tc>
          <w:tcPr>
            <w:tcW w:w="0" w:type="auto"/>
            <w:noWrap/>
            <w:hideMark/>
          </w:tcPr>
          <w:p w14:paraId="09A008C5" w14:textId="77777777" w:rsidR="00BC0DD9" w:rsidRPr="00836B0F" w:rsidRDefault="00BC0DD9" w:rsidP="00AD08AA">
            <w:r w:rsidRPr="00836B0F">
              <w:t>Ornithocercus steinii</w:t>
            </w:r>
          </w:p>
        </w:tc>
        <w:tc>
          <w:tcPr>
            <w:tcW w:w="1708" w:type="dxa"/>
          </w:tcPr>
          <w:p w14:paraId="5B7D3472" w14:textId="77777777" w:rsidR="00BC0DD9" w:rsidRPr="00836B0F" w:rsidRDefault="00BC0DD9" w:rsidP="00AD08AA">
            <w:r w:rsidRPr="00836B0F">
              <w:t>+</w:t>
            </w:r>
          </w:p>
        </w:tc>
        <w:tc>
          <w:tcPr>
            <w:tcW w:w="1560" w:type="dxa"/>
          </w:tcPr>
          <w:p w14:paraId="6D51F32C" w14:textId="77777777" w:rsidR="00BC0DD9" w:rsidRPr="00836B0F" w:rsidRDefault="00BC0DD9" w:rsidP="00AD08AA"/>
        </w:tc>
        <w:tc>
          <w:tcPr>
            <w:tcW w:w="1984" w:type="dxa"/>
          </w:tcPr>
          <w:p w14:paraId="7BEABF30" w14:textId="77777777" w:rsidR="00BC0DD9" w:rsidRPr="00836B0F" w:rsidRDefault="00BC0DD9" w:rsidP="00AD08AA">
            <w:r w:rsidRPr="00836B0F">
              <w:t>+</w:t>
            </w:r>
          </w:p>
        </w:tc>
      </w:tr>
      <w:tr w:rsidR="00BC0DD9" w:rsidRPr="00836B0F" w14:paraId="0D60394C" w14:textId="77777777" w:rsidTr="00C77313">
        <w:trPr>
          <w:trHeight w:val="170"/>
        </w:trPr>
        <w:tc>
          <w:tcPr>
            <w:tcW w:w="0" w:type="auto"/>
            <w:noWrap/>
            <w:hideMark/>
          </w:tcPr>
          <w:p w14:paraId="0D619A54" w14:textId="77777777" w:rsidR="00BC0DD9" w:rsidRPr="00836B0F" w:rsidRDefault="00BC0DD9" w:rsidP="00AD08AA">
            <w:r w:rsidRPr="00836B0F">
              <w:t>Ornithocercus thumii</w:t>
            </w:r>
          </w:p>
        </w:tc>
        <w:tc>
          <w:tcPr>
            <w:tcW w:w="1708" w:type="dxa"/>
          </w:tcPr>
          <w:p w14:paraId="746A30E6" w14:textId="77777777" w:rsidR="00BC0DD9" w:rsidRPr="00836B0F" w:rsidRDefault="00BC0DD9" w:rsidP="00AD08AA"/>
        </w:tc>
        <w:tc>
          <w:tcPr>
            <w:tcW w:w="1560" w:type="dxa"/>
          </w:tcPr>
          <w:p w14:paraId="28E2E416" w14:textId="77777777" w:rsidR="00BC0DD9" w:rsidRPr="00836B0F" w:rsidRDefault="00BC0DD9" w:rsidP="00AD08AA">
            <w:r w:rsidRPr="00836B0F">
              <w:t>+</w:t>
            </w:r>
          </w:p>
        </w:tc>
        <w:tc>
          <w:tcPr>
            <w:tcW w:w="1984" w:type="dxa"/>
          </w:tcPr>
          <w:p w14:paraId="2354F5A3" w14:textId="77777777" w:rsidR="00BC0DD9" w:rsidRPr="00836B0F" w:rsidRDefault="00BC0DD9" w:rsidP="00AD08AA"/>
        </w:tc>
      </w:tr>
      <w:tr w:rsidR="00BC0DD9" w:rsidRPr="00836B0F" w14:paraId="453B7566" w14:textId="77777777" w:rsidTr="00C77313">
        <w:trPr>
          <w:trHeight w:val="170"/>
        </w:trPr>
        <w:tc>
          <w:tcPr>
            <w:tcW w:w="0" w:type="auto"/>
            <w:noWrap/>
            <w:hideMark/>
          </w:tcPr>
          <w:p w14:paraId="3F82CC3C" w14:textId="77777777" w:rsidR="00BC0DD9" w:rsidRPr="00836B0F" w:rsidRDefault="00BC0DD9" w:rsidP="00AD08AA">
            <w:r w:rsidRPr="00836B0F">
              <w:t>Phalacroma  sp</w:t>
            </w:r>
          </w:p>
        </w:tc>
        <w:tc>
          <w:tcPr>
            <w:tcW w:w="1708" w:type="dxa"/>
          </w:tcPr>
          <w:p w14:paraId="17E1F968" w14:textId="77777777" w:rsidR="00BC0DD9" w:rsidRPr="00836B0F" w:rsidRDefault="00BC0DD9" w:rsidP="00AD08AA">
            <w:r w:rsidRPr="00836B0F">
              <w:t>+</w:t>
            </w:r>
          </w:p>
        </w:tc>
        <w:tc>
          <w:tcPr>
            <w:tcW w:w="1560" w:type="dxa"/>
          </w:tcPr>
          <w:p w14:paraId="5329DBEE" w14:textId="77777777" w:rsidR="00BC0DD9" w:rsidRPr="00836B0F" w:rsidRDefault="00BC0DD9" w:rsidP="00AD08AA">
            <w:r w:rsidRPr="00836B0F">
              <w:t>+</w:t>
            </w:r>
          </w:p>
        </w:tc>
        <w:tc>
          <w:tcPr>
            <w:tcW w:w="1984" w:type="dxa"/>
          </w:tcPr>
          <w:p w14:paraId="07E70870" w14:textId="77777777" w:rsidR="00BC0DD9" w:rsidRPr="00836B0F" w:rsidRDefault="00BC0DD9" w:rsidP="00AD08AA">
            <w:r w:rsidRPr="00836B0F">
              <w:t>+</w:t>
            </w:r>
          </w:p>
        </w:tc>
      </w:tr>
      <w:tr w:rsidR="00BC0DD9" w:rsidRPr="00836B0F" w14:paraId="5D52A45E" w14:textId="77777777" w:rsidTr="00C77313">
        <w:trPr>
          <w:trHeight w:val="170"/>
        </w:trPr>
        <w:tc>
          <w:tcPr>
            <w:tcW w:w="0" w:type="auto"/>
            <w:noWrap/>
            <w:hideMark/>
          </w:tcPr>
          <w:p w14:paraId="15139330" w14:textId="77777777" w:rsidR="00BC0DD9" w:rsidRPr="00836B0F" w:rsidRDefault="00BC0DD9" w:rsidP="00AD08AA">
            <w:r w:rsidRPr="00836B0F">
              <w:t>Phalacroma mitra</w:t>
            </w:r>
          </w:p>
        </w:tc>
        <w:tc>
          <w:tcPr>
            <w:tcW w:w="1708" w:type="dxa"/>
          </w:tcPr>
          <w:p w14:paraId="2B0256B4" w14:textId="77777777" w:rsidR="00BC0DD9" w:rsidRPr="00836B0F" w:rsidRDefault="00BC0DD9" w:rsidP="00AD08AA"/>
        </w:tc>
        <w:tc>
          <w:tcPr>
            <w:tcW w:w="1560" w:type="dxa"/>
          </w:tcPr>
          <w:p w14:paraId="13C50F0F" w14:textId="77777777" w:rsidR="00BC0DD9" w:rsidRPr="00836B0F" w:rsidRDefault="00BC0DD9" w:rsidP="00AD08AA">
            <w:r w:rsidRPr="00836B0F">
              <w:t>+</w:t>
            </w:r>
          </w:p>
        </w:tc>
        <w:tc>
          <w:tcPr>
            <w:tcW w:w="1984" w:type="dxa"/>
          </w:tcPr>
          <w:p w14:paraId="09DF79DC" w14:textId="77777777" w:rsidR="00BC0DD9" w:rsidRPr="00836B0F" w:rsidRDefault="00BC0DD9" w:rsidP="00AD08AA"/>
        </w:tc>
      </w:tr>
      <w:tr w:rsidR="00BC0DD9" w:rsidRPr="00836B0F" w14:paraId="59253579" w14:textId="77777777" w:rsidTr="00C77313">
        <w:trPr>
          <w:trHeight w:val="170"/>
        </w:trPr>
        <w:tc>
          <w:tcPr>
            <w:tcW w:w="0" w:type="auto"/>
            <w:noWrap/>
            <w:hideMark/>
          </w:tcPr>
          <w:p w14:paraId="467893DF" w14:textId="77777777" w:rsidR="00BC0DD9" w:rsidRPr="00836B0F" w:rsidRDefault="00BC0DD9" w:rsidP="00AD08AA">
            <w:r w:rsidRPr="00836B0F">
              <w:t>Phalacroma rapa</w:t>
            </w:r>
          </w:p>
        </w:tc>
        <w:tc>
          <w:tcPr>
            <w:tcW w:w="1708" w:type="dxa"/>
          </w:tcPr>
          <w:p w14:paraId="1ACDB72B" w14:textId="77777777" w:rsidR="00BC0DD9" w:rsidRPr="00836B0F" w:rsidRDefault="00BC0DD9" w:rsidP="00AD08AA">
            <w:r w:rsidRPr="00836B0F">
              <w:t>+</w:t>
            </w:r>
          </w:p>
        </w:tc>
        <w:tc>
          <w:tcPr>
            <w:tcW w:w="1560" w:type="dxa"/>
          </w:tcPr>
          <w:p w14:paraId="60F8A856" w14:textId="77777777" w:rsidR="00BC0DD9" w:rsidRPr="00836B0F" w:rsidRDefault="00BC0DD9" w:rsidP="00AD08AA">
            <w:r w:rsidRPr="00836B0F">
              <w:t>+</w:t>
            </w:r>
          </w:p>
        </w:tc>
        <w:tc>
          <w:tcPr>
            <w:tcW w:w="1984" w:type="dxa"/>
          </w:tcPr>
          <w:p w14:paraId="3E5EE287" w14:textId="77777777" w:rsidR="00BC0DD9" w:rsidRPr="00836B0F" w:rsidRDefault="00BC0DD9" w:rsidP="00AD08AA">
            <w:r w:rsidRPr="00836B0F">
              <w:t>+</w:t>
            </w:r>
          </w:p>
        </w:tc>
      </w:tr>
      <w:tr w:rsidR="00BC0DD9" w:rsidRPr="00836B0F" w14:paraId="55F95412" w14:textId="77777777" w:rsidTr="00C77313">
        <w:trPr>
          <w:trHeight w:val="170"/>
        </w:trPr>
        <w:tc>
          <w:tcPr>
            <w:tcW w:w="0" w:type="auto"/>
            <w:noWrap/>
            <w:hideMark/>
          </w:tcPr>
          <w:p w14:paraId="03815A66" w14:textId="77777777" w:rsidR="00BC0DD9" w:rsidRPr="00836B0F" w:rsidRDefault="00BC0DD9" w:rsidP="00AD08AA">
            <w:r w:rsidRPr="00836B0F">
              <w:t>Gonyaulacales</w:t>
            </w:r>
          </w:p>
        </w:tc>
        <w:tc>
          <w:tcPr>
            <w:tcW w:w="1708" w:type="dxa"/>
          </w:tcPr>
          <w:p w14:paraId="14759CB3" w14:textId="77777777" w:rsidR="00BC0DD9" w:rsidRPr="00836B0F" w:rsidRDefault="00BC0DD9" w:rsidP="00AD08AA"/>
        </w:tc>
        <w:tc>
          <w:tcPr>
            <w:tcW w:w="1560" w:type="dxa"/>
          </w:tcPr>
          <w:p w14:paraId="7F0947DB" w14:textId="77777777" w:rsidR="00BC0DD9" w:rsidRPr="00836B0F" w:rsidRDefault="00BC0DD9" w:rsidP="00AD08AA"/>
        </w:tc>
        <w:tc>
          <w:tcPr>
            <w:tcW w:w="1984" w:type="dxa"/>
          </w:tcPr>
          <w:p w14:paraId="22168BAE" w14:textId="77777777" w:rsidR="00BC0DD9" w:rsidRPr="00836B0F" w:rsidRDefault="00BC0DD9" w:rsidP="00AD08AA"/>
        </w:tc>
      </w:tr>
      <w:tr w:rsidR="00BC0DD9" w:rsidRPr="00836B0F" w14:paraId="5EA0FDFB" w14:textId="77777777" w:rsidTr="00C77313">
        <w:trPr>
          <w:trHeight w:val="170"/>
        </w:trPr>
        <w:tc>
          <w:tcPr>
            <w:tcW w:w="0" w:type="auto"/>
            <w:noWrap/>
            <w:hideMark/>
          </w:tcPr>
          <w:p w14:paraId="591B29C7" w14:textId="77777777" w:rsidR="00BC0DD9" w:rsidRPr="00836B0F" w:rsidRDefault="00BC0DD9" w:rsidP="00AD08AA">
            <w:r w:rsidRPr="00836B0F">
              <w:t>Alexandrium sp</w:t>
            </w:r>
          </w:p>
        </w:tc>
        <w:tc>
          <w:tcPr>
            <w:tcW w:w="1708" w:type="dxa"/>
          </w:tcPr>
          <w:p w14:paraId="021E9F13" w14:textId="77777777" w:rsidR="00BC0DD9" w:rsidRPr="00836B0F" w:rsidRDefault="00BC0DD9" w:rsidP="00AD08AA">
            <w:r w:rsidRPr="00836B0F">
              <w:t>+</w:t>
            </w:r>
          </w:p>
        </w:tc>
        <w:tc>
          <w:tcPr>
            <w:tcW w:w="1560" w:type="dxa"/>
          </w:tcPr>
          <w:p w14:paraId="6BC93EF7" w14:textId="77777777" w:rsidR="00BC0DD9" w:rsidRPr="00836B0F" w:rsidRDefault="00BC0DD9" w:rsidP="00AD08AA"/>
        </w:tc>
        <w:tc>
          <w:tcPr>
            <w:tcW w:w="1984" w:type="dxa"/>
          </w:tcPr>
          <w:p w14:paraId="22818A3D" w14:textId="77777777" w:rsidR="00BC0DD9" w:rsidRPr="00836B0F" w:rsidRDefault="00BC0DD9" w:rsidP="00AD08AA">
            <w:r w:rsidRPr="00836B0F">
              <w:t>+</w:t>
            </w:r>
          </w:p>
        </w:tc>
      </w:tr>
      <w:tr w:rsidR="00BC0DD9" w:rsidRPr="00836B0F" w14:paraId="26ABED7B" w14:textId="77777777" w:rsidTr="00C77313">
        <w:trPr>
          <w:trHeight w:val="170"/>
        </w:trPr>
        <w:tc>
          <w:tcPr>
            <w:tcW w:w="0" w:type="auto"/>
            <w:noWrap/>
            <w:hideMark/>
          </w:tcPr>
          <w:p w14:paraId="613C6C62" w14:textId="77777777" w:rsidR="00BC0DD9" w:rsidRPr="00836B0F" w:rsidRDefault="00BC0DD9" w:rsidP="00AD08AA">
            <w:r w:rsidRPr="00836B0F">
              <w:t>Ceratocoris horrida</w:t>
            </w:r>
          </w:p>
        </w:tc>
        <w:tc>
          <w:tcPr>
            <w:tcW w:w="1708" w:type="dxa"/>
          </w:tcPr>
          <w:p w14:paraId="6616E283" w14:textId="77777777" w:rsidR="00BC0DD9" w:rsidRPr="00836B0F" w:rsidRDefault="00BC0DD9" w:rsidP="00AD08AA">
            <w:r w:rsidRPr="00836B0F">
              <w:t>+</w:t>
            </w:r>
          </w:p>
        </w:tc>
        <w:tc>
          <w:tcPr>
            <w:tcW w:w="1560" w:type="dxa"/>
          </w:tcPr>
          <w:p w14:paraId="16FC9F8C" w14:textId="77777777" w:rsidR="00BC0DD9" w:rsidRPr="00836B0F" w:rsidRDefault="00BC0DD9" w:rsidP="00AD08AA"/>
        </w:tc>
        <w:tc>
          <w:tcPr>
            <w:tcW w:w="1984" w:type="dxa"/>
          </w:tcPr>
          <w:p w14:paraId="74817D2C" w14:textId="77777777" w:rsidR="00BC0DD9" w:rsidRPr="00836B0F" w:rsidRDefault="00BC0DD9" w:rsidP="00AD08AA"/>
        </w:tc>
      </w:tr>
      <w:tr w:rsidR="00BC0DD9" w:rsidRPr="00836B0F" w14:paraId="1909920D" w14:textId="77777777" w:rsidTr="00C77313">
        <w:trPr>
          <w:trHeight w:val="170"/>
        </w:trPr>
        <w:tc>
          <w:tcPr>
            <w:tcW w:w="0" w:type="auto"/>
            <w:noWrap/>
            <w:hideMark/>
          </w:tcPr>
          <w:p w14:paraId="2CC26220" w14:textId="77777777" w:rsidR="00BC0DD9" w:rsidRPr="00836B0F" w:rsidRDefault="00BC0DD9" w:rsidP="00AD08AA">
            <w:r w:rsidRPr="00836B0F">
              <w:t>Gonyaulax sp</w:t>
            </w:r>
          </w:p>
        </w:tc>
        <w:tc>
          <w:tcPr>
            <w:tcW w:w="1708" w:type="dxa"/>
          </w:tcPr>
          <w:p w14:paraId="383B2251" w14:textId="77777777" w:rsidR="00BC0DD9" w:rsidRPr="00836B0F" w:rsidRDefault="00BC0DD9" w:rsidP="00AD08AA">
            <w:r w:rsidRPr="00836B0F">
              <w:t>+</w:t>
            </w:r>
          </w:p>
        </w:tc>
        <w:tc>
          <w:tcPr>
            <w:tcW w:w="1560" w:type="dxa"/>
          </w:tcPr>
          <w:p w14:paraId="4FA05C36" w14:textId="77777777" w:rsidR="00BC0DD9" w:rsidRPr="00836B0F" w:rsidRDefault="00BC0DD9" w:rsidP="00AD08AA">
            <w:r w:rsidRPr="00836B0F">
              <w:t>+</w:t>
            </w:r>
          </w:p>
        </w:tc>
        <w:tc>
          <w:tcPr>
            <w:tcW w:w="1984" w:type="dxa"/>
          </w:tcPr>
          <w:p w14:paraId="55FE54D7" w14:textId="77777777" w:rsidR="00BC0DD9" w:rsidRPr="00836B0F" w:rsidRDefault="00BC0DD9" w:rsidP="00AD08AA">
            <w:r w:rsidRPr="00836B0F">
              <w:t>+</w:t>
            </w:r>
          </w:p>
        </w:tc>
      </w:tr>
      <w:tr w:rsidR="00BC0DD9" w:rsidRPr="00836B0F" w14:paraId="3D0FE6E9" w14:textId="77777777" w:rsidTr="00C77313">
        <w:trPr>
          <w:trHeight w:val="170"/>
        </w:trPr>
        <w:tc>
          <w:tcPr>
            <w:tcW w:w="0" w:type="auto"/>
            <w:noWrap/>
            <w:hideMark/>
          </w:tcPr>
          <w:p w14:paraId="1F34BD50" w14:textId="77777777" w:rsidR="00BC0DD9" w:rsidRPr="00836B0F" w:rsidRDefault="00BC0DD9" w:rsidP="00AD08AA">
            <w:r w:rsidRPr="00836B0F">
              <w:t>Gonyaulax polygramma</w:t>
            </w:r>
          </w:p>
        </w:tc>
        <w:tc>
          <w:tcPr>
            <w:tcW w:w="1708" w:type="dxa"/>
          </w:tcPr>
          <w:p w14:paraId="454F6F91" w14:textId="77777777" w:rsidR="00BC0DD9" w:rsidRPr="00836B0F" w:rsidRDefault="00BC0DD9" w:rsidP="00AD08AA"/>
        </w:tc>
        <w:tc>
          <w:tcPr>
            <w:tcW w:w="1560" w:type="dxa"/>
          </w:tcPr>
          <w:p w14:paraId="1377EEC9" w14:textId="77777777" w:rsidR="00BC0DD9" w:rsidRPr="00836B0F" w:rsidRDefault="00BC0DD9" w:rsidP="00AD08AA"/>
        </w:tc>
        <w:tc>
          <w:tcPr>
            <w:tcW w:w="1984" w:type="dxa"/>
          </w:tcPr>
          <w:p w14:paraId="7B105814" w14:textId="77777777" w:rsidR="00BC0DD9" w:rsidRPr="00836B0F" w:rsidRDefault="00BC0DD9" w:rsidP="00AD08AA">
            <w:r w:rsidRPr="00836B0F">
              <w:t>+</w:t>
            </w:r>
          </w:p>
        </w:tc>
      </w:tr>
      <w:tr w:rsidR="00BC0DD9" w:rsidRPr="00836B0F" w14:paraId="576A1B83" w14:textId="77777777" w:rsidTr="00C77313">
        <w:trPr>
          <w:trHeight w:val="170"/>
        </w:trPr>
        <w:tc>
          <w:tcPr>
            <w:tcW w:w="0" w:type="auto"/>
            <w:noWrap/>
            <w:hideMark/>
          </w:tcPr>
          <w:p w14:paraId="261A4500" w14:textId="77777777" w:rsidR="00BC0DD9" w:rsidRPr="00836B0F" w:rsidRDefault="00BC0DD9" w:rsidP="00AD08AA">
            <w:r w:rsidRPr="00836B0F">
              <w:t>Pyrodinium bahamense</w:t>
            </w:r>
          </w:p>
        </w:tc>
        <w:tc>
          <w:tcPr>
            <w:tcW w:w="1708" w:type="dxa"/>
          </w:tcPr>
          <w:p w14:paraId="58D5C7FF" w14:textId="77777777" w:rsidR="00BC0DD9" w:rsidRPr="00836B0F" w:rsidRDefault="00BC0DD9" w:rsidP="00AD08AA">
            <w:r w:rsidRPr="00836B0F">
              <w:t>+</w:t>
            </w:r>
          </w:p>
        </w:tc>
        <w:tc>
          <w:tcPr>
            <w:tcW w:w="1560" w:type="dxa"/>
          </w:tcPr>
          <w:p w14:paraId="1C6667EB" w14:textId="77777777" w:rsidR="00BC0DD9" w:rsidRPr="00836B0F" w:rsidRDefault="00BC0DD9" w:rsidP="00AD08AA">
            <w:r w:rsidRPr="00836B0F">
              <w:t>+</w:t>
            </w:r>
          </w:p>
        </w:tc>
        <w:tc>
          <w:tcPr>
            <w:tcW w:w="1984" w:type="dxa"/>
          </w:tcPr>
          <w:p w14:paraId="1FAD5387" w14:textId="77777777" w:rsidR="00BC0DD9" w:rsidRPr="00836B0F" w:rsidRDefault="00BC0DD9" w:rsidP="00AD08AA">
            <w:r w:rsidRPr="00836B0F">
              <w:t>+</w:t>
            </w:r>
          </w:p>
        </w:tc>
      </w:tr>
      <w:tr w:rsidR="00BC0DD9" w:rsidRPr="00836B0F" w14:paraId="37BA75B9" w14:textId="77777777" w:rsidTr="00C77313">
        <w:trPr>
          <w:trHeight w:val="170"/>
        </w:trPr>
        <w:tc>
          <w:tcPr>
            <w:tcW w:w="0" w:type="auto"/>
            <w:noWrap/>
            <w:hideMark/>
          </w:tcPr>
          <w:p w14:paraId="1CAE56A5" w14:textId="77777777" w:rsidR="00BC0DD9" w:rsidRPr="00836B0F" w:rsidRDefault="00BC0DD9" w:rsidP="00AD08AA">
            <w:r w:rsidRPr="00836B0F">
              <w:t>Pyrophacus  sp</w:t>
            </w:r>
          </w:p>
        </w:tc>
        <w:tc>
          <w:tcPr>
            <w:tcW w:w="1708" w:type="dxa"/>
          </w:tcPr>
          <w:p w14:paraId="673EBA8D" w14:textId="77777777" w:rsidR="00BC0DD9" w:rsidRPr="00836B0F" w:rsidRDefault="00BC0DD9" w:rsidP="00AD08AA"/>
        </w:tc>
        <w:tc>
          <w:tcPr>
            <w:tcW w:w="1560" w:type="dxa"/>
          </w:tcPr>
          <w:p w14:paraId="6C879F6B" w14:textId="77777777" w:rsidR="00BC0DD9" w:rsidRPr="00836B0F" w:rsidRDefault="00BC0DD9" w:rsidP="00AD08AA">
            <w:r w:rsidRPr="00836B0F">
              <w:t>+</w:t>
            </w:r>
          </w:p>
        </w:tc>
        <w:tc>
          <w:tcPr>
            <w:tcW w:w="1984" w:type="dxa"/>
          </w:tcPr>
          <w:p w14:paraId="29FBB0CD" w14:textId="77777777" w:rsidR="00BC0DD9" w:rsidRPr="00836B0F" w:rsidRDefault="00BC0DD9" w:rsidP="00AD08AA">
            <w:r w:rsidRPr="00836B0F">
              <w:t>+</w:t>
            </w:r>
          </w:p>
        </w:tc>
      </w:tr>
      <w:tr w:rsidR="00BC0DD9" w:rsidRPr="00836B0F" w14:paraId="4BFD70C9" w14:textId="77777777" w:rsidTr="00C77313">
        <w:trPr>
          <w:trHeight w:val="170"/>
        </w:trPr>
        <w:tc>
          <w:tcPr>
            <w:tcW w:w="0" w:type="auto"/>
            <w:noWrap/>
            <w:hideMark/>
          </w:tcPr>
          <w:p w14:paraId="07431E77" w14:textId="77777777" w:rsidR="00BC0DD9" w:rsidRPr="00836B0F" w:rsidRDefault="00BC0DD9" w:rsidP="00AD08AA">
            <w:r w:rsidRPr="00836B0F">
              <w:t>Tripos sp</w:t>
            </w:r>
          </w:p>
        </w:tc>
        <w:tc>
          <w:tcPr>
            <w:tcW w:w="1708" w:type="dxa"/>
          </w:tcPr>
          <w:p w14:paraId="34F4700E" w14:textId="77777777" w:rsidR="00BC0DD9" w:rsidRPr="00836B0F" w:rsidRDefault="00BC0DD9" w:rsidP="00AD08AA">
            <w:r w:rsidRPr="00836B0F">
              <w:t>+</w:t>
            </w:r>
          </w:p>
        </w:tc>
        <w:tc>
          <w:tcPr>
            <w:tcW w:w="1560" w:type="dxa"/>
          </w:tcPr>
          <w:p w14:paraId="207BA51A" w14:textId="77777777" w:rsidR="00BC0DD9" w:rsidRPr="00836B0F" w:rsidRDefault="00BC0DD9" w:rsidP="00AD08AA">
            <w:r w:rsidRPr="00836B0F">
              <w:t>+</w:t>
            </w:r>
          </w:p>
        </w:tc>
        <w:tc>
          <w:tcPr>
            <w:tcW w:w="1984" w:type="dxa"/>
          </w:tcPr>
          <w:p w14:paraId="42798C05" w14:textId="77777777" w:rsidR="00BC0DD9" w:rsidRPr="00836B0F" w:rsidRDefault="00BC0DD9" w:rsidP="00AD08AA">
            <w:r w:rsidRPr="00836B0F">
              <w:t>+</w:t>
            </w:r>
          </w:p>
        </w:tc>
      </w:tr>
      <w:tr w:rsidR="00BC0DD9" w:rsidRPr="00836B0F" w14:paraId="17A2449F" w14:textId="77777777" w:rsidTr="00C77313">
        <w:trPr>
          <w:trHeight w:val="170"/>
        </w:trPr>
        <w:tc>
          <w:tcPr>
            <w:tcW w:w="0" w:type="auto"/>
            <w:noWrap/>
            <w:hideMark/>
          </w:tcPr>
          <w:p w14:paraId="54DCA81C" w14:textId="77777777" w:rsidR="00BC0DD9" w:rsidRPr="00836B0F" w:rsidRDefault="00BC0DD9" w:rsidP="00AD08AA">
            <w:r w:rsidRPr="00836B0F">
              <w:t>Tripos arietinus</w:t>
            </w:r>
          </w:p>
        </w:tc>
        <w:tc>
          <w:tcPr>
            <w:tcW w:w="1708" w:type="dxa"/>
          </w:tcPr>
          <w:p w14:paraId="302A12E3" w14:textId="77777777" w:rsidR="00BC0DD9" w:rsidRPr="00836B0F" w:rsidRDefault="00BC0DD9" w:rsidP="00AD08AA">
            <w:r w:rsidRPr="00836B0F">
              <w:t>+</w:t>
            </w:r>
          </w:p>
        </w:tc>
        <w:tc>
          <w:tcPr>
            <w:tcW w:w="1560" w:type="dxa"/>
          </w:tcPr>
          <w:p w14:paraId="59236AB3" w14:textId="77777777" w:rsidR="00BC0DD9" w:rsidRPr="00836B0F" w:rsidRDefault="00BC0DD9" w:rsidP="00AD08AA">
            <w:r w:rsidRPr="00836B0F">
              <w:t>+</w:t>
            </w:r>
          </w:p>
        </w:tc>
        <w:tc>
          <w:tcPr>
            <w:tcW w:w="1984" w:type="dxa"/>
          </w:tcPr>
          <w:p w14:paraId="3EC145DF" w14:textId="77777777" w:rsidR="00BC0DD9" w:rsidRPr="00836B0F" w:rsidRDefault="00BC0DD9" w:rsidP="00AD08AA">
            <w:r w:rsidRPr="00836B0F">
              <w:t>+</w:t>
            </w:r>
          </w:p>
        </w:tc>
      </w:tr>
      <w:tr w:rsidR="00BC0DD9" w:rsidRPr="00836B0F" w14:paraId="1E032B16" w14:textId="77777777" w:rsidTr="00C77313">
        <w:trPr>
          <w:trHeight w:val="170"/>
        </w:trPr>
        <w:tc>
          <w:tcPr>
            <w:tcW w:w="0" w:type="auto"/>
            <w:noWrap/>
            <w:hideMark/>
          </w:tcPr>
          <w:p w14:paraId="472F3B9D" w14:textId="77777777" w:rsidR="00BC0DD9" w:rsidRPr="00836B0F" w:rsidRDefault="00BC0DD9" w:rsidP="00AD08AA">
            <w:r w:rsidRPr="00836B0F">
              <w:t>Tripos brevis</w:t>
            </w:r>
          </w:p>
        </w:tc>
        <w:tc>
          <w:tcPr>
            <w:tcW w:w="1708" w:type="dxa"/>
          </w:tcPr>
          <w:p w14:paraId="7A0EC42F" w14:textId="77777777" w:rsidR="00BC0DD9" w:rsidRPr="00836B0F" w:rsidRDefault="00BC0DD9" w:rsidP="00AD08AA">
            <w:r w:rsidRPr="00836B0F">
              <w:t>+</w:t>
            </w:r>
          </w:p>
        </w:tc>
        <w:tc>
          <w:tcPr>
            <w:tcW w:w="1560" w:type="dxa"/>
          </w:tcPr>
          <w:p w14:paraId="23892A39" w14:textId="77777777" w:rsidR="00BC0DD9" w:rsidRPr="00836B0F" w:rsidRDefault="00BC0DD9" w:rsidP="00AD08AA"/>
        </w:tc>
        <w:tc>
          <w:tcPr>
            <w:tcW w:w="1984" w:type="dxa"/>
          </w:tcPr>
          <w:p w14:paraId="60259CF4" w14:textId="77777777" w:rsidR="00BC0DD9" w:rsidRPr="00836B0F" w:rsidRDefault="00BC0DD9" w:rsidP="00AD08AA">
            <w:r w:rsidRPr="00836B0F">
              <w:t>+</w:t>
            </w:r>
          </w:p>
        </w:tc>
      </w:tr>
      <w:tr w:rsidR="00BC0DD9" w:rsidRPr="00836B0F" w14:paraId="332DF826" w14:textId="77777777" w:rsidTr="00C77313">
        <w:trPr>
          <w:trHeight w:val="170"/>
        </w:trPr>
        <w:tc>
          <w:tcPr>
            <w:tcW w:w="0" w:type="auto"/>
            <w:noWrap/>
            <w:hideMark/>
          </w:tcPr>
          <w:p w14:paraId="7A98BACA" w14:textId="77777777" w:rsidR="00BC0DD9" w:rsidRPr="00836B0F" w:rsidRDefault="00BC0DD9" w:rsidP="00AD08AA">
            <w:r w:rsidRPr="00836B0F">
              <w:t>Tripos candelabrum</w:t>
            </w:r>
          </w:p>
        </w:tc>
        <w:tc>
          <w:tcPr>
            <w:tcW w:w="1708" w:type="dxa"/>
          </w:tcPr>
          <w:p w14:paraId="5042C261" w14:textId="77777777" w:rsidR="00BC0DD9" w:rsidRPr="00836B0F" w:rsidRDefault="00BC0DD9" w:rsidP="00AD08AA">
            <w:r w:rsidRPr="00836B0F">
              <w:t>+</w:t>
            </w:r>
          </w:p>
        </w:tc>
        <w:tc>
          <w:tcPr>
            <w:tcW w:w="1560" w:type="dxa"/>
          </w:tcPr>
          <w:p w14:paraId="2C27EBC4" w14:textId="77777777" w:rsidR="00BC0DD9" w:rsidRPr="00836B0F" w:rsidRDefault="00BC0DD9" w:rsidP="00AD08AA">
            <w:r w:rsidRPr="00836B0F">
              <w:t>+</w:t>
            </w:r>
          </w:p>
        </w:tc>
        <w:tc>
          <w:tcPr>
            <w:tcW w:w="1984" w:type="dxa"/>
          </w:tcPr>
          <w:p w14:paraId="128C8098" w14:textId="77777777" w:rsidR="00BC0DD9" w:rsidRPr="00836B0F" w:rsidRDefault="00BC0DD9" w:rsidP="00AD08AA">
            <w:r w:rsidRPr="00836B0F">
              <w:t>+</w:t>
            </w:r>
          </w:p>
        </w:tc>
      </w:tr>
      <w:tr w:rsidR="00BC0DD9" w:rsidRPr="00836B0F" w14:paraId="7C6EE0F9" w14:textId="77777777" w:rsidTr="00C77313">
        <w:trPr>
          <w:trHeight w:val="170"/>
        </w:trPr>
        <w:tc>
          <w:tcPr>
            <w:tcW w:w="0" w:type="auto"/>
            <w:noWrap/>
            <w:hideMark/>
          </w:tcPr>
          <w:p w14:paraId="059594BD" w14:textId="77777777" w:rsidR="00BC0DD9" w:rsidRPr="00836B0F" w:rsidRDefault="00BC0DD9" w:rsidP="00AD08AA">
            <w:r w:rsidRPr="00836B0F">
              <w:t>Tripos declinatum</w:t>
            </w:r>
          </w:p>
        </w:tc>
        <w:tc>
          <w:tcPr>
            <w:tcW w:w="1708" w:type="dxa"/>
          </w:tcPr>
          <w:p w14:paraId="5677BC59" w14:textId="77777777" w:rsidR="00BC0DD9" w:rsidRPr="00836B0F" w:rsidRDefault="00BC0DD9" w:rsidP="00AD08AA"/>
        </w:tc>
        <w:tc>
          <w:tcPr>
            <w:tcW w:w="1560" w:type="dxa"/>
          </w:tcPr>
          <w:p w14:paraId="4A818A2F" w14:textId="77777777" w:rsidR="00BC0DD9" w:rsidRPr="00836B0F" w:rsidRDefault="00BC0DD9" w:rsidP="00AD08AA"/>
        </w:tc>
        <w:tc>
          <w:tcPr>
            <w:tcW w:w="1984" w:type="dxa"/>
          </w:tcPr>
          <w:p w14:paraId="669EFD78" w14:textId="77777777" w:rsidR="00BC0DD9" w:rsidRPr="00836B0F" w:rsidRDefault="00BC0DD9" w:rsidP="00AD08AA">
            <w:r w:rsidRPr="00836B0F">
              <w:t>+</w:t>
            </w:r>
          </w:p>
        </w:tc>
      </w:tr>
      <w:tr w:rsidR="00BC0DD9" w:rsidRPr="00836B0F" w14:paraId="65A091D6" w14:textId="77777777" w:rsidTr="00C77313">
        <w:trPr>
          <w:trHeight w:val="170"/>
        </w:trPr>
        <w:tc>
          <w:tcPr>
            <w:tcW w:w="0" w:type="auto"/>
            <w:noWrap/>
            <w:hideMark/>
          </w:tcPr>
          <w:p w14:paraId="44B99E60" w14:textId="77777777" w:rsidR="00BC0DD9" w:rsidRPr="00836B0F" w:rsidRDefault="00BC0DD9" w:rsidP="00AD08AA">
            <w:r w:rsidRPr="00836B0F">
              <w:t>Tripos eugrammus</w:t>
            </w:r>
          </w:p>
        </w:tc>
        <w:tc>
          <w:tcPr>
            <w:tcW w:w="1708" w:type="dxa"/>
          </w:tcPr>
          <w:p w14:paraId="1FFDB4B3" w14:textId="77777777" w:rsidR="00BC0DD9" w:rsidRPr="00836B0F" w:rsidRDefault="00BC0DD9" w:rsidP="00AD08AA">
            <w:r w:rsidRPr="00836B0F">
              <w:t>+</w:t>
            </w:r>
          </w:p>
        </w:tc>
        <w:tc>
          <w:tcPr>
            <w:tcW w:w="1560" w:type="dxa"/>
          </w:tcPr>
          <w:p w14:paraId="6309F91D" w14:textId="77777777" w:rsidR="00BC0DD9" w:rsidRPr="00836B0F" w:rsidRDefault="00BC0DD9" w:rsidP="00AD08AA">
            <w:r w:rsidRPr="00836B0F">
              <w:t>+</w:t>
            </w:r>
          </w:p>
        </w:tc>
        <w:tc>
          <w:tcPr>
            <w:tcW w:w="1984" w:type="dxa"/>
          </w:tcPr>
          <w:p w14:paraId="10A6AF52" w14:textId="77777777" w:rsidR="00BC0DD9" w:rsidRPr="00836B0F" w:rsidRDefault="00BC0DD9" w:rsidP="00AD08AA">
            <w:r w:rsidRPr="00836B0F">
              <w:t>+</w:t>
            </w:r>
          </w:p>
        </w:tc>
      </w:tr>
      <w:tr w:rsidR="00BC0DD9" w:rsidRPr="00836B0F" w14:paraId="1F8EF0FF" w14:textId="77777777" w:rsidTr="00C77313">
        <w:trPr>
          <w:trHeight w:val="170"/>
        </w:trPr>
        <w:tc>
          <w:tcPr>
            <w:tcW w:w="0" w:type="auto"/>
            <w:noWrap/>
            <w:hideMark/>
          </w:tcPr>
          <w:p w14:paraId="5C07AFA8" w14:textId="77777777" w:rsidR="00BC0DD9" w:rsidRPr="00836B0F" w:rsidRDefault="00BC0DD9" w:rsidP="00AD08AA">
            <w:r w:rsidRPr="00836B0F">
              <w:t>Tripos extensus</w:t>
            </w:r>
          </w:p>
        </w:tc>
        <w:tc>
          <w:tcPr>
            <w:tcW w:w="1708" w:type="dxa"/>
          </w:tcPr>
          <w:p w14:paraId="2DEAB5F8" w14:textId="77777777" w:rsidR="00BC0DD9" w:rsidRPr="00836B0F" w:rsidRDefault="00BC0DD9" w:rsidP="00AD08AA">
            <w:r w:rsidRPr="00836B0F">
              <w:t>+</w:t>
            </w:r>
          </w:p>
        </w:tc>
        <w:tc>
          <w:tcPr>
            <w:tcW w:w="1560" w:type="dxa"/>
          </w:tcPr>
          <w:p w14:paraId="2053C130" w14:textId="77777777" w:rsidR="00BC0DD9" w:rsidRPr="00836B0F" w:rsidRDefault="00BC0DD9" w:rsidP="00AD08AA">
            <w:r w:rsidRPr="00836B0F">
              <w:t>+</w:t>
            </w:r>
          </w:p>
        </w:tc>
        <w:tc>
          <w:tcPr>
            <w:tcW w:w="1984" w:type="dxa"/>
          </w:tcPr>
          <w:p w14:paraId="48271CF6" w14:textId="77777777" w:rsidR="00BC0DD9" w:rsidRPr="00836B0F" w:rsidRDefault="00BC0DD9" w:rsidP="00AD08AA"/>
        </w:tc>
      </w:tr>
      <w:tr w:rsidR="00BC0DD9" w:rsidRPr="00836B0F" w14:paraId="70054FDB" w14:textId="77777777" w:rsidTr="00C77313">
        <w:trPr>
          <w:trHeight w:val="170"/>
        </w:trPr>
        <w:tc>
          <w:tcPr>
            <w:tcW w:w="0" w:type="auto"/>
            <w:noWrap/>
            <w:hideMark/>
          </w:tcPr>
          <w:p w14:paraId="49C02221" w14:textId="77777777" w:rsidR="00BC0DD9" w:rsidRPr="00836B0F" w:rsidRDefault="00BC0DD9" w:rsidP="00AD08AA">
            <w:r w:rsidRPr="00836B0F">
              <w:t>Tripos fusus</w:t>
            </w:r>
          </w:p>
        </w:tc>
        <w:tc>
          <w:tcPr>
            <w:tcW w:w="1708" w:type="dxa"/>
          </w:tcPr>
          <w:p w14:paraId="6AEA2E5E" w14:textId="77777777" w:rsidR="00BC0DD9" w:rsidRPr="00836B0F" w:rsidRDefault="00BC0DD9" w:rsidP="00AD08AA">
            <w:r w:rsidRPr="00836B0F">
              <w:t>+</w:t>
            </w:r>
          </w:p>
        </w:tc>
        <w:tc>
          <w:tcPr>
            <w:tcW w:w="1560" w:type="dxa"/>
          </w:tcPr>
          <w:p w14:paraId="3501B8F2" w14:textId="77777777" w:rsidR="00BC0DD9" w:rsidRPr="00836B0F" w:rsidRDefault="00BC0DD9" w:rsidP="00AD08AA">
            <w:r w:rsidRPr="00836B0F">
              <w:t>+</w:t>
            </w:r>
          </w:p>
        </w:tc>
        <w:tc>
          <w:tcPr>
            <w:tcW w:w="1984" w:type="dxa"/>
          </w:tcPr>
          <w:p w14:paraId="1E20EBDD" w14:textId="77777777" w:rsidR="00BC0DD9" w:rsidRPr="00836B0F" w:rsidRDefault="00BC0DD9" w:rsidP="00AD08AA">
            <w:r w:rsidRPr="00836B0F">
              <w:t>+</w:t>
            </w:r>
          </w:p>
        </w:tc>
      </w:tr>
      <w:tr w:rsidR="00BC0DD9" w:rsidRPr="00836B0F" w14:paraId="6A9613E8" w14:textId="77777777" w:rsidTr="00C77313">
        <w:trPr>
          <w:trHeight w:val="170"/>
        </w:trPr>
        <w:tc>
          <w:tcPr>
            <w:tcW w:w="0" w:type="auto"/>
            <w:noWrap/>
            <w:hideMark/>
          </w:tcPr>
          <w:p w14:paraId="16D564D8" w14:textId="77777777" w:rsidR="00BC0DD9" w:rsidRPr="00836B0F" w:rsidRDefault="00BC0DD9" w:rsidP="00AD08AA">
            <w:r w:rsidRPr="00836B0F">
              <w:t>Tripos karstenii</w:t>
            </w:r>
          </w:p>
        </w:tc>
        <w:tc>
          <w:tcPr>
            <w:tcW w:w="1708" w:type="dxa"/>
          </w:tcPr>
          <w:p w14:paraId="138A75AF" w14:textId="77777777" w:rsidR="00BC0DD9" w:rsidRPr="00836B0F" w:rsidRDefault="00BC0DD9" w:rsidP="00AD08AA">
            <w:r w:rsidRPr="00836B0F">
              <w:t>+</w:t>
            </w:r>
          </w:p>
        </w:tc>
        <w:tc>
          <w:tcPr>
            <w:tcW w:w="1560" w:type="dxa"/>
          </w:tcPr>
          <w:p w14:paraId="41D16B6D" w14:textId="77777777" w:rsidR="00BC0DD9" w:rsidRPr="00836B0F" w:rsidRDefault="00BC0DD9" w:rsidP="00AD08AA"/>
        </w:tc>
        <w:tc>
          <w:tcPr>
            <w:tcW w:w="1984" w:type="dxa"/>
          </w:tcPr>
          <w:p w14:paraId="1A131EEC" w14:textId="77777777" w:rsidR="00BC0DD9" w:rsidRPr="00836B0F" w:rsidRDefault="00BC0DD9" w:rsidP="00AD08AA">
            <w:r w:rsidRPr="00836B0F">
              <w:t>+</w:t>
            </w:r>
          </w:p>
        </w:tc>
      </w:tr>
      <w:tr w:rsidR="00BC0DD9" w:rsidRPr="00836B0F" w14:paraId="396F932A" w14:textId="77777777" w:rsidTr="00C77313">
        <w:trPr>
          <w:trHeight w:val="170"/>
        </w:trPr>
        <w:tc>
          <w:tcPr>
            <w:tcW w:w="0" w:type="auto"/>
            <w:noWrap/>
            <w:hideMark/>
          </w:tcPr>
          <w:p w14:paraId="1A8692C3" w14:textId="77777777" w:rsidR="00BC0DD9" w:rsidRPr="00836B0F" w:rsidRDefault="00BC0DD9" w:rsidP="00AD08AA">
            <w:r w:rsidRPr="00836B0F">
              <w:t xml:space="preserve">Tripos lunula </w:t>
            </w:r>
          </w:p>
        </w:tc>
        <w:tc>
          <w:tcPr>
            <w:tcW w:w="1708" w:type="dxa"/>
          </w:tcPr>
          <w:p w14:paraId="37B8F066" w14:textId="77777777" w:rsidR="00BC0DD9" w:rsidRPr="00836B0F" w:rsidRDefault="00BC0DD9" w:rsidP="00AD08AA">
            <w:r w:rsidRPr="00836B0F">
              <w:t>+</w:t>
            </w:r>
          </w:p>
        </w:tc>
        <w:tc>
          <w:tcPr>
            <w:tcW w:w="1560" w:type="dxa"/>
          </w:tcPr>
          <w:p w14:paraId="4CEB3D50" w14:textId="77777777" w:rsidR="00BC0DD9" w:rsidRPr="00836B0F" w:rsidRDefault="00BC0DD9" w:rsidP="00AD08AA">
            <w:r w:rsidRPr="00836B0F">
              <w:t>+</w:t>
            </w:r>
          </w:p>
        </w:tc>
        <w:tc>
          <w:tcPr>
            <w:tcW w:w="1984" w:type="dxa"/>
          </w:tcPr>
          <w:p w14:paraId="779C121B" w14:textId="77777777" w:rsidR="00BC0DD9" w:rsidRPr="00836B0F" w:rsidRDefault="00BC0DD9" w:rsidP="00AD08AA">
            <w:r w:rsidRPr="00836B0F">
              <w:t>+</w:t>
            </w:r>
          </w:p>
        </w:tc>
      </w:tr>
      <w:tr w:rsidR="00BC0DD9" w:rsidRPr="00836B0F" w14:paraId="7C53D293" w14:textId="77777777" w:rsidTr="00C77313">
        <w:trPr>
          <w:trHeight w:val="170"/>
        </w:trPr>
        <w:tc>
          <w:tcPr>
            <w:tcW w:w="0" w:type="auto"/>
            <w:noWrap/>
            <w:hideMark/>
          </w:tcPr>
          <w:p w14:paraId="086D87C1" w14:textId="77777777" w:rsidR="00BC0DD9" w:rsidRPr="00836B0F" w:rsidRDefault="00BC0DD9" w:rsidP="00AD08AA">
            <w:r w:rsidRPr="00836B0F">
              <w:t>Tripos macroceros</w:t>
            </w:r>
          </w:p>
        </w:tc>
        <w:tc>
          <w:tcPr>
            <w:tcW w:w="1708" w:type="dxa"/>
          </w:tcPr>
          <w:p w14:paraId="6CFDB441" w14:textId="77777777" w:rsidR="00BC0DD9" w:rsidRPr="00836B0F" w:rsidRDefault="00BC0DD9" w:rsidP="00AD08AA">
            <w:r w:rsidRPr="00836B0F">
              <w:t>+</w:t>
            </w:r>
          </w:p>
        </w:tc>
        <w:tc>
          <w:tcPr>
            <w:tcW w:w="1560" w:type="dxa"/>
          </w:tcPr>
          <w:p w14:paraId="5BF903D8" w14:textId="77777777" w:rsidR="00BC0DD9" w:rsidRPr="00836B0F" w:rsidRDefault="00BC0DD9" w:rsidP="00AD08AA">
            <w:r w:rsidRPr="00836B0F">
              <w:t>+</w:t>
            </w:r>
          </w:p>
        </w:tc>
        <w:tc>
          <w:tcPr>
            <w:tcW w:w="1984" w:type="dxa"/>
          </w:tcPr>
          <w:p w14:paraId="7B155466" w14:textId="77777777" w:rsidR="00BC0DD9" w:rsidRPr="00836B0F" w:rsidRDefault="00BC0DD9" w:rsidP="00AD08AA"/>
        </w:tc>
      </w:tr>
      <w:tr w:rsidR="00BC0DD9" w:rsidRPr="00836B0F" w14:paraId="6B740067" w14:textId="77777777" w:rsidTr="00C77313">
        <w:trPr>
          <w:trHeight w:val="170"/>
        </w:trPr>
        <w:tc>
          <w:tcPr>
            <w:tcW w:w="0" w:type="auto"/>
            <w:noWrap/>
            <w:hideMark/>
          </w:tcPr>
          <w:p w14:paraId="36C2459E" w14:textId="77777777" w:rsidR="00BC0DD9" w:rsidRPr="00836B0F" w:rsidRDefault="00BC0DD9" w:rsidP="00AD08AA">
            <w:r w:rsidRPr="00836B0F">
              <w:t>Tripos massiliensis</w:t>
            </w:r>
          </w:p>
        </w:tc>
        <w:tc>
          <w:tcPr>
            <w:tcW w:w="1708" w:type="dxa"/>
          </w:tcPr>
          <w:p w14:paraId="55F58DBF" w14:textId="77777777" w:rsidR="00BC0DD9" w:rsidRPr="00836B0F" w:rsidRDefault="00BC0DD9" w:rsidP="00AD08AA">
            <w:r w:rsidRPr="00836B0F">
              <w:t>+</w:t>
            </w:r>
          </w:p>
        </w:tc>
        <w:tc>
          <w:tcPr>
            <w:tcW w:w="1560" w:type="dxa"/>
          </w:tcPr>
          <w:p w14:paraId="484BBFF0" w14:textId="77777777" w:rsidR="00BC0DD9" w:rsidRPr="00836B0F" w:rsidRDefault="00BC0DD9" w:rsidP="00AD08AA"/>
        </w:tc>
        <w:tc>
          <w:tcPr>
            <w:tcW w:w="1984" w:type="dxa"/>
          </w:tcPr>
          <w:p w14:paraId="1D0F3514" w14:textId="77777777" w:rsidR="00BC0DD9" w:rsidRPr="00836B0F" w:rsidRDefault="00BC0DD9" w:rsidP="00AD08AA">
            <w:r w:rsidRPr="00836B0F">
              <w:t>+</w:t>
            </w:r>
          </w:p>
        </w:tc>
      </w:tr>
      <w:tr w:rsidR="00BC0DD9" w:rsidRPr="00836B0F" w14:paraId="36A69F4C" w14:textId="77777777" w:rsidTr="00C77313">
        <w:trPr>
          <w:trHeight w:val="170"/>
        </w:trPr>
        <w:tc>
          <w:tcPr>
            <w:tcW w:w="0" w:type="auto"/>
            <w:noWrap/>
            <w:hideMark/>
          </w:tcPr>
          <w:p w14:paraId="5C405BD6" w14:textId="77777777" w:rsidR="00BC0DD9" w:rsidRPr="00836B0F" w:rsidRDefault="00BC0DD9" w:rsidP="00AD08AA">
            <w:r w:rsidRPr="00836B0F">
              <w:t>Tripos muelleri</w:t>
            </w:r>
          </w:p>
        </w:tc>
        <w:tc>
          <w:tcPr>
            <w:tcW w:w="1708" w:type="dxa"/>
          </w:tcPr>
          <w:p w14:paraId="2C101AA7" w14:textId="77777777" w:rsidR="00BC0DD9" w:rsidRPr="00836B0F" w:rsidRDefault="00BC0DD9" w:rsidP="00AD08AA">
            <w:r w:rsidRPr="00836B0F">
              <w:t>+</w:t>
            </w:r>
          </w:p>
        </w:tc>
        <w:tc>
          <w:tcPr>
            <w:tcW w:w="1560" w:type="dxa"/>
          </w:tcPr>
          <w:p w14:paraId="00DB4074" w14:textId="77777777" w:rsidR="00BC0DD9" w:rsidRPr="00836B0F" w:rsidRDefault="00BC0DD9" w:rsidP="00AD08AA">
            <w:r w:rsidRPr="00836B0F">
              <w:t>+</w:t>
            </w:r>
          </w:p>
        </w:tc>
        <w:tc>
          <w:tcPr>
            <w:tcW w:w="1984" w:type="dxa"/>
          </w:tcPr>
          <w:p w14:paraId="76445610" w14:textId="77777777" w:rsidR="00BC0DD9" w:rsidRPr="00836B0F" w:rsidRDefault="00BC0DD9" w:rsidP="00AD08AA">
            <w:r w:rsidRPr="00836B0F">
              <w:t>+</w:t>
            </w:r>
          </w:p>
        </w:tc>
      </w:tr>
      <w:tr w:rsidR="00BC0DD9" w:rsidRPr="00836B0F" w14:paraId="0063D495" w14:textId="77777777" w:rsidTr="00C77313">
        <w:trPr>
          <w:trHeight w:val="170"/>
        </w:trPr>
        <w:tc>
          <w:tcPr>
            <w:tcW w:w="0" w:type="auto"/>
            <w:noWrap/>
            <w:hideMark/>
          </w:tcPr>
          <w:p w14:paraId="3139F2D0" w14:textId="77777777" w:rsidR="00BC0DD9" w:rsidRPr="00836B0F" w:rsidRDefault="00BC0DD9" w:rsidP="00AD08AA">
            <w:r w:rsidRPr="00836B0F">
              <w:t>Tripos pentagonus</w:t>
            </w:r>
          </w:p>
        </w:tc>
        <w:tc>
          <w:tcPr>
            <w:tcW w:w="1708" w:type="dxa"/>
          </w:tcPr>
          <w:p w14:paraId="1724E4FD" w14:textId="77777777" w:rsidR="00BC0DD9" w:rsidRPr="00836B0F" w:rsidRDefault="00BC0DD9" w:rsidP="00AD08AA">
            <w:r w:rsidRPr="00836B0F">
              <w:t>+</w:t>
            </w:r>
          </w:p>
        </w:tc>
        <w:tc>
          <w:tcPr>
            <w:tcW w:w="1560" w:type="dxa"/>
          </w:tcPr>
          <w:p w14:paraId="7D718610" w14:textId="77777777" w:rsidR="00BC0DD9" w:rsidRPr="00836B0F" w:rsidRDefault="00BC0DD9" w:rsidP="00AD08AA">
            <w:r w:rsidRPr="00836B0F">
              <w:t>+</w:t>
            </w:r>
          </w:p>
        </w:tc>
        <w:tc>
          <w:tcPr>
            <w:tcW w:w="1984" w:type="dxa"/>
          </w:tcPr>
          <w:p w14:paraId="073110F2" w14:textId="77777777" w:rsidR="00BC0DD9" w:rsidRPr="00836B0F" w:rsidRDefault="00BC0DD9" w:rsidP="00AD08AA">
            <w:r w:rsidRPr="00836B0F">
              <w:t>+</w:t>
            </w:r>
          </w:p>
        </w:tc>
      </w:tr>
      <w:tr w:rsidR="00BC0DD9" w:rsidRPr="00836B0F" w14:paraId="49AD849E" w14:textId="77777777" w:rsidTr="00C77313">
        <w:trPr>
          <w:trHeight w:val="170"/>
        </w:trPr>
        <w:tc>
          <w:tcPr>
            <w:tcW w:w="0" w:type="auto"/>
            <w:noWrap/>
            <w:hideMark/>
          </w:tcPr>
          <w:p w14:paraId="10DF023E" w14:textId="77777777" w:rsidR="00BC0DD9" w:rsidRPr="00836B0F" w:rsidRDefault="00BC0DD9" w:rsidP="00AD08AA">
            <w:r w:rsidRPr="00836B0F">
              <w:t xml:space="preserve">Tripos teres </w:t>
            </w:r>
          </w:p>
        </w:tc>
        <w:tc>
          <w:tcPr>
            <w:tcW w:w="1708" w:type="dxa"/>
          </w:tcPr>
          <w:p w14:paraId="5665BB26" w14:textId="77777777" w:rsidR="00BC0DD9" w:rsidRPr="00836B0F" w:rsidRDefault="00BC0DD9" w:rsidP="00AD08AA">
            <w:r w:rsidRPr="00836B0F">
              <w:t>+</w:t>
            </w:r>
          </w:p>
        </w:tc>
        <w:tc>
          <w:tcPr>
            <w:tcW w:w="1560" w:type="dxa"/>
          </w:tcPr>
          <w:p w14:paraId="17C9729C" w14:textId="77777777" w:rsidR="00BC0DD9" w:rsidRPr="00836B0F" w:rsidRDefault="00BC0DD9" w:rsidP="00AD08AA">
            <w:r w:rsidRPr="00836B0F">
              <w:t>+</w:t>
            </w:r>
          </w:p>
        </w:tc>
        <w:tc>
          <w:tcPr>
            <w:tcW w:w="1984" w:type="dxa"/>
          </w:tcPr>
          <w:p w14:paraId="263E9381" w14:textId="77777777" w:rsidR="00BC0DD9" w:rsidRPr="00836B0F" w:rsidRDefault="00BC0DD9" w:rsidP="00AD08AA"/>
        </w:tc>
      </w:tr>
      <w:tr w:rsidR="00BC0DD9" w:rsidRPr="00836B0F" w14:paraId="064425FB" w14:textId="77777777" w:rsidTr="00C77313">
        <w:trPr>
          <w:trHeight w:val="170"/>
        </w:trPr>
        <w:tc>
          <w:tcPr>
            <w:tcW w:w="0" w:type="auto"/>
            <w:noWrap/>
            <w:hideMark/>
          </w:tcPr>
          <w:p w14:paraId="20C5898D" w14:textId="77777777" w:rsidR="00BC0DD9" w:rsidRPr="00836B0F" w:rsidRDefault="00BC0DD9" w:rsidP="00AD08AA">
            <w:r w:rsidRPr="00836B0F">
              <w:t>Tripos trichoceros</w:t>
            </w:r>
          </w:p>
        </w:tc>
        <w:tc>
          <w:tcPr>
            <w:tcW w:w="1708" w:type="dxa"/>
          </w:tcPr>
          <w:p w14:paraId="553AAC21" w14:textId="77777777" w:rsidR="00BC0DD9" w:rsidRPr="00836B0F" w:rsidRDefault="00BC0DD9" w:rsidP="00AD08AA">
            <w:r w:rsidRPr="00836B0F">
              <w:t>+</w:t>
            </w:r>
          </w:p>
        </w:tc>
        <w:tc>
          <w:tcPr>
            <w:tcW w:w="1560" w:type="dxa"/>
          </w:tcPr>
          <w:p w14:paraId="46EA59E3" w14:textId="77777777" w:rsidR="00BC0DD9" w:rsidRPr="00836B0F" w:rsidRDefault="00BC0DD9" w:rsidP="00AD08AA">
            <w:r w:rsidRPr="00836B0F">
              <w:t>+</w:t>
            </w:r>
          </w:p>
        </w:tc>
        <w:tc>
          <w:tcPr>
            <w:tcW w:w="1984" w:type="dxa"/>
          </w:tcPr>
          <w:p w14:paraId="27872286" w14:textId="77777777" w:rsidR="00BC0DD9" w:rsidRPr="00836B0F" w:rsidRDefault="00BC0DD9" w:rsidP="00AD08AA">
            <w:r w:rsidRPr="00836B0F">
              <w:t>+</w:t>
            </w:r>
          </w:p>
        </w:tc>
      </w:tr>
      <w:tr w:rsidR="00BC0DD9" w:rsidRPr="00836B0F" w14:paraId="7F144843" w14:textId="77777777" w:rsidTr="00C77313">
        <w:trPr>
          <w:trHeight w:val="170"/>
        </w:trPr>
        <w:tc>
          <w:tcPr>
            <w:tcW w:w="0" w:type="auto"/>
            <w:noWrap/>
            <w:hideMark/>
          </w:tcPr>
          <w:p w14:paraId="7F71C39B" w14:textId="77777777" w:rsidR="00BC0DD9" w:rsidRPr="00836B0F" w:rsidRDefault="00BC0DD9" w:rsidP="00AD08AA">
            <w:r w:rsidRPr="00836B0F">
              <w:t>Tripos vultur</w:t>
            </w:r>
          </w:p>
        </w:tc>
        <w:tc>
          <w:tcPr>
            <w:tcW w:w="1708" w:type="dxa"/>
          </w:tcPr>
          <w:p w14:paraId="4A69FEB4" w14:textId="77777777" w:rsidR="00BC0DD9" w:rsidRPr="00836B0F" w:rsidRDefault="00BC0DD9" w:rsidP="00AD08AA">
            <w:r w:rsidRPr="00836B0F">
              <w:t>+</w:t>
            </w:r>
          </w:p>
        </w:tc>
        <w:tc>
          <w:tcPr>
            <w:tcW w:w="1560" w:type="dxa"/>
          </w:tcPr>
          <w:p w14:paraId="5F5D20B9" w14:textId="77777777" w:rsidR="00BC0DD9" w:rsidRPr="00836B0F" w:rsidRDefault="00BC0DD9" w:rsidP="00AD08AA"/>
        </w:tc>
        <w:tc>
          <w:tcPr>
            <w:tcW w:w="1984" w:type="dxa"/>
          </w:tcPr>
          <w:p w14:paraId="12BD312D" w14:textId="77777777" w:rsidR="00BC0DD9" w:rsidRPr="00836B0F" w:rsidRDefault="00BC0DD9" w:rsidP="00AD08AA">
            <w:r w:rsidRPr="00836B0F">
              <w:t>+</w:t>
            </w:r>
          </w:p>
        </w:tc>
      </w:tr>
      <w:tr w:rsidR="00BC0DD9" w:rsidRPr="00836B0F" w14:paraId="49FC00A1" w14:textId="77777777" w:rsidTr="00C77313">
        <w:trPr>
          <w:trHeight w:val="170"/>
        </w:trPr>
        <w:tc>
          <w:tcPr>
            <w:tcW w:w="0" w:type="auto"/>
            <w:noWrap/>
            <w:hideMark/>
          </w:tcPr>
          <w:p w14:paraId="48252607" w14:textId="77777777" w:rsidR="00BC0DD9" w:rsidRPr="00836B0F" w:rsidRDefault="00BC0DD9" w:rsidP="00AD08AA">
            <w:r w:rsidRPr="00836B0F">
              <w:t>Gymnodiniales</w:t>
            </w:r>
          </w:p>
        </w:tc>
        <w:tc>
          <w:tcPr>
            <w:tcW w:w="1708" w:type="dxa"/>
          </w:tcPr>
          <w:p w14:paraId="5430C5C4" w14:textId="77777777" w:rsidR="00BC0DD9" w:rsidRPr="00836B0F" w:rsidRDefault="00BC0DD9" w:rsidP="00AD08AA"/>
        </w:tc>
        <w:tc>
          <w:tcPr>
            <w:tcW w:w="1560" w:type="dxa"/>
          </w:tcPr>
          <w:p w14:paraId="6E1FC744" w14:textId="77777777" w:rsidR="00BC0DD9" w:rsidRPr="00836B0F" w:rsidRDefault="00BC0DD9" w:rsidP="00AD08AA"/>
        </w:tc>
        <w:tc>
          <w:tcPr>
            <w:tcW w:w="1984" w:type="dxa"/>
          </w:tcPr>
          <w:p w14:paraId="542C7E74" w14:textId="77777777" w:rsidR="00BC0DD9" w:rsidRPr="00836B0F" w:rsidRDefault="00BC0DD9" w:rsidP="00AD08AA"/>
        </w:tc>
      </w:tr>
      <w:tr w:rsidR="00BC0DD9" w:rsidRPr="00836B0F" w14:paraId="69876A0F" w14:textId="77777777" w:rsidTr="00C77313">
        <w:trPr>
          <w:trHeight w:val="170"/>
        </w:trPr>
        <w:tc>
          <w:tcPr>
            <w:tcW w:w="0" w:type="auto"/>
            <w:noWrap/>
            <w:hideMark/>
          </w:tcPr>
          <w:p w14:paraId="63B10E2E" w14:textId="77777777" w:rsidR="00BC0DD9" w:rsidRPr="00836B0F" w:rsidRDefault="00BC0DD9" w:rsidP="00AD08AA">
            <w:r w:rsidRPr="00836B0F">
              <w:t>Gyrodinium spirale</w:t>
            </w:r>
          </w:p>
        </w:tc>
        <w:tc>
          <w:tcPr>
            <w:tcW w:w="1708" w:type="dxa"/>
          </w:tcPr>
          <w:p w14:paraId="1A79F7EB" w14:textId="77777777" w:rsidR="00BC0DD9" w:rsidRPr="00836B0F" w:rsidRDefault="00BC0DD9" w:rsidP="00AD08AA">
            <w:r w:rsidRPr="00836B0F">
              <w:t>+</w:t>
            </w:r>
          </w:p>
        </w:tc>
        <w:tc>
          <w:tcPr>
            <w:tcW w:w="1560" w:type="dxa"/>
          </w:tcPr>
          <w:p w14:paraId="5428B9DA" w14:textId="77777777" w:rsidR="00BC0DD9" w:rsidRPr="00836B0F" w:rsidRDefault="00BC0DD9" w:rsidP="00AD08AA">
            <w:r w:rsidRPr="00836B0F">
              <w:t>+</w:t>
            </w:r>
          </w:p>
        </w:tc>
        <w:tc>
          <w:tcPr>
            <w:tcW w:w="1984" w:type="dxa"/>
          </w:tcPr>
          <w:p w14:paraId="396EC4F9" w14:textId="77777777" w:rsidR="00BC0DD9" w:rsidRPr="00836B0F" w:rsidRDefault="00BC0DD9" w:rsidP="00AD08AA">
            <w:r w:rsidRPr="00836B0F">
              <w:t>+</w:t>
            </w:r>
          </w:p>
        </w:tc>
      </w:tr>
      <w:tr w:rsidR="00BC0DD9" w:rsidRPr="00836B0F" w14:paraId="434D19AD" w14:textId="77777777" w:rsidTr="00C77313">
        <w:trPr>
          <w:trHeight w:val="170"/>
        </w:trPr>
        <w:tc>
          <w:tcPr>
            <w:tcW w:w="0" w:type="auto"/>
            <w:noWrap/>
            <w:hideMark/>
          </w:tcPr>
          <w:p w14:paraId="0AFCA6FB" w14:textId="77777777" w:rsidR="00BC0DD9" w:rsidRPr="00836B0F" w:rsidRDefault="00BC0DD9" w:rsidP="00AD08AA">
            <w:r w:rsidRPr="00836B0F">
              <w:t>Peridiniales</w:t>
            </w:r>
          </w:p>
        </w:tc>
        <w:tc>
          <w:tcPr>
            <w:tcW w:w="1708" w:type="dxa"/>
          </w:tcPr>
          <w:p w14:paraId="199EA362" w14:textId="77777777" w:rsidR="00BC0DD9" w:rsidRPr="00836B0F" w:rsidRDefault="00BC0DD9" w:rsidP="00AD08AA"/>
        </w:tc>
        <w:tc>
          <w:tcPr>
            <w:tcW w:w="1560" w:type="dxa"/>
          </w:tcPr>
          <w:p w14:paraId="75EEA2EA" w14:textId="77777777" w:rsidR="00BC0DD9" w:rsidRPr="00836B0F" w:rsidRDefault="00BC0DD9" w:rsidP="00AD08AA"/>
        </w:tc>
        <w:tc>
          <w:tcPr>
            <w:tcW w:w="1984" w:type="dxa"/>
          </w:tcPr>
          <w:p w14:paraId="5EECF3AD" w14:textId="77777777" w:rsidR="00BC0DD9" w:rsidRPr="00836B0F" w:rsidRDefault="00BC0DD9" w:rsidP="00AD08AA"/>
        </w:tc>
      </w:tr>
      <w:tr w:rsidR="00BC0DD9" w:rsidRPr="00836B0F" w14:paraId="6D8F1BDC" w14:textId="77777777" w:rsidTr="00C77313">
        <w:trPr>
          <w:trHeight w:val="170"/>
        </w:trPr>
        <w:tc>
          <w:tcPr>
            <w:tcW w:w="0" w:type="auto"/>
            <w:noWrap/>
            <w:hideMark/>
          </w:tcPr>
          <w:p w14:paraId="7FDED5EA" w14:textId="77777777" w:rsidR="00BC0DD9" w:rsidRPr="00836B0F" w:rsidRDefault="00BC0DD9" w:rsidP="00AD08AA">
            <w:r w:rsidRPr="00836B0F">
              <w:t>Podolampas bipes</w:t>
            </w:r>
          </w:p>
        </w:tc>
        <w:tc>
          <w:tcPr>
            <w:tcW w:w="1708" w:type="dxa"/>
          </w:tcPr>
          <w:p w14:paraId="22C16A92" w14:textId="77777777" w:rsidR="00BC0DD9" w:rsidRPr="00836B0F" w:rsidRDefault="00BC0DD9" w:rsidP="00AD08AA">
            <w:r w:rsidRPr="00836B0F">
              <w:t>+</w:t>
            </w:r>
          </w:p>
        </w:tc>
        <w:tc>
          <w:tcPr>
            <w:tcW w:w="1560" w:type="dxa"/>
          </w:tcPr>
          <w:p w14:paraId="7122208D" w14:textId="77777777" w:rsidR="00BC0DD9" w:rsidRPr="00836B0F" w:rsidRDefault="00BC0DD9" w:rsidP="00AD08AA">
            <w:r w:rsidRPr="00836B0F">
              <w:t>+</w:t>
            </w:r>
          </w:p>
        </w:tc>
        <w:tc>
          <w:tcPr>
            <w:tcW w:w="1984" w:type="dxa"/>
          </w:tcPr>
          <w:p w14:paraId="4547C64C" w14:textId="77777777" w:rsidR="00BC0DD9" w:rsidRPr="00836B0F" w:rsidRDefault="00BC0DD9" w:rsidP="00AD08AA">
            <w:r w:rsidRPr="00836B0F">
              <w:t>+</w:t>
            </w:r>
          </w:p>
        </w:tc>
      </w:tr>
      <w:tr w:rsidR="00BC0DD9" w:rsidRPr="00836B0F" w14:paraId="5D7BE655" w14:textId="77777777" w:rsidTr="00C77313">
        <w:trPr>
          <w:trHeight w:val="170"/>
        </w:trPr>
        <w:tc>
          <w:tcPr>
            <w:tcW w:w="0" w:type="auto"/>
            <w:noWrap/>
            <w:hideMark/>
          </w:tcPr>
          <w:p w14:paraId="262CC75A" w14:textId="77777777" w:rsidR="00BC0DD9" w:rsidRPr="00836B0F" w:rsidRDefault="00BC0DD9" w:rsidP="00AD08AA">
            <w:r w:rsidRPr="00836B0F">
              <w:t>Protoperidinium sp 1</w:t>
            </w:r>
          </w:p>
        </w:tc>
        <w:tc>
          <w:tcPr>
            <w:tcW w:w="1708" w:type="dxa"/>
          </w:tcPr>
          <w:p w14:paraId="1EE88810" w14:textId="77777777" w:rsidR="00BC0DD9" w:rsidRPr="00836B0F" w:rsidRDefault="00BC0DD9" w:rsidP="00AD08AA"/>
        </w:tc>
        <w:tc>
          <w:tcPr>
            <w:tcW w:w="1560" w:type="dxa"/>
          </w:tcPr>
          <w:p w14:paraId="59B88269" w14:textId="77777777" w:rsidR="00BC0DD9" w:rsidRPr="00836B0F" w:rsidRDefault="00BC0DD9" w:rsidP="00AD08AA">
            <w:r w:rsidRPr="00836B0F">
              <w:t>+</w:t>
            </w:r>
          </w:p>
        </w:tc>
        <w:tc>
          <w:tcPr>
            <w:tcW w:w="1984" w:type="dxa"/>
          </w:tcPr>
          <w:p w14:paraId="166FE39E" w14:textId="77777777" w:rsidR="00BC0DD9" w:rsidRPr="00836B0F" w:rsidRDefault="00BC0DD9" w:rsidP="00AD08AA">
            <w:r w:rsidRPr="00836B0F">
              <w:t>+</w:t>
            </w:r>
          </w:p>
        </w:tc>
      </w:tr>
      <w:tr w:rsidR="00BC0DD9" w:rsidRPr="00836B0F" w14:paraId="6770941A" w14:textId="77777777" w:rsidTr="00C77313">
        <w:trPr>
          <w:trHeight w:val="170"/>
        </w:trPr>
        <w:tc>
          <w:tcPr>
            <w:tcW w:w="0" w:type="auto"/>
            <w:noWrap/>
            <w:hideMark/>
          </w:tcPr>
          <w:p w14:paraId="75404516" w14:textId="77777777" w:rsidR="00BC0DD9" w:rsidRPr="00836B0F" w:rsidRDefault="00BC0DD9" w:rsidP="00AD08AA">
            <w:r w:rsidRPr="00836B0F">
              <w:lastRenderedPageBreak/>
              <w:t>Protoperidinium sp2</w:t>
            </w:r>
          </w:p>
        </w:tc>
        <w:tc>
          <w:tcPr>
            <w:tcW w:w="1708" w:type="dxa"/>
          </w:tcPr>
          <w:p w14:paraId="3DA740A6" w14:textId="77777777" w:rsidR="00BC0DD9" w:rsidRPr="00836B0F" w:rsidRDefault="00BC0DD9" w:rsidP="00AD08AA">
            <w:r w:rsidRPr="00836B0F">
              <w:t>+</w:t>
            </w:r>
          </w:p>
        </w:tc>
        <w:tc>
          <w:tcPr>
            <w:tcW w:w="1560" w:type="dxa"/>
          </w:tcPr>
          <w:p w14:paraId="5467EA42" w14:textId="77777777" w:rsidR="00BC0DD9" w:rsidRPr="00836B0F" w:rsidRDefault="00BC0DD9" w:rsidP="00AD08AA">
            <w:r w:rsidRPr="00836B0F">
              <w:t>+</w:t>
            </w:r>
          </w:p>
        </w:tc>
        <w:tc>
          <w:tcPr>
            <w:tcW w:w="1984" w:type="dxa"/>
          </w:tcPr>
          <w:p w14:paraId="3192CA88" w14:textId="77777777" w:rsidR="00BC0DD9" w:rsidRPr="00836B0F" w:rsidRDefault="00BC0DD9" w:rsidP="00AD08AA"/>
        </w:tc>
      </w:tr>
      <w:tr w:rsidR="00BC0DD9" w:rsidRPr="00836B0F" w14:paraId="332DE9BF" w14:textId="77777777" w:rsidTr="00C77313">
        <w:trPr>
          <w:trHeight w:val="170"/>
        </w:trPr>
        <w:tc>
          <w:tcPr>
            <w:tcW w:w="0" w:type="auto"/>
            <w:noWrap/>
            <w:hideMark/>
          </w:tcPr>
          <w:p w14:paraId="64EE9B56" w14:textId="77777777" w:rsidR="00BC0DD9" w:rsidRPr="00836B0F" w:rsidRDefault="00BC0DD9" w:rsidP="00AD08AA">
            <w:r w:rsidRPr="00836B0F">
              <w:t>Protoperidinium  sp3</w:t>
            </w:r>
          </w:p>
        </w:tc>
        <w:tc>
          <w:tcPr>
            <w:tcW w:w="1708" w:type="dxa"/>
          </w:tcPr>
          <w:p w14:paraId="30CA0FAE" w14:textId="77777777" w:rsidR="00BC0DD9" w:rsidRPr="00836B0F" w:rsidRDefault="00BC0DD9" w:rsidP="00AD08AA">
            <w:r w:rsidRPr="00836B0F">
              <w:t>+</w:t>
            </w:r>
          </w:p>
        </w:tc>
        <w:tc>
          <w:tcPr>
            <w:tcW w:w="1560" w:type="dxa"/>
          </w:tcPr>
          <w:p w14:paraId="52C84D18" w14:textId="77777777" w:rsidR="00BC0DD9" w:rsidRPr="00836B0F" w:rsidRDefault="00BC0DD9" w:rsidP="00AD08AA">
            <w:r w:rsidRPr="00836B0F">
              <w:t>+</w:t>
            </w:r>
          </w:p>
        </w:tc>
        <w:tc>
          <w:tcPr>
            <w:tcW w:w="1984" w:type="dxa"/>
          </w:tcPr>
          <w:p w14:paraId="6942651D" w14:textId="77777777" w:rsidR="00BC0DD9" w:rsidRPr="00836B0F" w:rsidRDefault="00BC0DD9" w:rsidP="00AD08AA">
            <w:r w:rsidRPr="00836B0F">
              <w:t>+</w:t>
            </w:r>
          </w:p>
        </w:tc>
      </w:tr>
      <w:tr w:rsidR="00BC0DD9" w:rsidRPr="00836B0F" w14:paraId="67062BED" w14:textId="77777777" w:rsidTr="00C77313">
        <w:trPr>
          <w:trHeight w:val="170"/>
        </w:trPr>
        <w:tc>
          <w:tcPr>
            <w:tcW w:w="0" w:type="auto"/>
            <w:noWrap/>
            <w:hideMark/>
          </w:tcPr>
          <w:p w14:paraId="036D008F" w14:textId="77777777" w:rsidR="00BC0DD9" w:rsidRPr="00836B0F" w:rsidRDefault="00BC0DD9" w:rsidP="00AD08AA">
            <w:r w:rsidRPr="00836B0F">
              <w:t>Protoperidinium pyriforme</w:t>
            </w:r>
          </w:p>
        </w:tc>
        <w:tc>
          <w:tcPr>
            <w:tcW w:w="1708" w:type="dxa"/>
          </w:tcPr>
          <w:p w14:paraId="07BB1BF5" w14:textId="77777777" w:rsidR="00BC0DD9" w:rsidRPr="00836B0F" w:rsidRDefault="00BC0DD9" w:rsidP="00AD08AA">
            <w:r w:rsidRPr="00836B0F">
              <w:t>+</w:t>
            </w:r>
          </w:p>
        </w:tc>
        <w:tc>
          <w:tcPr>
            <w:tcW w:w="1560" w:type="dxa"/>
          </w:tcPr>
          <w:p w14:paraId="302C4DB6" w14:textId="77777777" w:rsidR="00BC0DD9" w:rsidRPr="00836B0F" w:rsidRDefault="00BC0DD9" w:rsidP="00AD08AA">
            <w:r w:rsidRPr="00836B0F">
              <w:t>+</w:t>
            </w:r>
          </w:p>
        </w:tc>
        <w:tc>
          <w:tcPr>
            <w:tcW w:w="1984" w:type="dxa"/>
          </w:tcPr>
          <w:p w14:paraId="2EAE1270" w14:textId="77777777" w:rsidR="00BC0DD9" w:rsidRPr="00836B0F" w:rsidRDefault="00BC0DD9" w:rsidP="00AD08AA">
            <w:r w:rsidRPr="00836B0F">
              <w:t>+</w:t>
            </w:r>
          </w:p>
        </w:tc>
      </w:tr>
      <w:tr w:rsidR="00BC0DD9" w:rsidRPr="00836B0F" w14:paraId="7C9CA49F" w14:textId="77777777" w:rsidTr="00C77313">
        <w:trPr>
          <w:trHeight w:val="170"/>
        </w:trPr>
        <w:tc>
          <w:tcPr>
            <w:tcW w:w="0" w:type="auto"/>
            <w:noWrap/>
            <w:hideMark/>
          </w:tcPr>
          <w:p w14:paraId="72D009BF" w14:textId="77777777" w:rsidR="00BC0DD9" w:rsidRPr="00836B0F" w:rsidRDefault="00BC0DD9" w:rsidP="00AD08AA">
            <w:r w:rsidRPr="00836B0F">
              <w:t>Protoperidinium pyrum</w:t>
            </w:r>
          </w:p>
        </w:tc>
        <w:tc>
          <w:tcPr>
            <w:tcW w:w="1708" w:type="dxa"/>
          </w:tcPr>
          <w:p w14:paraId="3212DEBF" w14:textId="77777777" w:rsidR="00BC0DD9" w:rsidRPr="00836B0F" w:rsidRDefault="00BC0DD9" w:rsidP="00AD08AA">
            <w:r w:rsidRPr="00836B0F">
              <w:t>+</w:t>
            </w:r>
          </w:p>
        </w:tc>
        <w:tc>
          <w:tcPr>
            <w:tcW w:w="1560" w:type="dxa"/>
          </w:tcPr>
          <w:p w14:paraId="18F810B1" w14:textId="77777777" w:rsidR="00BC0DD9" w:rsidRPr="00836B0F" w:rsidRDefault="00BC0DD9" w:rsidP="00AD08AA">
            <w:r w:rsidRPr="00836B0F">
              <w:t>+</w:t>
            </w:r>
          </w:p>
        </w:tc>
        <w:tc>
          <w:tcPr>
            <w:tcW w:w="1984" w:type="dxa"/>
          </w:tcPr>
          <w:p w14:paraId="7FA51ED4" w14:textId="77777777" w:rsidR="00BC0DD9" w:rsidRPr="00836B0F" w:rsidRDefault="00BC0DD9" w:rsidP="00AD08AA">
            <w:r w:rsidRPr="00836B0F">
              <w:t>+</w:t>
            </w:r>
          </w:p>
        </w:tc>
      </w:tr>
      <w:tr w:rsidR="00BC0DD9" w:rsidRPr="00836B0F" w14:paraId="06F9BFA8" w14:textId="77777777" w:rsidTr="00C77313">
        <w:trPr>
          <w:trHeight w:val="170"/>
        </w:trPr>
        <w:tc>
          <w:tcPr>
            <w:tcW w:w="0" w:type="auto"/>
            <w:noWrap/>
            <w:hideMark/>
          </w:tcPr>
          <w:p w14:paraId="20646079" w14:textId="77777777" w:rsidR="00BC0DD9" w:rsidRPr="00836B0F" w:rsidRDefault="00BC0DD9" w:rsidP="00AD08AA">
            <w:r w:rsidRPr="00836B0F">
              <w:t>Scripsiella sp</w:t>
            </w:r>
          </w:p>
        </w:tc>
        <w:tc>
          <w:tcPr>
            <w:tcW w:w="1708" w:type="dxa"/>
          </w:tcPr>
          <w:p w14:paraId="45D5CD69" w14:textId="77777777" w:rsidR="00BC0DD9" w:rsidRPr="00836B0F" w:rsidRDefault="00BC0DD9" w:rsidP="00AD08AA">
            <w:r w:rsidRPr="00836B0F">
              <w:t>+</w:t>
            </w:r>
          </w:p>
        </w:tc>
        <w:tc>
          <w:tcPr>
            <w:tcW w:w="1560" w:type="dxa"/>
          </w:tcPr>
          <w:p w14:paraId="36360B9D" w14:textId="77777777" w:rsidR="00BC0DD9" w:rsidRPr="00836B0F" w:rsidRDefault="00BC0DD9" w:rsidP="00AD08AA">
            <w:r w:rsidRPr="00836B0F">
              <w:t>+</w:t>
            </w:r>
          </w:p>
        </w:tc>
        <w:tc>
          <w:tcPr>
            <w:tcW w:w="1984" w:type="dxa"/>
          </w:tcPr>
          <w:p w14:paraId="5268510A" w14:textId="77777777" w:rsidR="00BC0DD9" w:rsidRPr="00836B0F" w:rsidRDefault="00BC0DD9" w:rsidP="00AD08AA">
            <w:r w:rsidRPr="00836B0F">
              <w:t>+</w:t>
            </w:r>
          </w:p>
        </w:tc>
      </w:tr>
      <w:tr w:rsidR="00BC0DD9" w:rsidRPr="00836B0F" w14:paraId="2340A669" w14:textId="77777777" w:rsidTr="00C77313">
        <w:trPr>
          <w:trHeight w:val="170"/>
        </w:trPr>
        <w:tc>
          <w:tcPr>
            <w:tcW w:w="0" w:type="auto"/>
            <w:noWrap/>
            <w:hideMark/>
          </w:tcPr>
          <w:p w14:paraId="363A4D66" w14:textId="77777777" w:rsidR="00BC0DD9" w:rsidRPr="00836B0F" w:rsidRDefault="00BC0DD9" w:rsidP="00AD08AA">
            <w:r w:rsidRPr="00836B0F">
              <w:t>Prorocentrales</w:t>
            </w:r>
          </w:p>
        </w:tc>
        <w:tc>
          <w:tcPr>
            <w:tcW w:w="1708" w:type="dxa"/>
          </w:tcPr>
          <w:p w14:paraId="75B812D3" w14:textId="77777777" w:rsidR="00BC0DD9" w:rsidRPr="00836B0F" w:rsidRDefault="00BC0DD9" w:rsidP="00AD08AA"/>
        </w:tc>
        <w:tc>
          <w:tcPr>
            <w:tcW w:w="1560" w:type="dxa"/>
          </w:tcPr>
          <w:p w14:paraId="31B72183" w14:textId="77777777" w:rsidR="00BC0DD9" w:rsidRPr="00836B0F" w:rsidRDefault="00BC0DD9" w:rsidP="00AD08AA"/>
        </w:tc>
        <w:tc>
          <w:tcPr>
            <w:tcW w:w="1984" w:type="dxa"/>
          </w:tcPr>
          <w:p w14:paraId="598D77FA" w14:textId="77777777" w:rsidR="00BC0DD9" w:rsidRPr="00836B0F" w:rsidRDefault="00BC0DD9" w:rsidP="00AD08AA"/>
        </w:tc>
      </w:tr>
      <w:tr w:rsidR="00BC0DD9" w:rsidRPr="00836B0F" w14:paraId="3699225C" w14:textId="77777777" w:rsidTr="00C77313">
        <w:trPr>
          <w:trHeight w:val="170"/>
        </w:trPr>
        <w:tc>
          <w:tcPr>
            <w:tcW w:w="0" w:type="auto"/>
            <w:noWrap/>
            <w:hideMark/>
          </w:tcPr>
          <w:p w14:paraId="023CD5E7" w14:textId="77777777" w:rsidR="00BC0DD9" w:rsidRPr="00836B0F" w:rsidRDefault="00BC0DD9" w:rsidP="00AD08AA">
            <w:r w:rsidRPr="00836B0F">
              <w:t>Prorocentrum  sp</w:t>
            </w:r>
          </w:p>
        </w:tc>
        <w:tc>
          <w:tcPr>
            <w:tcW w:w="1708" w:type="dxa"/>
          </w:tcPr>
          <w:p w14:paraId="72E6A487" w14:textId="77777777" w:rsidR="00BC0DD9" w:rsidRPr="00836B0F" w:rsidRDefault="00BC0DD9" w:rsidP="00AD08AA">
            <w:r w:rsidRPr="00836B0F">
              <w:t>+</w:t>
            </w:r>
          </w:p>
        </w:tc>
        <w:tc>
          <w:tcPr>
            <w:tcW w:w="1560" w:type="dxa"/>
          </w:tcPr>
          <w:p w14:paraId="1542D64B" w14:textId="77777777" w:rsidR="00BC0DD9" w:rsidRPr="00836B0F" w:rsidRDefault="00BC0DD9" w:rsidP="00AD08AA"/>
        </w:tc>
        <w:tc>
          <w:tcPr>
            <w:tcW w:w="1984" w:type="dxa"/>
          </w:tcPr>
          <w:p w14:paraId="4023C068" w14:textId="77777777" w:rsidR="00BC0DD9" w:rsidRPr="00836B0F" w:rsidRDefault="00BC0DD9" w:rsidP="00AD08AA">
            <w:r w:rsidRPr="00836B0F">
              <w:t>+</w:t>
            </w:r>
          </w:p>
        </w:tc>
      </w:tr>
      <w:tr w:rsidR="00BC0DD9" w:rsidRPr="00836B0F" w14:paraId="16838CC5" w14:textId="77777777" w:rsidTr="00C77313">
        <w:trPr>
          <w:trHeight w:val="170"/>
        </w:trPr>
        <w:tc>
          <w:tcPr>
            <w:tcW w:w="0" w:type="auto"/>
            <w:noWrap/>
            <w:hideMark/>
          </w:tcPr>
          <w:p w14:paraId="2BC7EF53" w14:textId="77777777" w:rsidR="00BC0DD9" w:rsidRPr="00836B0F" w:rsidRDefault="00BC0DD9" w:rsidP="00AD08AA">
            <w:r w:rsidRPr="00836B0F">
              <w:t>Prorocentrum compressum</w:t>
            </w:r>
          </w:p>
        </w:tc>
        <w:tc>
          <w:tcPr>
            <w:tcW w:w="1708" w:type="dxa"/>
          </w:tcPr>
          <w:p w14:paraId="30351D11" w14:textId="77777777" w:rsidR="00BC0DD9" w:rsidRPr="00836B0F" w:rsidRDefault="00BC0DD9" w:rsidP="00AD08AA">
            <w:r w:rsidRPr="00836B0F">
              <w:t>+</w:t>
            </w:r>
          </w:p>
        </w:tc>
        <w:tc>
          <w:tcPr>
            <w:tcW w:w="1560" w:type="dxa"/>
          </w:tcPr>
          <w:p w14:paraId="00A8EDD2" w14:textId="77777777" w:rsidR="00BC0DD9" w:rsidRPr="00836B0F" w:rsidRDefault="00BC0DD9" w:rsidP="00AD08AA">
            <w:r w:rsidRPr="00836B0F">
              <w:t>+</w:t>
            </w:r>
          </w:p>
        </w:tc>
        <w:tc>
          <w:tcPr>
            <w:tcW w:w="1984" w:type="dxa"/>
          </w:tcPr>
          <w:p w14:paraId="6BB84031" w14:textId="77777777" w:rsidR="00BC0DD9" w:rsidRPr="00836B0F" w:rsidRDefault="00BC0DD9" w:rsidP="00AD08AA">
            <w:r w:rsidRPr="00836B0F">
              <w:t>+</w:t>
            </w:r>
          </w:p>
        </w:tc>
      </w:tr>
      <w:tr w:rsidR="00BC0DD9" w:rsidRPr="00836B0F" w14:paraId="01F87C09" w14:textId="77777777" w:rsidTr="00C77313">
        <w:trPr>
          <w:trHeight w:val="170"/>
        </w:trPr>
        <w:tc>
          <w:tcPr>
            <w:tcW w:w="0" w:type="auto"/>
            <w:noWrap/>
            <w:hideMark/>
          </w:tcPr>
          <w:p w14:paraId="4FBC0F0C" w14:textId="77777777" w:rsidR="00BC0DD9" w:rsidRPr="00836B0F" w:rsidRDefault="00BC0DD9" w:rsidP="00AD08AA">
            <w:r w:rsidRPr="00836B0F">
              <w:t>Prorocentrum cordatum</w:t>
            </w:r>
          </w:p>
        </w:tc>
        <w:tc>
          <w:tcPr>
            <w:tcW w:w="1708" w:type="dxa"/>
          </w:tcPr>
          <w:p w14:paraId="7C9A2303" w14:textId="77777777" w:rsidR="00BC0DD9" w:rsidRPr="00836B0F" w:rsidRDefault="00BC0DD9" w:rsidP="00AD08AA"/>
        </w:tc>
        <w:tc>
          <w:tcPr>
            <w:tcW w:w="1560" w:type="dxa"/>
          </w:tcPr>
          <w:p w14:paraId="403E1A42" w14:textId="77777777" w:rsidR="00BC0DD9" w:rsidRPr="00836B0F" w:rsidRDefault="00BC0DD9" w:rsidP="00AD08AA">
            <w:r w:rsidRPr="00836B0F">
              <w:t>+</w:t>
            </w:r>
          </w:p>
        </w:tc>
        <w:tc>
          <w:tcPr>
            <w:tcW w:w="1984" w:type="dxa"/>
          </w:tcPr>
          <w:p w14:paraId="29822CAC" w14:textId="77777777" w:rsidR="00BC0DD9" w:rsidRPr="00836B0F" w:rsidRDefault="00BC0DD9" w:rsidP="00AD08AA">
            <w:r w:rsidRPr="00836B0F">
              <w:t>+</w:t>
            </w:r>
          </w:p>
        </w:tc>
      </w:tr>
      <w:tr w:rsidR="00BC0DD9" w:rsidRPr="00836B0F" w14:paraId="7101F999" w14:textId="77777777" w:rsidTr="00C77313">
        <w:trPr>
          <w:trHeight w:val="170"/>
        </w:trPr>
        <w:tc>
          <w:tcPr>
            <w:tcW w:w="0" w:type="auto"/>
            <w:noWrap/>
            <w:hideMark/>
          </w:tcPr>
          <w:p w14:paraId="34BB0591" w14:textId="77777777" w:rsidR="00BC0DD9" w:rsidRPr="00836B0F" w:rsidRDefault="00BC0DD9" w:rsidP="00AD08AA">
            <w:r w:rsidRPr="00836B0F">
              <w:t>Prorocentrum lima</w:t>
            </w:r>
          </w:p>
        </w:tc>
        <w:tc>
          <w:tcPr>
            <w:tcW w:w="1708" w:type="dxa"/>
          </w:tcPr>
          <w:p w14:paraId="05D14A2C" w14:textId="77777777" w:rsidR="00BC0DD9" w:rsidRPr="00836B0F" w:rsidRDefault="00BC0DD9" w:rsidP="00AD08AA">
            <w:r w:rsidRPr="00836B0F">
              <w:t>+</w:t>
            </w:r>
          </w:p>
        </w:tc>
        <w:tc>
          <w:tcPr>
            <w:tcW w:w="1560" w:type="dxa"/>
          </w:tcPr>
          <w:p w14:paraId="491730D5" w14:textId="77777777" w:rsidR="00BC0DD9" w:rsidRPr="00836B0F" w:rsidRDefault="00BC0DD9" w:rsidP="00AD08AA"/>
        </w:tc>
        <w:tc>
          <w:tcPr>
            <w:tcW w:w="1984" w:type="dxa"/>
          </w:tcPr>
          <w:p w14:paraId="19B933B9" w14:textId="77777777" w:rsidR="00BC0DD9" w:rsidRPr="00836B0F" w:rsidRDefault="00BC0DD9" w:rsidP="00AD08AA"/>
        </w:tc>
      </w:tr>
      <w:tr w:rsidR="00BC0DD9" w:rsidRPr="00836B0F" w14:paraId="443271B8" w14:textId="77777777" w:rsidTr="00C77313">
        <w:trPr>
          <w:trHeight w:val="170"/>
        </w:trPr>
        <w:tc>
          <w:tcPr>
            <w:tcW w:w="0" w:type="auto"/>
            <w:noWrap/>
            <w:hideMark/>
          </w:tcPr>
          <w:p w14:paraId="73D16807" w14:textId="77777777" w:rsidR="00BC0DD9" w:rsidRPr="00836B0F" w:rsidRDefault="00BC0DD9" w:rsidP="00AD08AA">
            <w:r w:rsidRPr="00836B0F">
              <w:t>Prorocentrum mexicanum</w:t>
            </w:r>
          </w:p>
        </w:tc>
        <w:tc>
          <w:tcPr>
            <w:tcW w:w="1708" w:type="dxa"/>
          </w:tcPr>
          <w:p w14:paraId="4390C1B7" w14:textId="77777777" w:rsidR="00BC0DD9" w:rsidRPr="00836B0F" w:rsidRDefault="00BC0DD9" w:rsidP="00AD08AA">
            <w:r w:rsidRPr="00836B0F">
              <w:t>+</w:t>
            </w:r>
          </w:p>
        </w:tc>
        <w:tc>
          <w:tcPr>
            <w:tcW w:w="1560" w:type="dxa"/>
          </w:tcPr>
          <w:p w14:paraId="236455FC" w14:textId="77777777" w:rsidR="00BC0DD9" w:rsidRPr="00836B0F" w:rsidRDefault="00BC0DD9" w:rsidP="00AD08AA">
            <w:r w:rsidRPr="00836B0F">
              <w:t>+</w:t>
            </w:r>
          </w:p>
        </w:tc>
        <w:tc>
          <w:tcPr>
            <w:tcW w:w="1984" w:type="dxa"/>
          </w:tcPr>
          <w:p w14:paraId="5B43697B" w14:textId="77777777" w:rsidR="00BC0DD9" w:rsidRPr="00836B0F" w:rsidRDefault="00BC0DD9" w:rsidP="00AD08AA">
            <w:r w:rsidRPr="00836B0F">
              <w:t>+</w:t>
            </w:r>
          </w:p>
        </w:tc>
      </w:tr>
      <w:tr w:rsidR="00BC0DD9" w:rsidRPr="00836B0F" w14:paraId="55EC64D2" w14:textId="77777777" w:rsidTr="00C77313">
        <w:trPr>
          <w:trHeight w:val="170"/>
        </w:trPr>
        <w:tc>
          <w:tcPr>
            <w:tcW w:w="0" w:type="auto"/>
            <w:noWrap/>
            <w:hideMark/>
          </w:tcPr>
          <w:p w14:paraId="5E41781C" w14:textId="77777777" w:rsidR="00BC0DD9" w:rsidRPr="00836B0F" w:rsidRDefault="00BC0DD9" w:rsidP="00AD08AA">
            <w:r w:rsidRPr="00836B0F">
              <w:t>Prorocentrum rhathymum</w:t>
            </w:r>
          </w:p>
        </w:tc>
        <w:tc>
          <w:tcPr>
            <w:tcW w:w="1708" w:type="dxa"/>
          </w:tcPr>
          <w:p w14:paraId="10A9A2F7" w14:textId="77777777" w:rsidR="00BC0DD9" w:rsidRPr="00836B0F" w:rsidRDefault="00BC0DD9" w:rsidP="00AD08AA">
            <w:r w:rsidRPr="00836B0F">
              <w:t>+</w:t>
            </w:r>
          </w:p>
        </w:tc>
        <w:tc>
          <w:tcPr>
            <w:tcW w:w="1560" w:type="dxa"/>
          </w:tcPr>
          <w:p w14:paraId="56DD9A92" w14:textId="77777777" w:rsidR="00BC0DD9" w:rsidRPr="00836B0F" w:rsidRDefault="00BC0DD9" w:rsidP="00AD08AA">
            <w:r w:rsidRPr="00836B0F">
              <w:t>+</w:t>
            </w:r>
          </w:p>
        </w:tc>
        <w:tc>
          <w:tcPr>
            <w:tcW w:w="1984" w:type="dxa"/>
          </w:tcPr>
          <w:p w14:paraId="0E7FBFC3" w14:textId="77777777" w:rsidR="00BC0DD9" w:rsidRPr="00836B0F" w:rsidRDefault="00BC0DD9" w:rsidP="00AD08AA">
            <w:r w:rsidRPr="00836B0F">
              <w:t>+</w:t>
            </w:r>
          </w:p>
        </w:tc>
      </w:tr>
      <w:tr w:rsidR="00BC0DD9" w:rsidRPr="00836B0F" w14:paraId="1813E125" w14:textId="77777777" w:rsidTr="00C77313">
        <w:trPr>
          <w:trHeight w:val="170"/>
        </w:trPr>
        <w:tc>
          <w:tcPr>
            <w:tcW w:w="0" w:type="auto"/>
            <w:noWrap/>
            <w:hideMark/>
          </w:tcPr>
          <w:p w14:paraId="68E4A2FB" w14:textId="77777777" w:rsidR="00BC0DD9" w:rsidRPr="00836B0F" w:rsidRDefault="00BC0DD9" w:rsidP="00AD08AA">
            <w:r w:rsidRPr="00836B0F">
              <w:t>Pyrocystales</w:t>
            </w:r>
          </w:p>
        </w:tc>
        <w:tc>
          <w:tcPr>
            <w:tcW w:w="1708" w:type="dxa"/>
          </w:tcPr>
          <w:p w14:paraId="264D5718" w14:textId="77777777" w:rsidR="00BC0DD9" w:rsidRPr="00836B0F" w:rsidRDefault="00BC0DD9" w:rsidP="00AD08AA"/>
        </w:tc>
        <w:tc>
          <w:tcPr>
            <w:tcW w:w="1560" w:type="dxa"/>
          </w:tcPr>
          <w:p w14:paraId="0012FA61" w14:textId="77777777" w:rsidR="00BC0DD9" w:rsidRPr="00836B0F" w:rsidRDefault="00BC0DD9" w:rsidP="00AD08AA"/>
        </w:tc>
        <w:tc>
          <w:tcPr>
            <w:tcW w:w="1984" w:type="dxa"/>
          </w:tcPr>
          <w:p w14:paraId="731C19BA" w14:textId="77777777" w:rsidR="00BC0DD9" w:rsidRPr="00836B0F" w:rsidRDefault="00BC0DD9" w:rsidP="00AD08AA"/>
        </w:tc>
      </w:tr>
      <w:tr w:rsidR="00BC0DD9" w:rsidRPr="00836B0F" w14:paraId="187C735A" w14:textId="77777777" w:rsidTr="00C77313">
        <w:trPr>
          <w:trHeight w:val="170"/>
        </w:trPr>
        <w:tc>
          <w:tcPr>
            <w:tcW w:w="0" w:type="auto"/>
            <w:tcBorders>
              <w:bottom w:val="single" w:sz="4" w:space="0" w:color="auto"/>
            </w:tcBorders>
            <w:noWrap/>
            <w:hideMark/>
          </w:tcPr>
          <w:p w14:paraId="4DB11132" w14:textId="77777777" w:rsidR="00BC0DD9" w:rsidRPr="00836B0F" w:rsidRDefault="00BC0DD9" w:rsidP="00AD08AA">
            <w:r w:rsidRPr="00836B0F">
              <w:t>Pyrocistis sp</w:t>
            </w:r>
          </w:p>
        </w:tc>
        <w:tc>
          <w:tcPr>
            <w:tcW w:w="1708" w:type="dxa"/>
            <w:tcBorders>
              <w:bottom w:val="single" w:sz="4" w:space="0" w:color="auto"/>
            </w:tcBorders>
          </w:tcPr>
          <w:p w14:paraId="1CED9351" w14:textId="77777777" w:rsidR="00BC0DD9" w:rsidRPr="00836B0F" w:rsidRDefault="00BC0DD9" w:rsidP="00AD08AA">
            <w:r w:rsidRPr="00836B0F">
              <w:t>+</w:t>
            </w:r>
          </w:p>
        </w:tc>
        <w:tc>
          <w:tcPr>
            <w:tcW w:w="1560" w:type="dxa"/>
            <w:tcBorders>
              <w:bottom w:val="single" w:sz="4" w:space="0" w:color="auto"/>
            </w:tcBorders>
          </w:tcPr>
          <w:p w14:paraId="61395055" w14:textId="77777777" w:rsidR="00BC0DD9" w:rsidRPr="00836B0F" w:rsidRDefault="00BC0DD9" w:rsidP="00AD08AA"/>
        </w:tc>
        <w:tc>
          <w:tcPr>
            <w:tcW w:w="1984" w:type="dxa"/>
            <w:tcBorders>
              <w:bottom w:val="single" w:sz="4" w:space="0" w:color="auto"/>
            </w:tcBorders>
          </w:tcPr>
          <w:p w14:paraId="6ECBB8C6" w14:textId="77777777" w:rsidR="00BC0DD9" w:rsidRPr="00836B0F" w:rsidRDefault="00BC0DD9" w:rsidP="00AD08AA"/>
        </w:tc>
      </w:tr>
    </w:tbl>
    <w:p w14:paraId="7961FB10" w14:textId="77777777" w:rsidR="00BC0DD9" w:rsidRDefault="00BC0DD9" w:rsidP="00AD08AA">
      <w:pPr>
        <w:rPr>
          <w:lang w:val="es-MX"/>
        </w:rPr>
      </w:pPr>
    </w:p>
    <w:p w14:paraId="7F78AE61" w14:textId="77777777" w:rsidR="004706CF" w:rsidRDefault="004706CF" w:rsidP="00AD08AA"/>
    <w:p w14:paraId="47E171D1" w14:textId="48E546D8" w:rsidR="00CF4B5C" w:rsidRDefault="00CF4B5C" w:rsidP="00AD08AA"/>
    <w:p w14:paraId="6E8A53B6" w14:textId="77777777" w:rsidR="004706CF" w:rsidRPr="004706CF" w:rsidRDefault="004706CF" w:rsidP="00AD08AA"/>
    <w:p w14:paraId="55DDAA97" w14:textId="77777777" w:rsidR="00186250" w:rsidRDefault="00186250" w:rsidP="00AD08AA">
      <w:pPr>
        <w:pStyle w:val="Descripcin"/>
      </w:pPr>
      <w:r>
        <w:rPr>
          <w:noProof/>
        </w:rPr>
        <w:lastRenderedPageBreak/>
        <w:drawing>
          <wp:inline distT="0" distB="0" distL="0" distR="0" wp14:anchorId="6C1906A1" wp14:editId="24670351">
            <wp:extent cx="5398770" cy="7561580"/>
            <wp:effectExtent l="0" t="0" r="0" b="127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8770" cy="7561580"/>
                    </a:xfrm>
                    <a:prstGeom prst="rect">
                      <a:avLst/>
                    </a:prstGeom>
                    <a:noFill/>
                    <a:ln>
                      <a:noFill/>
                    </a:ln>
                  </pic:spPr>
                </pic:pic>
              </a:graphicData>
            </a:graphic>
          </wp:inline>
        </w:drawing>
      </w:r>
    </w:p>
    <w:p w14:paraId="5F1135B4" w14:textId="187D2191" w:rsidR="0018625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540C9B">
        <w:rPr>
          <w:noProof/>
        </w:rPr>
        <w:t>33</w:t>
      </w:r>
      <w:r w:rsidR="005B2713">
        <w:rPr>
          <w:noProof/>
        </w:rPr>
        <w:fldChar w:fldCharType="end"/>
      </w:r>
      <w:r>
        <w:t>.</w:t>
      </w:r>
    </w:p>
    <w:p w14:paraId="0EA213AB" w14:textId="77777777" w:rsidR="00186250" w:rsidRDefault="00186250" w:rsidP="00AD08AA">
      <w:r>
        <w:br w:type="page"/>
      </w:r>
    </w:p>
    <w:p w14:paraId="4A70DFDC" w14:textId="77777777" w:rsidR="00186250" w:rsidRDefault="00186250" w:rsidP="00AD08AA">
      <w:pPr>
        <w:pStyle w:val="Descripcin"/>
      </w:pPr>
      <w:r>
        <w:rPr>
          <w:noProof/>
        </w:rPr>
        <w:lastRenderedPageBreak/>
        <w:drawing>
          <wp:inline distT="0" distB="0" distL="0" distR="0" wp14:anchorId="70493107" wp14:editId="13B4C326">
            <wp:extent cx="5398770" cy="7561580"/>
            <wp:effectExtent l="0" t="0" r="0" b="127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7561580"/>
                    </a:xfrm>
                    <a:prstGeom prst="rect">
                      <a:avLst/>
                    </a:prstGeom>
                    <a:noFill/>
                    <a:ln>
                      <a:noFill/>
                    </a:ln>
                  </pic:spPr>
                </pic:pic>
              </a:graphicData>
            </a:graphic>
          </wp:inline>
        </w:drawing>
      </w:r>
    </w:p>
    <w:p w14:paraId="7F7A401B" w14:textId="755F2C9D" w:rsidR="0018625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540C9B">
        <w:rPr>
          <w:noProof/>
        </w:rPr>
        <w:t>34</w:t>
      </w:r>
      <w:r w:rsidR="005B2713">
        <w:rPr>
          <w:noProof/>
        </w:rPr>
        <w:fldChar w:fldCharType="end"/>
      </w:r>
      <w:r>
        <w:t>.</w:t>
      </w:r>
    </w:p>
    <w:p w14:paraId="76C3A799" w14:textId="77777777" w:rsidR="00186250" w:rsidRDefault="00186250" w:rsidP="00AD08AA">
      <w:r>
        <w:br w:type="page"/>
      </w:r>
    </w:p>
    <w:p w14:paraId="7EA2F1BF" w14:textId="77777777" w:rsidR="00186250" w:rsidRDefault="00186250" w:rsidP="00AD08AA">
      <w:pPr>
        <w:pStyle w:val="Descripcin"/>
      </w:pPr>
      <w:r>
        <w:rPr>
          <w:noProof/>
        </w:rPr>
        <w:lastRenderedPageBreak/>
        <w:drawing>
          <wp:inline distT="0" distB="0" distL="0" distR="0" wp14:anchorId="632092B4" wp14:editId="2371F79F">
            <wp:extent cx="4910655" cy="8181893"/>
            <wp:effectExtent l="0" t="0" r="444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912733" cy="8185355"/>
                    </a:xfrm>
                    <a:prstGeom prst="rect">
                      <a:avLst/>
                    </a:prstGeom>
                    <a:noFill/>
                    <a:ln>
                      <a:noFill/>
                    </a:ln>
                  </pic:spPr>
                </pic:pic>
              </a:graphicData>
            </a:graphic>
          </wp:inline>
        </w:drawing>
      </w:r>
    </w:p>
    <w:p w14:paraId="6343DCC5" w14:textId="7E1C31E2" w:rsidR="0018625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540C9B">
        <w:rPr>
          <w:noProof/>
        </w:rPr>
        <w:t>35</w:t>
      </w:r>
      <w:r w:rsidR="005B2713">
        <w:rPr>
          <w:noProof/>
        </w:rPr>
        <w:fldChar w:fldCharType="end"/>
      </w:r>
      <w:r>
        <w:t>.</w:t>
      </w:r>
    </w:p>
    <w:p w14:paraId="1F3029F7" w14:textId="77777777" w:rsidR="00186250" w:rsidRDefault="00186250" w:rsidP="00AD08AA">
      <w:r>
        <w:br w:type="page"/>
      </w:r>
    </w:p>
    <w:p w14:paraId="162C7CF1" w14:textId="77777777" w:rsidR="00186250" w:rsidRDefault="00186250" w:rsidP="00AD08AA">
      <w:pPr>
        <w:pStyle w:val="Descripcin"/>
      </w:pPr>
      <w:r>
        <w:rPr>
          <w:noProof/>
        </w:rPr>
        <w:lastRenderedPageBreak/>
        <w:drawing>
          <wp:inline distT="0" distB="0" distL="0" distR="0" wp14:anchorId="5973F31B" wp14:editId="7CF2D80E">
            <wp:extent cx="5398770" cy="539877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25BC1E81" w14:textId="4D009D2C" w:rsidR="0037001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540C9B">
        <w:rPr>
          <w:noProof/>
        </w:rPr>
        <w:t>36</w:t>
      </w:r>
      <w:r w:rsidR="005B2713">
        <w:rPr>
          <w:noProof/>
        </w:rPr>
        <w:fldChar w:fldCharType="end"/>
      </w:r>
      <w:r>
        <w:t>.</w:t>
      </w:r>
    </w:p>
    <w:p w14:paraId="131E922E" w14:textId="77777777" w:rsidR="00370010" w:rsidRDefault="00370010" w:rsidP="00AD08AA">
      <w:r>
        <w:br w:type="page"/>
      </w:r>
    </w:p>
    <w:p w14:paraId="7D5A6E65" w14:textId="77777777" w:rsidR="00370010" w:rsidRDefault="00370010" w:rsidP="00AD08AA">
      <w:pPr>
        <w:pStyle w:val="Descripcin"/>
      </w:pPr>
      <w:r>
        <w:rPr>
          <w:noProof/>
        </w:rPr>
        <w:lastRenderedPageBreak/>
        <w:drawing>
          <wp:inline distT="0" distB="0" distL="0" distR="0" wp14:anchorId="2306F046" wp14:editId="2C725CEF">
            <wp:extent cx="5398770" cy="7792085"/>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398770" cy="7792085"/>
                    </a:xfrm>
                    <a:prstGeom prst="rect">
                      <a:avLst/>
                    </a:prstGeom>
                    <a:noFill/>
                    <a:ln>
                      <a:noFill/>
                    </a:ln>
                  </pic:spPr>
                </pic:pic>
              </a:graphicData>
            </a:graphic>
          </wp:inline>
        </w:drawing>
      </w:r>
    </w:p>
    <w:p w14:paraId="396D2663" w14:textId="5CDD3EA4" w:rsidR="00FE06A5" w:rsidRDefault="00370010" w:rsidP="00AD08AA">
      <w:pPr>
        <w:pStyle w:val="Descripcin"/>
      </w:pPr>
      <w:r>
        <w:t xml:space="preserve">Figura </w:t>
      </w:r>
      <w:r w:rsidR="005B2713">
        <w:fldChar w:fldCharType="begin"/>
      </w:r>
      <w:r w:rsidR="005B2713">
        <w:instrText xml:space="preserve"> SEQ Figura \* ARABIC </w:instrText>
      </w:r>
      <w:r w:rsidR="005B2713">
        <w:fldChar w:fldCharType="separate"/>
      </w:r>
      <w:r w:rsidR="00540C9B">
        <w:rPr>
          <w:noProof/>
        </w:rPr>
        <w:t>37</w:t>
      </w:r>
      <w:r w:rsidR="005B2713">
        <w:rPr>
          <w:noProof/>
        </w:rPr>
        <w:fldChar w:fldCharType="end"/>
      </w:r>
      <w:r>
        <w:t>.</w:t>
      </w:r>
    </w:p>
    <w:p w14:paraId="02132989" w14:textId="342D2C62" w:rsidR="005274BE" w:rsidRDefault="005274BE" w:rsidP="005274BE"/>
    <w:p w14:paraId="440C8D9C" w14:textId="30A17AA1" w:rsidR="005274BE" w:rsidRDefault="005274BE">
      <w:pPr>
        <w:spacing w:before="0" w:after="0"/>
        <w:contextualSpacing w:val="0"/>
        <w:jc w:val="left"/>
      </w:pPr>
      <w:r>
        <w:br w:type="page"/>
      </w:r>
    </w:p>
    <w:p w14:paraId="3DEA4DFA" w14:textId="58585650" w:rsidR="005274BE" w:rsidRPr="005274BE" w:rsidRDefault="005274BE" w:rsidP="005274BE">
      <w:pPr>
        <w:pStyle w:val="Ttulo3"/>
      </w:pPr>
      <w:r>
        <w:lastRenderedPageBreak/>
        <w:t>Zooplancton</w:t>
      </w:r>
    </w:p>
    <w:p w14:paraId="7DF0776F" w14:textId="77777777" w:rsidR="002B230A" w:rsidRDefault="002B230A" w:rsidP="00AD08AA">
      <w:pPr>
        <w:pStyle w:val="Descripcin"/>
      </w:pPr>
    </w:p>
    <w:p w14:paraId="7481EEDD" w14:textId="77777777" w:rsidR="005274BE" w:rsidRDefault="005274BE" w:rsidP="005274BE">
      <w:pPr>
        <w:pStyle w:val="Descripcin"/>
      </w:pPr>
      <w:r>
        <w:rPr>
          <w:noProof/>
        </w:rPr>
        <w:drawing>
          <wp:inline distT="0" distB="0" distL="0" distR="0" wp14:anchorId="4853FC18" wp14:editId="58FAF830">
            <wp:extent cx="5400675" cy="8372475"/>
            <wp:effectExtent l="0" t="0" r="9525" b="9525"/>
            <wp:docPr id="45" name="Imagen 4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00675" cy="8372475"/>
                    </a:xfrm>
                    <a:prstGeom prst="rect">
                      <a:avLst/>
                    </a:prstGeom>
                    <a:noFill/>
                    <a:ln>
                      <a:noFill/>
                    </a:ln>
                  </pic:spPr>
                </pic:pic>
              </a:graphicData>
            </a:graphic>
          </wp:inline>
        </w:drawing>
      </w:r>
    </w:p>
    <w:p w14:paraId="37B57B9D" w14:textId="54FEAAA5" w:rsidR="005274BE" w:rsidRDefault="005274BE" w:rsidP="005274BE">
      <w:pPr>
        <w:pStyle w:val="Descripcin"/>
      </w:pPr>
      <w:r>
        <w:t xml:space="preserve">Figura </w:t>
      </w:r>
      <w:r>
        <w:fldChar w:fldCharType="begin"/>
      </w:r>
      <w:r>
        <w:instrText xml:space="preserve"> SEQ Figura \* ARABIC </w:instrText>
      </w:r>
      <w:r>
        <w:fldChar w:fldCharType="separate"/>
      </w:r>
      <w:r w:rsidR="00540C9B">
        <w:rPr>
          <w:noProof/>
        </w:rPr>
        <w:t>38</w:t>
      </w:r>
      <w:r>
        <w:rPr>
          <w:noProof/>
        </w:rPr>
        <w:fldChar w:fldCharType="end"/>
      </w:r>
      <w:r>
        <w:t>.</w:t>
      </w:r>
    </w:p>
    <w:p w14:paraId="1B189BFC" w14:textId="77777777" w:rsidR="005274BE" w:rsidRDefault="005274BE" w:rsidP="005274BE">
      <w:pPr>
        <w:pStyle w:val="Ttulo3"/>
      </w:pPr>
      <w:r>
        <w:lastRenderedPageBreak/>
        <w:t>Ictioplancton</w:t>
      </w:r>
    </w:p>
    <w:p w14:paraId="10ED18EC" w14:textId="77777777" w:rsidR="005274BE" w:rsidRDefault="005274BE">
      <w:pPr>
        <w:spacing w:before="0" w:after="0"/>
        <w:contextualSpacing w:val="0"/>
        <w:jc w:val="left"/>
        <w:rPr>
          <w:rFonts w:cstheme="majorBidi"/>
          <w:bCs w:val="0"/>
          <w:color w:val="000000" w:themeColor="text1"/>
        </w:rPr>
      </w:pPr>
      <w:r>
        <w:br w:type="page"/>
      </w:r>
    </w:p>
    <w:p w14:paraId="516F907F" w14:textId="09DCEECB" w:rsidR="002B230A" w:rsidRPr="005274BE" w:rsidRDefault="005274BE" w:rsidP="005274BE">
      <w:pPr>
        <w:pStyle w:val="Ttulo3"/>
      </w:pPr>
      <w:r w:rsidRPr="005274BE">
        <w:lastRenderedPageBreak/>
        <w:t>Relaciones de congruencia de la diversidad</w:t>
      </w:r>
      <w:r w:rsidR="002B230A" w:rsidRPr="005274BE">
        <w:br w:type="page"/>
      </w:r>
    </w:p>
    <w:p w14:paraId="630CE1E8" w14:textId="77777777" w:rsidR="002B230A" w:rsidRPr="002B230A" w:rsidRDefault="002B230A" w:rsidP="00AD08AA"/>
    <w:p w14:paraId="006A2DBD" w14:textId="77777777" w:rsidR="003B77CF" w:rsidRDefault="00081D30" w:rsidP="00AD08AA">
      <w:pPr>
        <w:pStyle w:val="Ttulo1"/>
      </w:pPr>
      <w:bookmarkStart w:id="40" w:name="discusión"/>
      <w:bookmarkEnd w:id="12"/>
      <w:r>
        <w:t>Discusión</w:t>
      </w:r>
    </w:p>
    <w:p w14:paraId="0469540D" w14:textId="77777777" w:rsidR="003B77CF" w:rsidRDefault="00081D30" w:rsidP="00AD08AA">
      <w:pPr>
        <w:pStyle w:val="Ttulo1"/>
      </w:pPr>
      <w:bookmarkStart w:id="41" w:name="conclusiones"/>
      <w:bookmarkEnd w:id="40"/>
      <w:r>
        <w:t>Conclusiones</w:t>
      </w:r>
    </w:p>
    <w:p w14:paraId="57CA2687" w14:textId="77777777" w:rsidR="003B77CF" w:rsidRDefault="00081D30" w:rsidP="00AD08AA">
      <w:pPr>
        <w:pStyle w:val="Ttulo1"/>
      </w:pPr>
      <w:bookmarkStart w:id="42" w:name="productos-generados"/>
      <w:bookmarkEnd w:id="41"/>
      <w:r>
        <w:t>Productos generados</w:t>
      </w:r>
    </w:p>
    <w:p w14:paraId="0134EA0A" w14:textId="5559AD26" w:rsidR="003B77CF" w:rsidRDefault="00081D30" w:rsidP="00AD08AA">
      <w:pPr>
        <w:pStyle w:val="Ttulo1"/>
      </w:pPr>
      <w:bookmarkStart w:id="43" w:name="literatura-citada"/>
      <w:bookmarkEnd w:id="42"/>
      <w:r>
        <w:t>Literatura citada</w:t>
      </w:r>
    </w:p>
    <w:p w14:paraId="6C547F2A" w14:textId="009F71D6" w:rsidR="00056D5A" w:rsidRDefault="00056D5A" w:rsidP="00056D5A"/>
    <w:p w14:paraId="7A611014" w14:textId="77777777" w:rsidR="00BF0BD2" w:rsidRPr="00BF0BD2" w:rsidRDefault="00056D5A" w:rsidP="00BF0BD2">
      <w:pPr>
        <w:pStyle w:val="Bibliografa"/>
        <w:rPr>
          <w:lang w:val="en-US"/>
        </w:rPr>
      </w:pPr>
      <w:r>
        <w:fldChar w:fldCharType="begin"/>
      </w:r>
      <w:r w:rsidRPr="00A55051">
        <w:rPr>
          <w:lang w:val="es-CO"/>
        </w:rPr>
        <w:instrText xml:space="preserve"> ADDIN ZOTERO_BIBL {"uncited":[],"omitted":[],"custom":[]} CSL_BIBLIOGRAPHY </w:instrText>
      </w:r>
      <w:r>
        <w:fldChar w:fldCharType="separate"/>
      </w:r>
      <w:r w:rsidR="00BF0BD2" w:rsidRPr="00BF0BD2">
        <w:t xml:space="preserve">Ali, M., Al-Yamani, F., &amp; Polikarpov, I. (2011). </w:t>
      </w:r>
      <w:r w:rsidR="00BF0BD2" w:rsidRPr="00BF0BD2">
        <w:rPr>
          <w:lang w:val="en-US"/>
        </w:rPr>
        <w:t xml:space="preserve">The effect of tidal cycles on the community structure of plankton (with emphasis on copepods) at AFMED Marina in winter (a preliminary study). </w:t>
      </w:r>
      <w:r w:rsidR="00BF0BD2" w:rsidRPr="00BF0BD2">
        <w:rPr>
          <w:i/>
          <w:iCs/>
          <w:lang w:val="en-US"/>
        </w:rPr>
        <w:t>Crustaceana</w:t>
      </w:r>
      <w:r w:rsidR="00BF0BD2" w:rsidRPr="00BF0BD2">
        <w:rPr>
          <w:lang w:val="en-US"/>
        </w:rPr>
        <w:t xml:space="preserve">, </w:t>
      </w:r>
      <w:r w:rsidR="00BF0BD2" w:rsidRPr="00BF0BD2">
        <w:rPr>
          <w:i/>
          <w:iCs/>
          <w:lang w:val="en-US"/>
        </w:rPr>
        <w:t>84</w:t>
      </w:r>
      <w:r w:rsidR="00BF0BD2" w:rsidRPr="00BF0BD2">
        <w:rPr>
          <w:lang w:val="en-US"/>
        </w:rPr>
        <w:t>(5-6), 601-621. https://doi.org/10.1163/001121611X572814</w:t>
      </w:r>
    </w:p>
    <w:p w14:paraId="78B2D17D" w14:textId="77777777" w:rsidR="00BF0BD2" w:rsidRPr="00BF0BD2" w:rsidRDefault="00BF0BD2" w:rsidP="00BF0BD2">
      <w:pPr>
        <w:pStyle w:val="Bibliografa"/>
        <w:rPr>
          <w:lang w:val="en-US"/>
        </w:rPr>
      </w:pPr>
      <w:r w:rsidRPr="00BF0BD2">
        <w:rPr>
          <w:lang w:val="en-US"/>
        </w:rPr>
        <w:t xml:space="preserve">Andersen, T., Hessen, D. O., Håll, J. P., Khomich, M., Kyle, M., Lindholm, M., Rasconi, S., Skjelbred, B., Thrane, J., &amp; Walseng, B. (2020). Congruence, but no cascade—Pelagic biodiversity across three trophic levels in Nordic lakes. </w:t>
      </w:r>
      <w:r w:rsidRPr="00BF0BD2">
        <w:rPr>
          <w:i/>
          <w:iCs/>
          <w:lang w:val="en-US"/>
        </w:rPr>
        <w:t>Ecology and Evolution</w:t>
      </w:r>
      <w:r w:rsidRPr="00BF0BD2">
        <w:rPr>
          <w:lang w:val="en-US"/>
        </w:rPr>
        <w:t xml:space="preserve">, </w:t>
      </w:r>
      <w:r w:rsidRPr="00BF0BD2">
        <w:rPr>
          <w:i/>
          <w:iCs/>
          <w:lang w:val="en-US"/>
        </w:rPr>
        <w:t>10</w:t>
      </w:r>
      <w:r w:rsidRPr="00BF0BD2">
        <w:rPr>
          <w:lang w:val="en-US"/>
        </w:rPr>
        <w:t>(15), 8153-8165. https://doi.org/10.1002/ece3.6514</w:t>
      </w:r>
    </w:p>
    <w:p w14:paraId="7F1B9CEC" w14:textId="77777777" w:rsidR="00BF0BD2" w:rsidRPr="00BF0BD2" w:rsidRDefault="00BF0BD2" w:rsidP="00BF0BD2">
      <w:pPr>
        <w:pStyle w:val="Bibliografa"/>
      </w:pPr>
      <w:r w:rsidRPr="00BF0BD2">
        <w:rPr>
          <w:lang w:val="en-US"/>
        </w:rPr>
        <w:t xml:space="preserve">Azeria, E. T., Fortin, D., Lemaître, J., Janssen, P., Hébert, C., Darveau, M., &amp; Cumming, S. G. (2009). Fine-scale structure and cross-taxon congruence of bird and beetle assemblages in an old-growth boreal forest mosaic. </w:t>
      </w:r>
      <w:r w:rsidRPr="00BF0BD2">
        <w:rPr>
          <w:i/>
          <w:iCs/>
        </w:rPr>
        <w:t>Global Ecology and Biogeography</w:t>
      </w:r>
      <w:r w:rsidRPr="00BF0BD2">
        <w:t xml:space="preserve">, </w:t>
      </w:r>
      <w:r w:rsidRPr="00BF0BD2">
        <w:rPr>
          <w:i/>
          <w:iCs/>
        </w:rPr>
        <w:t>18</w:t>
      </w:r>
      <w:r w:rsidRPr="00BF0BD2">
        <w:t>(3), 333-345. https://doi.org/10.1111/j.1466-8238.2009.00454.x</w:t>
      </w:r>
    </w:p>
    <w:p w14:paraId="615FF4F4" w14:textId="77777777" w:rsidR="00BF0BD2" w:rsidRPr="00BF0BD2" w:rsidRDefault="00BF0BD2" w:rsidP="00BF0BD2">
      <w:pPr>
        <w:pStyle w:val="Bibliografa"/>
      </w:pPr>
      <w:r w:rsidRPr="00BF0BD2">
        <w:t xml:space="preserve">Beltrán-León, B. S., &amp; Morales Osorio, Y. A. (2021). Distribución, composición y abundancia del ictioplancton en tres áreas marinas protegidas del Pacífico colombiano. </w:t>
      </w:r>
      <w:r w:rsidRPr="00BF0BD2">
        <w:rPr>
          <w:i/>
          <w:iCs/>
        </w:rPr>
        <w:t>Boletín de Investigaciones Marinas y Costeras</w:t>
      </w:r>
      <w:r w:rsidRPr="00BF0BD2">
        <w:t xml:space="preserve">, </w:t>
      </w:r>
      <w:r w:rsidRPr="00BF0BD2">
        <w:rPr>
          <w:i/>
          <w:iCs/>
        </w:rPr>
        <w:t>50</w:t>
      </w:r>
      <w:r w:rsidRPr="00BF0BD2">
        <w:t>(2), 31-52. https://doi.org/10.25268/bimc.invemar.2021.50.2.1062</w:t>
      </w:r>
    </w:p>
    <w:p w14:paraId="39453225" w14:textId="77777777" w:rsidR="00BF0BD2" w:rsidRPr="00BF0BD2" w:rsidRDefault="00BF0BD2" w:rsidP="00BF0BD2">
      <w:pPr>
        <w:pStyle w:val="Bibliografa"/>
        <w:rPr>
          <w:lang w:val="en-US"/>
        </w:rPr>
      </w:pPr>
      <w:r w:rsidRPr="00BF0BD2">
        <w:rPr>
          <w:lang w:val="en-US"/>
        </w:rPr>
        <w:t xml:space="preserve">Borkman, D. G., &amp; Smayda, T. (2009). Multidecadal (1959–1997) changes in Skeletonema abundance and seasonal bloom patterns in Narragansett Bay, Rhode Island, USA. </w:t>
      </w:r>
      <w:r w:rsidRPr="00BF0BD2">
        <w:rPr>
          <w:i/>
          <w:iCs/>
          <w:lang w:val="en-US"/>
        </w:rPr>
        <w:t>J. Sea Res.</w:t>
      </w:r>
      <w:r w:rsidRPr="00BF0BD2">
        <w:rPr>
          <w:lang w:val="en-US"/>
        </w:rPr>
        <w:t xml:space="preserve">, </w:t>
      </w:r>
      <w:r w:rsidRPr="00BF0BD2">
        <w:rPr>
          <w:i/>
          <w:iCs/>
          <w:lang w:val="en-US"/>
        </w:rPr>
        <w:t>61</w:t>
      </w:r>
      <w:r w:rsidRPr="00BF0BD2">
        <w:rPr>
          <w:lang w:val="en-US"/>
        </w:rPr>
        <w:t>(1-2), 84-94.</w:t>
      </w:r>
    </w:p>
    <w:p w14:paraId="2EA198CC" w14:textId="77777777" w:rsidR="00BF0BD2" w:rsidRPr="00BF0BD2" w:rsidRDefault="00BF0BD2" w:rsidP="00BF0BD2">
      <w:pPr>
        <w:pStyle w:val="Bibliografa"/>
        <w:rPr>
          <w:lang w:val="en-US"/>
        </w:rPr>
      </w:pPr>
      <w:r w:rsidRPr="00BF0BD2">
        <w:t xml:space="preserve">Cabra-García, J., Bermúdez-Rivas, C., Osorio, A. M., &amp; Chacón, P. (2012). </w:t>
      </w:r>
      <w:r w:rsidRPr="00BF0BD2">
        <w:rPr>
          <w:lang w:val="en-US"/>
        </w:rPr>
        <w:t xml:space="preserve">Cross-taxon congruence of </w:t>
      </w:r>
      <w:r w:rsidRPr="00BF0BD2">
        <w:t>α</w:t>
      </w:r>
      <w:r w:rsidRPr="00BF0BD2">
        <w:rPr>
          <w:lang w:val="en-US"/>
        </w:rPr>
        <w:t xml:space="preserve"> and </w:t>
      </w:r>
      <w:r w:rsidRPr="00BF0BD2">
        <w:t>β</w:t>
      </w:r>
      <w:r w:rsidRPr="00BF0BD2">
        <w:rPr>
          <w:lang w:val="en-US"/>
        </w:rPr>
        <w:t xml:space="preserve"> diversity among five leaf litter arthropod groups in Colombia. </w:t>
      </w:r>
      <w:r w:rsidRPr="00BF0BD2">
        <w:rPr>
          <w:i/>
          <w:iCs/>
          <w:lang w:val="en-US"/>
        </w:rPr>
        <w:t>Biodiversity and Conservation</w:t>
      </w:r>
      <w:r w:rsidRPr="00BF0BD2">
        <w:rPr>
          <w:lang w:val="en-US"/>
        </w:rPr>
        <w:t xml:space="preserve">, </w:t>
      </w:r>
      <w:r w:rsidRPr="00BF0BD2">
        <w:rPr>
          <w:i/>
          <w:iCs/>
          <w:lang w:val="en-US"/>
        </w:rPr>
        <w:t>21</w:t>
      </w:r>
      <w:r w:rsidRPr="00BF0BD2">
        <w:rPr>
          <w:lang w:val="en-US"/>
        </w:rPr>
        <w:t>(6), 1493-1508. https://doi.org/10.1007/s10531-012-0259-5</w:t>
      </w:r>
    </w:p>
    <w:p w14:paraId="086F9E68" w14:textId="77777777" w:rsidR="00BF0BD2" w:rsidRPr="00BF0BD2" w:rsidRDefault="00BF0BD2" w:rsidP="00BF0BD2">
      <w:pPr>
        <w:pStyle w:val="Bibliografa"/>
        <w:rPr>
          <w:lang w:val="en-US"/>
        </w:rPr>
      </w:pPr>
      <w:r w:rsidRPr="00BF0BD2">
        <w:rPr>
          <w:lang w:val="en-US"/>
        </w:rPr>
        <w:t xml:space="preserve">Chang, H.-Y., McKown, K., &amp; Chen, Y. (2023). A long-term ichthyoplankton monitoring program suggests climate-induced environmental variabilities changed fish communities in the </w:t>
      </w:r>
      <w:r w:rsidRPr="00BF0BD2">
        <w:rPr>
          <w:lang w:val="en-US"/>
        </w:rPr>
        <w:lastRenderedPageBreak/>
        <w:t xml:space="preserve">Hudson River estuary. </w:t>
      </w:r>
      <w:r w:rsidRPr="00BF0BD2">
        <w:rPr>
          <w:i/>
          <w:iCs/>
          <w:lang w:val="en-US"/>
        </w:rPr>
        <w:t>Frontiers in Marine Science</w:t>
      </w:r>
      <w:r w:rsidRPr="00BF0BD2">
        <w:rPr>
          <w:lang w:val="en-US"/>
        </w:rPr>
        <w:t xml:space="preserve">, </w:t>
      </w:r>
      <w:r w:rsidRPr="00BF0BD2">
        <w:rPr>
          <w:i/>
          <w:iCs/>
          <w:lang w:val="en-US"/>
        </w:rPr>
        <w:t>9</w:t>
      </w:r>
      <w:r w:rsidRPr="00BF0BD2">
        <w:rPr>
          <w:lang w:val="en-US"/>
        </w:rPr>
        <w:t>, 1077997. https://doi.org/10.3389/fmars.2022.1077997</w:t>
      </w:r>
    </w:p>
    <w:p w14:paraId="3D1CBC85" w14:textId="77777777" w:rsidR="00BF0BD2" w:rsidRPr="00BF0BD2" w:rsidRDefault="00BF0BD2" w:rsidP="00BF0BD2">
      <w:pPr>
        <w:pStyle w:val="Bibliografa"/>
        <w:rPr>
          <w:lang w:val="en-US"/>
        </w:rPr>
      </w:pPr>
      <w:r w:rsidRPr="00BF0BD2">
        <w:rPr>
          <w:lang w:val="en-US"/>
        </w:rPr>
        <w:t xml:space="preserve">Dirisu, A. R. (2019). Plankton diversity and community structure of asarama estuary in the niger delta in relation to physico-chemistry. </w:t>
      </w:r>
      <w:r w:rsidRPr="00BF0BD2">
        <w:rPr>
          <w:i/>
          <w:iCs/>
          <w:lang w:val="en-US"/>
        </w:rPr>
        <w:t>Applied Ecology and Environmental Research</w:t>
      </w:r>
      <w:r w:rsidRPr="00BF0BD2">
        <w:rPr>
          <w:lang w:val="en-US"/>
        </w:rPr>
        <w:t xml:space="preserve">, </w:t>
      </w:r>
      <w:r w:rsidRPr="00BF0BD2">
        <w:rPr>
          <w:i/>
          <w:iCs/>
          <w:lang w:val="en-US"/>
        </w:rPr>
        <w:t>17</w:t>
      </w:r>
      <w:r w:rsidRPr="00BF0BD2">
        <w:rPr>
          <w:lang w:val="en-US"/>
        </w:rPr>
        <w:t>(5). https://doi.org/10.15666/aeer/1705_1027710292</w:t>
      </w:r>
    </w:p>
    <w:p w14:paraId="127911C3" w14:textId="77777777" w:rsidR="00BF0BD2" w:rsidRPr="00DB7B4A" w:rsidRDefault="00BF0BD2" w:rsidP="00BF0BD2">
      <w:pPr>
        <w:pStyle w:val="Bibliografa"/>
        <w:rPr>
          <w:lang w:val="es-CO"/>
        </w:rPr>
      </w:pPr>
      <w:r w:rsidRPr="00BF0BD2">
        <w:rPr>
          <w:lang w:val="en-US"/>
        </w:rPr>
        <w:t xml:space="preserve">Dufrene, M., &amp; Legendre, P. (1997). Species Assemblages and Indicator Species: The Need for a Flexible Asymmetrical Approach. </w:t>
      </w:r>
      <w:r w:rsidRPr="00DB7B4A">
        <w:rPr>
          <w:i/>
          <w:iCs/>
          <w:lang w:val="es-CO"/>
        </w:rPr>
        <w:t>Ecological Monographs</w:t>
      </w:r>
      <w:r w:rsidRPr="00DB7B4A">
        <w:rPr>
          <w:lang w:val="es-CO"/>
        </w:rPr>
        <w:t xml:space="preserve">, </w:t>
      </w:r>
      <w:r w:rsidRPr="00DB7B4A">
        <w:rPr>
          <w:i/>
          <w:iCs/>
          <w:lang w:val="es-CO"/>
        </w:rPr>
        <w:t>67</w:t>
      </w:r>
      <w:r w:rsidRPr="00DB7B4A">
        <w:rPr>
          <w:lang w:val="es-CO"/>
        </w:rPr>
        <w:t>(3), 345. https://doi.org/10.2307/2963459</w:t>
      </w:r>
    </w:p>
    <w:p w14:paraId="49AB1857" w14:textId="77777777" w:rsidR="00BF0BD2" w:rsidRPr="00BF0BD2" w:rsidRDefault="00BF0BD2" w:rsidP="00BF0BD2">
      <w:pPr>
        <w:pStyle w:val="Bibliografa"/>
        <w:rPr>
          <w:lang w:val="en-US"/>
        </w:rPr>
      </w:pPr>
      <w:r w:rsidRPr="00DB7B4A">
        <w:rPr>
          <w:lang w:val="es-CO"/>
        </w:rPr>
        <w:t xml:space="preserve">Lansac-Tôha, F. M., Heino, J., Bini, L. M., Peláez, O., Baumgartner, M. T., Quirino, B. A., Pineda, A., Meira, B. R., Florêncio, F. M., Oliveira, F. R., Bomfim, F. F., Silveira, M. J., Dainez-Filho, M. S., Campos, R., Dias, R. M., Bonecker, C. C., Higuti, J., Mormul, R. P., Benedito, E., … </w:t>
      </w:r>
      <w:r w:rsidRPr="00BF0BD2">
        <w:rPr>
          <w:lang w:val="en-US"/>
        </w:rPr>
        <w:t xml:space="preserve">Velho, L. F. M. (2022). Cross-Taxon Congruence of Taxonomic and Functional Beta-Diversity Facets Across Spatial and Temporal Scales. </w:t>
      </w:r>
      <w:r w:rsidRPr="00BF0BD2">
        <w:rPr>
          <w:i/>
          <w:iCs/>
          <w:lang w:val="en-US"/>
        </w:rPr>
        <w:t>Frontiers in Environmental Science</w:t>
      </w:r>
      <w:r w:rsidRPr="00BF0BD2">
        <w:rPr>
          <w:lang w:val="en-US"/>
        </w:rPr>
        <w:t xml:space="preserve">, </w:t>
      </w:r>
      <w:r w:rsidRPr="00BF0BD2">
        <w:rPr>
          <w:i/>
          <w:iCs/>
          <w:lang w:val="en-US"/>
        </w:rPr>
        <w:t>10</w:t>
      </w:r>
      <w:r w:rsidRPr="00BF0BD2">
        <w:rPr>
          <w:lang w:val="en-US"/>
        </w:rPr>
        <w:t>, 903074. https://doi.org/10.3389/fenvs.2022.903074</w:t>
      </w:r>
    </w:p>
    <w:p w14:paraId="43D1ABC7" w14:textId="77777777" w:rsidR="00BF0BD2" w:rsidRPr="00BF0BD2" w:rsidRDefault="00BF0BD2" w:rsidP="00BF0BD2">
      <w:pPr>
        <w:pStyle w:val="Bibliografa"/>
        <w:rPr>
          <w:lang w:val="en-US"/>
        </w:rPr>
      </w:pPr>
      <w:r w:rsidRPr="00BF0BD2">
        <w:rPr>
          <w:lang w:val="en-US"/>
        </w:rPr>
        <w:t xml:space="preserve">Pawluk, M., Fujiwara, M., &amp; Martinez-Andrade, F. (2021). Climate effects on fish diversity in the subtropical bays of Texas. </w:t>
      </w:r>
      <w:r w:rsidRPr="00BF0BD2">
        <w:rPr>
          <w:i/>
          <w:iCs/>
          <w:lang w:val="en-US"/>
        </w:rPr>
        <w:t>Estuar. Coast. Shelf Sci.</w:t>
      </w:r>
      <w:r w:rsidRPr="00BF0BD2">
        <w:rPr>
          <w:lang w:val="en-US"/>
        </w:rPr>
        <w:t xml:space="preserve">, </w:t>
      </w:r>
      <w:r w:rsidRPr="00BF0BD2">
        <w:rPr>
          <w:i/>
          <w:iCs/>
          <w:lang w:val="en-US"/>
        </w:rPr>
        <w:t>249</w:t>
      </w:r>
      <w:r w:rsidRPr="00BF0BD2">
        <w:rPr>
          <w:lang w:val="en-US"/>
        </w:rPr>
        <w:t>(107121), 107121.</w:t>
      </w:r>
    </w:p>
    <w:p w14:paraId="5DB7D9E4" w14:textId="77777777" w:rsidR="00BF0BD2" w:rsidRPr="00BF0BD2" w:rsidRDefault="00BF0BD2" w:rsidP="00BF0BD2">
      <w:pPr>
        <w:pStyle w:val="Bibliografa"/>
        <w:rPr>
          <w:lang w:val="en-US"/>
        </w:rPr>
      </w:pPr>
      <w:r w:rsidRPr="00BF0BD2">
        <w:rPr>
          <w:lang w:val="en-US"/>
        </w:rPr>
        <w:t xml:space="preserve">Restrepo A, J. D. (2012). Assessing the effect of sea-level change and human activities on a major delta on the Pacific coast of northern South America: The Patía River. </w:t>
      </w:r>
      <w:r w:rsidRPr="00BF0BD2">
        <w:rPr>
          <w:i/>
          <w:iCs/>
          <w:lang w:val="en-US"/>
        </w:rPr>
        <w:t>Geomorphology</w:t>
      </w:r>
      <w:r w:rsidRPr="00BF0BD2">
        <w:rPr>
          <w:lang w:val="en-US"/>
        </w:rPr>
        <w:t xml:space="preserve">, </w:t>
      </w:r>
      <w:r w:rsidRPr="00BF0BD2">
        <w:rPr>
          <w:i/>
          <w:iCs/>
          <w:lang w:val="en-US"/>
        </w:rPr>
        <w:t>151-152</w:t>
      </w:r>
      <w:r w:rsidRPr="00BF0BD2">
        <w:rPr>
          <w:lang w:val="en-US"/>
        </w:rPr>
        <w:t>, 207-223. https://doi.org/10.1016/j.geomorph.2012.02.004</w:t>
      </w:r>
    </w:p>
    <w:p w14:paraId="712EEF8B" w14:textId="77777777" w:rsidR="00BF0BD2" w:rsidRPr="00BF0BD2" w:rsidRDefault="00BF0BD2" w:rsidP="00BF0BD2">
      <w:pPr>
        <w:pStyle w:val="Bibliografa"/>
      </w:pPr>
      <w:r w:rsidRPr="00BF0BD2">
        <w:rPr>
          <w:lang w:val="en-US"/>
        </w:rPr>
        <w:t xml:space="preserve">Restrepo Angel, J. D. (2008). </w:t>
      </w:r>
      <w:r w:rsidRPr="00BF0BD2">
        <w:rPr>
          <w:i/>
          <w:iCs/>
        </w:rPr>
        <w:t>Deltas de Colombia: Mofodinámica y vulnerabilidad ante el cambio global</w:t>
      </w:r>
      <w:r w:rsidRPr="00BF0BD2">
        <w:t>. Fondo Editorial Universidad EAFIT.</w:t>
      </w:r>
    </w:p>
    <w:p w14:paraId="30A8A108" w14:textId="77777777" w:rsidR="00BF0BD2" w:rsidRPr="00BF0BD2" w:rsidRDefault="00BF0BD2" w:rsidP="00BF0BD2">
      <w:pPr>
        <w:pStyle w:val="Bibliografa"/>
      </w:pPr>
      <w:r w:rsidRPr="00BF0BD2">
        <w:t xml:space="preserve">Toranza, C., &amp; Arim, M. (2010). Cross-taxon congruence and environmental conditions. </w:t>
      </w:r>
      <w:r w:rsidRPr="00BF0BD2">
        <w:rPr>
          <w:i/>
          <w:iCs/>
        </w:rPr>
        <w:t>BMC ecology</w:t>
      </w:r>
      <w:r w:rsidRPr="00BF0BD2">
        <w:t xml:space="preserve">, </w:t>
      </w:r>
      <w:r w:rsidRPr="00BF0BD2">
        <w:rPr>
          <w:i/>
          <w:iCs/>
        </w:rPr>
        <w:t>10</w:t>
      </w:r>
      <w:r w:rsidRPr="00BF0BD2">
        <w:t>, 18. https://doi.org/10.1186/1472-6785-10-18</w:t>
      </w:r>
    </w:p>
    <w:p w14:paraId="41AC4566" w14:textId="55274EE3" w:rsidR="00056D5A" w:rsidRPr="00A55051" w:rsidRDefault="00056D5A" w:rsidP="00056D5A">
      <w:pPr>
        <w:rPr>
          <w:lang w:val="en-US"/>
        </w:rPr>
      </w:pPr>
      <w:r>
        <w:fldChar w:fldCharType="end"/>
      </w:r>
      <w:bookmarkStart w:id="44" w:name="comentarios-y-recomendaciones"/>
      <w:bookmarkEnd w:id="43"/>
    </w:p>
    <w:bookmarkEnd w:id="44"/>
    <w:p w14:paraId="20DA8A39" w14:textId="08EF3B77" w:rsidR="003B77CF" w:rsidRPr="00A55051" w:rsidRDefault="003B77CF" w:rsidP="00056D5A">
      <w:pPr>
        <w:rPr>
          <w:lang w:val="en-US"/>
        </w:rPr>
      </w:pPr>
    </w:p>
    <w:sectPr w:rsidR="003B77CF" w:rsidRPr="00A55051" w:rsidSect="004D7B9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B70FB9" w14:textId="77777777" w:rsidR="00316A71" w:rsidRDefault="00316A71" w:rsidP="00AD08AA">
      <w:r>
        <w:separator/>
      </w:r>
    </w:p>
  </w:endnote>
  <w:endnote w:type="continuationSeparator" w:id="0">
    <w:p w14:paraId="7DDEC6DB" w14:textId="77777777" w:rsidR="00316A71" w:rsidRDefault="00316A71" w:rsidP="00AD08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 New Roman (Cuerpo en alfa">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14405246"/>
      <w:docPartObj>
        <w:docPartGallery w:val="Page Numbers (Bottom of Page)"/>
        <w:docPartUnique/>
      </w:docPartObj>
    </w:sdtPr>
    <w:sdtContent>
      <w:p w14:paraId="010220EE" w14:textId="77777777" w:rsidR="00BB04F4" w:rsidRDefault="00081D30" w:rsidP="00AD08AA">
        <w:pPr>
          <w:pStyle w:val="Piedepgina"/>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9B5FAF0" w14:textId="77777777" w:rsidR="00BB04F4" w:rsidRDefault="00000000" w:rsidP="00AD08A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29E25" w14:textId="7011D662" w:rsidR="00BB04F4" w:rsidRDefault="00000000" w:rsidP="00AD08AA">
    <w:pPr>
      <w:pStyle w:val="Piedepgina"/>
      <w:rPr>
        <w:rStyle w:val="Nmerodepgina"/>
      </w:rPr>
    </w:pPr>
  </w:p>
  <w:p w14:paraId="7FB9F563" w14:textId="77777777" w:rsidR="00BB04F4" w:rsidRDefault="00081D30" w:rsidP="00AD08AA">
    <w:pPr>
      <w:pStyle w:val="Piedepgina"/>
    </w:pPr>
    <w:r w:rsidRPr="00BB04F4">
      <w:rPr>
        <w:noProof/>
      </w:rPr>
      <mc:AlternateContent>
        <mc:Choice Requires="wps">
          <w:drawing>
            <wp:anchor distT="0" distB="0" distL="114300" distR="114300" simplePos="0" relativeHeight="251671552" behindDoc="0" locked="0" layoutInCell="1" allowOverlap="1" wp14:anchorId="2773D708" wp14:editId="220D1A09">
              <wp:simplePos x="0" y="0"/>
              <wp:positionH relativeFrom="column">
                <wp:posOffset>4547376</wp:posOffset>
              </wp:positionH>
              <wp:positionV relativeFrom="paragraph">
                <wp:posOffset>-95885</wp:posOffset>
              </wp:positionV>
              <wp:extent cx="936720" cy="239949"/>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936720" cy="239949"/>
                      </a:xfrm>
                      <a:prstGeom prst="rect">
                        <a:avLst/>
                      </a:prstGeom>
                      <a:noFill/>
                      <a:ln w="6350">
                        <a:noFill/>
                      </a:ln>
                    </wps:spPr>
                    <wps:txbx>
                      <w:txbxContent>
                        <w:p w14:paraId="1DFDB97E"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73D708" id="_x0000_t202" coordsize="21600,21600" o:spt="202" path="m,l,21600r21600,l21600,xe">
              <v:stroke joinstyle="miter"/>
              <v:path gradientshapeok="t" o:connecttype="rect"/>
            </v:shapetype>
            <v:shape id="Cuadro de texto 6" o:spid="_x0000_s1026" type="#_x0000_t202" style="position:absolute;left:0;text-align:left;margin-left:358.05pt;margin-top:-7.55pt;width:73.75pt;height:18.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" filled="f" stroked="f" strokeweight=".5pt">
              <v:textbox>
                <w:txbxContent>
                  <w:p w14:paraId="1DFDB97E"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9504" behindDoc="0" locked="0" layoutInCell="1" allowOverlap="1" wp14:anchorId="6BAC93B9" wp14:editId="56AC12D9">
              <wp:simplePos x="0" y="0"/>
              <wp:positionH relativeFrom="column">
                <wp:posOffset>-101600</wp:posOffset>
              </wp:positionH>
              <wp:positionV relativeFrom="paragraph">
                <wp:posOffset>-104775</wp:posOffset>
              </wp:positionV>
              <wp:extent cx="3002280" cy="762000"/>
              <wp:effectExtent l="0" t="0" r="0" b="0"/>
              <wp:wrapNone/>
              <wp:docPr id="2"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r w:rsidRPr="003733C8">
                            <w:rPr>
                              <w:lang w:val="en-US"/>
                            </w:rPr>
                            <w:t>Edificio World Business Center</w:t>
                          </w:r>
                        </w:p>
                        <w:p w14:paraId="2AC23AE4" w14:textId="77777777" w:rsidR="00BB04F4" w:rsidRPr="003733C8" w:rsidRDefault="00081D30" w:rsidP="00AD08AA">
                          <w:pPr>
                            <w:rPr>
                              <w:lang w:val="en-US"/>
                            </w:rPr>
                          </w:pPr>
                          <w:r w:rsidRPr="003733C8">
                            <w:rPr>
                              <w:lang w:val="en-US"/>
                            </w:rPr>
                            <w:t xml:space="preserve">Teléfono: (57) (1) 555 6125 – 555 6122  </w:t>
                          </w:r>
                        </w:p>
                        <w:p w14:paraId="785A056F" w14:textId="77777777" w:rsidR="00BB04F4" w:rsidRPr="006A1F12" w:rsidRDefault="00081D30" w:rsidP="00AD08AA">
                          <w:r w:rsidRPr="006A1F12">
                            <w:t>Bogotá D.C. Colombia</w:t>
                          </w:r>
                        </w:p>
                        <w:p w14:paraId="308F648B" w14:textId="77777777" w:rsidR="00BB04F4" w:rsidRPr="006A1F12" w:rsidRDefault="00000000"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AC93B9" id="Text Box 3" o:spid="_x0000_s1027" type="#_x0000_t202" style="position:absolute;left:0;text-align:left;margin-left:-8pt;margin-top:-8.25pt;width:236.4pt;height:6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" filled="f" stroked="f" strokeweight=".5pt">
              <v:textbo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r w:rsidRPr="003733C8">
                      <w:rPr>
                        <w:lang w:val="en-US"/>
                      </w:rPr>
                      <w:t>Edificio World Business Center</w:t>
                    </w:r>
                  </w:p>
                  <w:p w14:paraId="2AC23AE4" w14:textId="77777777" w:rsidR="00BB04F4" w:rsidRPr="003733C8" w:rsidRDefault="00081D30" w:rsidP="00AD08AA">
                    <w:pPr>
                      <w:rPr>
                        <w:lang w:val="en-US"/>
                      </w:rPr>
                    </w:pPr>
                    <w:r w:rsidRPr="003733C8">
                      <w:rPr>
                        <w:lang w:val="en-US"/>
                      </w:rPr>
                      <w:t xml:space="preserve">Teléfono: (57) (1) 555 6125 – 555 6122  </w:t>
                    </w:r>
                  </w:p>
                  <w:p w14:paraId="785A056F" w14:textId="77777777" w:rsidR="00BB04F4" w:rsidRPr="006A1F12" w:rsidRDefault="00081D30" w:rsidP="00AD08AA">
                    <w:r w:rsidRPr="006A1F12">
                      <w:t>Bogotá D.C. Colombia</w:t>
                    </w:r>
                  </w:p>
                  <w:p w14:paraId="308F648B" w14:textId="77777777" w:rsidR="00BB04F4" w:rsidRPr="006A1F12" w:rsidRDefault="00000000" w:rsidP="00AD08AA"/>
                </w:txbxContent>
              </v:textbox>
            </v:shape>
          </w:pict>
        </mc:Fallback>
      </mc:AlternateContent>
    </w:r>
    <w:r w:rsidRPr="00BB04F4">
      <w:rPr>
        <w:noProof/>
      </w:rPr>
      <mc:AlternateContent>
        <mc:Choice Requires="wps">
          <w:drawing>
            <wp:anchor distT="0" distB="0" distL="114300" distR="114300" simplePos="0" relativeHeight="251670528" behindDoc="0" locked="0" layoutInCell="1" allowOverlap="1" wp14:anchorId="225BE560" wp14:editId="3A7B65D9">
              <wp:simplePos x="0" y="0"/>
              <wp:positionH relativeFrom="column">
                <wp:posOffset>3912870</wp:posOffset>
              </wp:positionH>
              <wp:positionV relativeFrom="paragraph">
                <wp:posOffset>264160</wp:posOffset>
              </wp:positionV>
              <wp:extent cx="1572260" cy="246380"/>
              <wp:effectExtent l="0" t="0" r="0" b="0"/>
              <wp:wrapNone/>
              <wp:docPr id="3" name="Cuadro de texto 3"/>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0C7A129D" w14:textId="2E1C3039"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540C9B">
                            <w:rPr>
                              <w:noProof/>
                            </w:rPr>
                            <w:t>13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5BE560" id="Cuadro de texto 3" o:spid="_x0000_s1028" type="#_x0000_t202" style="position:absolute;left:0;text-align:left;margin-left:308.1pt;margin-top:20.8pt;width:123.8pt;height:19.4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RCm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" filled="f" stroked="f" strokeweight=".5pt">
              <v:textbox>
                <w:txbxContent>
                  <w:p w14:paraId="0C7A129D" w14:textId="2E1C3039"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540C9B">
                      <w:rPr>
                        <w:noProof/>
                      </w:rPr>
                      <w:t>13 de mayo de 2023</w:t>
                    </w:r>
                    <w:r>
                      <w:fldChar w:fldCharType="end"/>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8A6E7" w14:textId="77777777" w:rsidR="00BB04F4" w:rsidRDefault="00081D30" w:rsidP="00AD08AA">
    <w:pPr>
      <w:pStyle w:val="Piedepgina"/>
    </w:pPr>
    <w:r w:rsidRPr="00BB04F4">
      <w:rPr>
        <w:noProof/>
      </w:rPr>
      <mc:AlternateContent>
        <mc:Choice Requires="wps">
          <w:drawing>
            <wp:anchor distT="0" distB="0" distL="114300" distR="114300" simplePos="0" relativeHeight="251664384" behindDoc="0" locked="0" layoutInCell="1" allowOverlap="1" wp14:anchorId="2AFF04BC" wp14:editId="14655E0A">
              <wp:simplePos x="0" y="0"/>
              <wp:positionH relativeFrom="column">
                <wp:posOffset>4509770</wp:posOffset>
              </wp:positionH>
              <wp:positionV relativeFrom="paragraph">
                <wp:posOffset>-80010</wp:posOffset>
              </wp:positionV>
              <wp:extent cx="936625" cy="239395"/>
              <wp:effectExtent l="0" t="0" r="0" b="0"/>
              <wp:wrapNone/>
              <wp:docPr id="10" name="Cuadro de texto 10"/>
              <wp:cNvGraphicFramePr/>
              <a:graphic xmlns:a="http://schemas.openxmlformats.org/drawingml/2006/main">
                <a:graphicData uri="http://schemas.microsoft.com/office/word/2010/wordprocessingShape">
                  <wps:wsp>
                    <wps:cNvSpPr txBox="1"/>
                    <wps:spPr>
                      <a:xfrm>
                        <a:off x="0" y="0"/>
                        <a:ext cx="936625" cy="239395"/>
                      </a:xfrm>
                      <a:prstGeom prst="rect">
                        <a:avLst/>
                      </a:prstGeom>
                      <a:noFill/>
                      <a:ln w="6350">
                        <a:noFill/>
                      </a:ln>
                    </wps:spPr>
                    <wps:txbx>
                      <w:txbxContent>
                        <w:p w14:paraId="2EF0FF51"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FF04BC" id="_x0000_t202" coordsize="21600,21600" o:spt="202" path="m,l,21600r21600,l21600,xe">
              <v:stroke joinstyle="miter"/>
              <v:path gradientshapeok="t" o:connecttype="rect"/>
            </v:shapetype>
            <v:shape id="Cuadro de texto 10" o:spid="_x0000_s1029" type="#_x0000_t202" style="position:absolute;left:0;text-align:left;margin-left:355.1pt;margin-top:-6.3pt;width:73.75pt;height:18.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" filled="f" stroked="f" strokeweight=".5pt">
              <v:textbox>
                <w:txbxContent>
                  <w:p w14:paraId="2EF0FF51"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3360" behindDoc="0" locked="0" layoutInCell="1" allowOverlap="1" wp14:anchorId="0FD572E3" wp14:editId="0AA52C5C">
              <wp:simplePos x="0" y="0"/>
              <wp:positionH relativeFrom="column">
                <wp:posOffset>3878580</wp:posOffset>
              </wp:positionH>
              <wp:positionV relativeFrom="paragraph">
                <wp:posOffset>294640</wp:posOffset>
              </wp:positionV>
              <wp:extent cx="1572260" cy="246380"/>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31062472" w14:textId="0106014D"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540C9B">
                            <w:rPr>
                              <w:noProof/>
                            </w:rPr>
                            <w:t>13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D572E3" id="Cuadro de texto 9" o:spid="_x0000_s1030" type="#_x0000_t202" style="position:absolute;left:0;text-align:left;margin-left:305.4pt;margin-top:23.2pt;width:123.8pt;height:19.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iI0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" filled="f" stroked="f" strokeweight=".5pt">
              <v:textbox>
                <w:txbxContent>
                  <w:p w14:paraId="31062472" w14:textId="0106014D"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540C9B">
                      <w:rPr>
                        <w:noProof/>
                      </w:rPr>
                      <w:t>13 de mayo de 2023</w:t>
                    </w:r>
                    <w:r>
                      <w:fldChar w:fldCharType="end"/>
                    </w:r>
                  </w:p>
                </w:txbxContent>
              </v:textbox>
            </v:shape>
          </w:pict>
        </mc:Fallback>
      </mc:AlternateContent>
    </w:r>
    <w:r w:rsidRPr="00BB04F4">
      <w:rPr>
        <w:noProof/>
      </w:rPr>
      <mc:AlternateContent>
        <mc:Choice Requires="wps">
          <w:drawing>
            <wp:anchor distT="0" distB="0" distL="114300" distR="114300" simplePos="0" relativeHeight="251662336" behindDoc="0" locked="0" layoutInCell="1" allowOverlap="1" wp14:anchorId="7DA37A3E" wp14:editId="03959EE7">
              <wp:simplePos x="0" y="0"/>
              <wp:positionH relativeFrom="column">
                <wp:posOffset>-135466</wp:posOffset>
              </wp:positionH>
              <wp:positionV relativeFrom="paragraph">
                <wp:posOffset>-73942</wp:posOffset>
              </wp:positionV>
              <wp:extent cx="3002280" cy="762000"/>
              <wp:effectExtent l="0" t="0" r="0" b="0"/>
              <wp:wrapNone/>
              <wp:docPr id="1"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r w:rsidRPr="003733C8">
                            <w:rPr>
                              <w:lang w:val="en-US"/>
                            </w:rPr>
                            <w:t>Edificio World Business Center</w:t>
                          </w:r>
                        </w:p>
                        <w:p w14:paraId="77CA9B26" w14:textId="77777777" w:rsidR="00BB04F4" w:rsidRPr="003733C8" w:rsidRDefault="00081D30" w:rsidP="00AD08AA">
                          <w:pPr>
                            <w:rPr>
                              <w:lang w:val="en-US"/>
                            </w:rPr>
                          </w:pPr>
                          <w:r w:rsidRPr="003733C8">
                            <w:rPr>
                              <w:lang w:val="en-US"/>
                            </w:rPr>
                            <w:t xml:space="preserve">Teléfono: (57) (1) 555 6125 – 555 6122  </w:t>
                          </w:r>
                        </w:p>
                        <w:p w14:paraId="32AF0607" w14:textId="77777777" w:rsidR="00BB04F4" w:rsidRPr="006A1F12" w:rsidRDefault="00081D30" w:rsidP="00AD08AA">
                          <w:r w:rsidRPr="006A1F12">
                            <w:t>Bogotá D.C. Colombia</w:t>
                          </w:r>
                        </w:p>
                        <w:p w14:paraId="7F8712E1" w14:textId="77777777" w:rsidR="00BB04F4" w:rsidRPr="006A1F12" w:rsidRDefault="00000000"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A37A3E" id="_x0000_s1031" type="#_x0000_t202" style="position:absolute;left:0;text-align:left;margin-left:-10.65pt;margin-top:-5.8pt;width:236.4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z2IGwIAADM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" filled="f" stroked="f" strokeweight=".5pt">
              <v:textbo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r w:rsidRPr="003733C8">
                      <w:rPr>
                        <w:lang w:val="en-US"/>
                      </w:rPr>
                      <w:t>Edificio World Business Center</w:t>
                    </w:r>
                  </w:p>
                  <w:p w14:paraId="77CA9B26" w14:textId="77777777" w:rsidR="00BB04F4" w:rsidRPr="003733C8" w:rsidRDefault="00081D30" w:rsidP="00AD08AA">
                    <w:pPr>
                      <w:rPr>
                        <w:lang w:val="en-US"/>
                      </w:rPr>
                    </w:pPr>
                    <w:r w:rsidRPr="003733C8">
                      <w:rPr>
                        <w:lang w:val="en-US"/>
                      </w:rPr>
                      <w:t xml:space="preserve">Teléfono: (57) (1) 555 6125 – 555 6122  </w:t>
                    </w:r>
                  </w:p>
                  <w:p w14:paraId="32AF0607" w14:textId="77777777" w:rsidR="00BB04F4" w:rsidRPr="006A1F12" w:rsidRDefault="00081D30" w:rsidP="00AD08AA">
                    <w:r w:rsidRPr="006A1F12">
                      <w:t>Bogotá D.C. Colombia</w:t>
                    </w:r>
                  </w:p>
                  <w:p w14:paraId="7F8712E1" w14:textId="77777777" w:rsidR="00BB04F4" w:rsidRPr="006A1F12" w:rsidRDefault="00000000" w:rsidP="00AD08AA"/>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FDCD54" w14:textId="77777777" w:rsidR="00316A71" w:rsidRDefault="00316A71" w:rsidP="00AD08AA">
      <w:r>
        <w:separator/>
      </w:r>
    </w:p>
  </w:footnote>
  <w:footnote w:type="continuationSeparator" w:id="0">
    <w:p w14:paraId="3A8EA5A1" w14:textId="77777777" w:rsidR="00316A71" w:rsidRDefault="00316A71" w:rsidP="00AD08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18243" w14:textId="77777777" w:rsidR="00BB04F4" w:rsidRDefault="00081D30" w:rsidP="00AD08AA">
    <w:pPr>
      <w:pStyle w:val="Encabezado"/>
    </w:pPr>
    <w:r w:rsidRPr="00BB04F4">
      <w:rPr>
        <w:noProof/>
      </w:rPr>
      <w:drawing>
        <wp:anchor distT="0" distB="0" distL="114300" distR="114300" simplePos="0" relativeHeight="251666432" behindDoc="0" locked="0" layoutInCell="1" allowOverlap="1" wp14:anchorId="7B020FA6" wp14:editId="191F5382">
          <wp:simplePos x="0" y="0"/>
          <wp:positionH relativeFrom="column">
            <wp:posOffset>2712085</wp:posOffset>
          </wp:positionH>
          <wp:positionV relativeFrom="margin">
            <wp:posOffset>-638810</wp:posOffset>
          </wp:positionV>
          <wp:extent cx="1290955" cy="386080"/>
          <wp:effectExtent l="0" t="0" r="4445" b="0"/>
          <wp:wrapThrough wrapText="bothSides">
            <wp:wrapPolygon edited="0">
              <wp:start x="3400" y="0"/>
              <wp:lineTo x="0" y="2842"/>
              <wp:lineTo x="0" y="17053"/>
              <wp:lineTo x="3187" y="20605"/>
              <wp:lineTo x="7225" y="20605"/>
              <wp:lineTo x="21462" y="18474"/>
              <wp:lineTo x="21462" y="4263"/>
              <wp:lineTo x="17849" y="1421"/>
              <wp:lineTo x="7225" y="0"/>
              <wp:lineTo x="3400" y="0"/>
            </wp:wrapPolygon>
          </wp:wrapThrough>
          <wp:docPr id="275007088" name="Imagen 275007088"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cono&#10;&#10;Descripción generada automáticamente"/>
                  <pic:cNvPicPr/>
                </pic:nvPicPr>
                <pic:blipFill rotWithShape="1">
                  <a:blip r:embed="rId1" cstate="print">
                    <a:extLst>
                      <a:ext uri="{28A0092B-C50C-407E-A947-70E740481C1C}">
                        <a14:useLocalDpi xmlns:a14="http://schemas.microsoft.com/office/drawing/2010/main" val="0"/>
                      </a:ext>
                    </a:extLst>
                  </a:blip>
                  <a:srcRect l="3484" t="10536" r="3335" b="10345"/>
                  <a:stretch/>
                </pic:blipFill>
                <pic:spPr bwMode="auto">
                  <a:xfrm>
                    <a:off x="0" y="0"/>
                    <a:ext cx="1290955" cy="38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61D373F9" wp14:editId="0814F7D2">
          <wp:simplePos x="0" y="0"/>
          <wp:positionH relativeFrom="column">
            <wp:posOffset>0</wp:posOffset>
          </wp:positionH>
          <wp:positionV relativeFrom="paragraph">
            <wp:posOffset>-195221</wp:posOffset>
          </wp:positionV>
          <wp:extent cx="2591435" cy="391795"/>
          <wp:effectExtent l="0" t="0" r="0" b="1905"/>
          <wp:wrapNone/>
          <wp:docPr id="26623433" name="Imagen 26623433" descr="Archivo:Logo Presidencia de la República de Colombia 2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chivo:Logo Presidencia de la República de Colombia 2022 ..."/>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91435" cy="3917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22AA37C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1D882906"/>
    <w:multiLevelType w:val="multilevel"/>
    <w:tmpl w:val="E4EA8F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44D90A0C"/>
    <w:multiLevelType w:val="multilevel"/>
    <w:tmpl w:val="23B096E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4CA6423B"/>
    <w:multiLevelType w:val="hybridMultilevel"/>
    <w:tmpl w:val="3836C7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16cid:durableId="1812332721">
    <w:abstractNumId w:val="2"/>
  </w:num>
  <w:num w:numId="2" w16cid:durableId="1203253336">
    <w:abstractNumId w:val="1"/>
  </w:num>
  <w:num w:numId="3" w16cid:durableId="838352482">
    <w:abstractNumId w:val="0"/>
  </w:num>
  <w:num w:numId="4" w16cid:durableId="70020284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7CF"/>
    <w:rsid w:val="0000084C"/>
    <w:rsid w:val="00014A37"/>
    <w:rsid w:val="00016E3A"/>
    <w:rsid w:val="0002274C"/>
    <w:rsid w:val="0003222C"/>
    <w:rsid w:val="00045559"/>
    <w:rsid w:val="00054C97"/>
    <w:rsid w:val="000560B3"/>
    <w:rsid w:val="000565EC"/>
    <w:rsid w:val="00056D5A"/>
    <w:rsid w:val="00060960"/>
    <w:rsid w:val="000808DD"/>
    <w:rsid w:val="000809DF"/>
    <w:rsid w:val="00081D30"/>
    <w:rsid w:val="00082B2E"/>
    <w:rsid w:val="0008576C"/>
    <w:rsid w:val="00095057"/>
    <w:rsid w:val="000A438B"/>
    <w:rsid w:val="000A6396"/>
    <w:rsid w:val="000B5A40"/>
    <w:rsid w:val="000C0684"/>
    <w:rsid w:val="000C0A8A"/>
    <w:rsid w:val="000C65C8"/>
    <w:rsid w:val="000F78B2"/>
    <w:rsid w:val="000F79E3"/>
    <w:rsid w:val="001000DE"/>
    <w:rsid w:val="00105230"/>
    <w:rsid w:val="00125D1B"/>
    <w:rsid w:val="001273CB"/>
    <w:rsid w:val="001322AD"/>
    <w:rsid w:val="001438B4"/>
    <w:rsid w:val="00144A7C"/>
    <w:rsid w:val="00162BBE"/>
    <w:rsid w:val="001644F9"/>
    <w:rsid w:val="00167AED"/>
    <w:rsid w:val="0017782F"/>
    <w:rsid w:val="00183964"/>
    <w:rsid w:val="001861E5"/>
    <w:rsid w:val="00186250"/>
    <w:rsid w:val="0018683C"/>
    <w:rsid w:val="00194A4C"/>
    <w:rsid w:val="0019667A"/>
    <w:rsid w:val="001A1EC9"/>
    <w:rsid w:val="001A3BB6"/>
    <w:rsid w:val="001B49FB"/>
    <w:rsid w:val="001D4096"/>
    <w:rsid w:val="001D5F43"/>
    <w:rsid w:val="001E06D8"/>
    <w:rsid w:val="001F2D73"/>
    <w:rsid w:val="001F778F"/>
    <w:rsid w:val="00202D10"/>
    <w:rsid w:val="00205C2C"/>
    <w:rsid w:val="00213153"/>
    <w:rsid w:val="0021663D"/>
    <w:rsid w:val="002209C5"/>
    <w:rsid w:val="00223DC5"/>
    <w:rsid w:val="00243348"/>
    <w:rsid w:val="002541F8"/>
    <w:rsid w:val="00280333"/>
    <w:rsid w:val="00280998"/>
    <w:rsid w:val="002962F7"/>
    <w:rsid w:val="002A20AE"/>
    <w:rsid w:val="002A34D6"/>
    <w:rsid w:val="002A7491"/>
    <w:rsid w:val="002B230A"/>
    <w:rsid w:val="002E5A06"/>
    <w:rsid w:val="002E6275"/>
    <w:rsid w:val="003040D1"/>
    <w:rsid w:val="003139A1"/>
    <w:rsid w:val="00316A71"/>
    <w:rsid w:val="00320976"/>
    <w:rsid w:val="0032504D"/>
    <w:rsid w:val="00351306"/>
    <w:rsid w:val="00353BB8"/>
    <w:rsid w:val="003561B5"/>
    <w:rsid w:val="003573C0"/>
    <w:rsid w:val="00363656"/>
    <w:rsid w:val="00370010"/>
    <w:rsid w:val="00371C32"/>
    <w:rsid w:val="003A2E99"/>
    <w:rsid w:val="003A38E9"/>
    <w:rsid w:val="003A5C27"/>
    <w:rsid w:val="003B2B0A"/>
    <w:rsid w:val="003B40E0"/>
    <w:rsid w:val="003B601D"/>
    <w:rsid w:val="003B77CF"/>
    <w:rsid w:val="003E276A"/>
    <w:rsid w:val="003E448C"/>
    <w:rsid w:val="003F7F9A"/>
    <w:rsid w:val="00410D71"/>
    <w:rsid w:val="00420FDC"/>
    <w:rsid w:val="004219DD"/>
    <w:rsid w:val="0042449D"/>
    <w:rsid w:val="00427AC5"/>
    <w:rsid w:val="00433B89"/>
    <w:rsid w:val="00434626"/>
    <w:rsid w:val="004414D8"/>
    <w:rsid w:val="00441585"/>
    <w:rsid w:val="00441594"/>
    <w:rsid w:val="00445009"/>
    <w:rsid w:val="004540BB"/>
    <w:rsid w:val="00457974"/>
    <w:rsid w:val="004619FA"/>
    <w:rsid w:val="004706CF"/>
    <w:rsid w:val="00474973"/>
    <w:rsid w:val="00480914"/>
    <w:rsid w:val="004837D8"/>
    <w:rsid w:val="0048531F"/>
    <w:rsid w:val="004862A7"/>
    <w:rsid w:val="00487612"/>
    <w:rsid w:val="00490986"/>
    <w:rsid w:val="004922DA"/>
    <w:rsid w:val="0049398E"/>
    <w:rsid w:val="00496362"/>
    <w:rsid w:val="00497D23"/>
    <w:rsid w:val="004A0D8E"/>
    <w:rsid w:val="004A5AF7"/>
    <w:rsid w:val="004A6B05"/>
    <w:rsid w:val="004A7CAE"/>
    <w:rsid w:val="004B1BB5"/>
    <w:rsid w:val="004C4D37"/>
    <w:rsid w:val="004D2440"/>
    <w:rsid w:val="004D4254"/>
    <w:rsid w:val="004D5A0A"/>
    <w:rsid w:val="004D7B95"/>
    <w:rsid w:val="004E5025"/>
    <w:rsid w:val="004E5B55"/>
    <w:rsid w:val="004E6058"/>
    <w:rsid w:val="004E673A"/>
    <w:rsid w:val="004F235D"/>
    <w:rsid w:val="004F4B46"/>
    <w:rsid w:val="004F5729"/>
    <w:rsid w:val="00503B52"/>
    <w:rsid w:val="005273C0"/>
    <w:rsid w:val="005274BE"/>
    <w:rsid w:val="005327ED"/>
    <w:rsid w:val="00540C9B"/>
    <w:rsid w:val="00550BC7"/>
    <w:rsid w:val="00563AAA"/>
    <w:rsid w:val="00575B55"/>
    <w:rsid w:val="00576FAD"/>
    <w:rsid w:val="00582983"/>
    <w:rsid w:val="005863FD"/>
    <w:rsid w:val="0059150F"/>
    <w:rsid w:val="005931FD"/>
    <w:rsid w:val="005964B5"/>
    <w:rsid w:val="005A34A5"/>
    <w:rsid w:val="005A4B5E"/>
    <w:rsid w:val="005B12D0"/>
    <w:rsid w:val="005B2713"/>
    <w:rsid w:val="005B6798"/>
    <w:rsid w:val="005C495C"/>
    <w:rsid w:val="005C6C19"/>
    <w:rsid w:val="005C6CC4"/>
    <w:rsid w:val="005E0658"/>
    <w:rsid w:val="005E5C5D"/>
    <w:rsid w:val="005E6E97"/>
    <w:rsid w:val="005F21F7"/>
    <w:rsid w:val="00617535"/>
    <w:rsid w:val="00620A71"/>
    <w:rsid w:val="006246AB"/>
    <w:rsid w:val="00634304"/>
    <w:rsid w:val="00642370"/>
    <w:rsid w:val="0064248E"/>
    <w:rsid w:val="00642B13"/>
    <w:rsid w:val="006641B2"/>
    <w:rsid w:val="0066652C"/>
    <w:rsid w:val="0066758C"/>
    <w:rsid w:val="00680858"/>
    <w:rsid w:val="00680BE7"/>
    <w:rsid w:val="0068252C"/>
    <w:rsid w:val="006900FE"/>
    <w:rsid w:val="00691F8F"/>
    <w:rsid w:val="00694B4A"/>
    <w:rsid w:val="006A2ACE"/>
    <w:rsid w:val="006B0203"/>
    <w:rsid w:val="006B032A"/>
    <w:rsid w:val="006B27AE"/>
    <w:rsid w:val="006B5FC8"/>
    <w:rsid w:val="006C22AF"/>
    <w:rsid w:val="006C3DCB"/>
    <w:rsid w:val="006C4765"/>
    <w:rsid w:val="006D74CB"/>
    <w:rsid w:val="006D7AB7"/>
    <w:rsid w:val="006D7D0E"/>
    <w:rsid w:val="006D7E30"/>
    <w:rsid w:val="007023B9"/>
    <w:rsid w:val="00706C31"/>
    <w:rsid w:val="0071454F"/>
    <w:rsid w:val="007208A3"/>
    <w:rsid w:val="007257E8"/>
    <w:rsid w:val="00752AF1"/>
    <w:rsid w:val="00757589"/>
    <w:rsid w:val="00763C94"/>
    <w:rsid w:val="00765D55"/>
    <w:rsid w:val="00765EBC"/>
    <w:rsid w:val="00773BAF"/>
    <w:rsid w:val="0077456E"/>
    <w:rsid w:val="0077680A"/>
    <w:rsid w:val="00777F30"/>
    <w:rsid w:val="00782310"/>
    <w:rsid w:val="00783120"/>
    <w:rsid w:val="00796D21"/>
    <w:rsid w:val="007B77D5"/>
    <w:rsid w:val="007D4079"/>
    <w:rsid w:val="007E2C67"/>
    <w:rsid w:val="00805532"/>
    <w:rsid w:val="008103C6"/>
    <w:rsid w:val="008123B4"/>
    <w:rsid w:val="008264E7"/>
    <w:rsid w:val="008347CD"/>
    <w:rsid w:val="0084107D"/>
    <w:rsid w:val="00850DAA"/>
    <w:rsid w:val="0085436E"/>
    <w:rsid w:val="00857A87"/>
    <w:rsid w:val="00860BC9"/>
    <w:rsid w:val="008614D9"/>
    <w:rsid w:val="00891137"/>
    <w:rsid w:val="00892614"/>
    <w:rsid w:val="0089651A"/>
    <w:rsid w:val="008C23CA"/>
    <w:rsid w:val="008C766E"/>
    <w:rsid w:val="008C7B47"/>
    <w:rsid w:val="008D35B6"/>
    <w:rsid w:val="008D4BEB"/>
    <w:rsid w:val="008E76E2"/>
    <w:rsid w:val="008F3DB9"/>
    <w:rsid w:val="008F6279"/>
    <w:rsid w:val="008F75BD"/>
    <w:rsid w:val="00912738"/>
    <w:rsid w:val="009139F6"/>
    <w:rsid w:val="00913B89"/>
    <w:rsid w:val="009143A0"/>
    <w:rsid w:val="0091616C"/>
    <w:rsid w:val="0092038A"/>
    <w:rsid w:val="0092064B"/>
    <w:rsid w:val="00921DA0"/>
    <w:rsid w:val="0093119C"/>
    <w:rsid w:val="00931B46"/>
    <w:rsid w:val="00937DB2"/>
    <w:rsid w:val="0094137E"/>
    <w:rsid w:val="009527C2"/>
    <w:rsid w:val="00961F0F"/>
    <w:rsid w:val="00973FFB"/>
    <w:rsid w:val="00974C60"/>
    <w:rsid w:val="009774DF"/>
    <w:rsid w:val="009818BB"/>
    <w:rsid w:val="00983890"/>
    <w:rsid w:val="0099705D"/>
    <w:rsid w:val="009B03C6"/>
    <w:rsid w:val="009B1A90"/>
    <w:rsid w:val="009B2AD1"/>
    <w:rsid w:val="009B2E1F"/>
    <w:rsid w:val="009B390A"/>
    <w:rsid w:val="009B6BDD"/>
    <w:rsid w:val="009C0D05"/>
    <w:rsid w:val="009C4FD1"/>
    <w:rsid w:val="009C65E0"/>
    <w:rsid w:val="009D6BC6"/>
    <w:rsid w:val="009D7985"/>
    <w:rsid w:val="009E552C"/>
    <w:rsid w:val="009E70C9"/>
    <w:rsid w:val="009F5792"/>
    <w:rsid w:val="009F5A3E"/>
    <w:rsid w:val="00A01AEC"/>
    <w:rsid w:val="00A0482C"/>
    <w:rsid w:val="00A240EF"/>
    <w:rsid w:val="00A337E2"/>
    <w:rsid w:val="00A55051"/>
    <w:rsid w:val="00A75B2C"/>
    <w:rsid w:val="00A91639"/>
    <w:rsid w:val="00AA2BDD"/>
    <w:rsid w:val="00AA6623"/>
    <w:rsid w:val="00AB3810"/>
    <w:rsid w:val="00AB3A83"/>
    <w:rsid w:val="00AD08AA"/>
    <w:rsid w:val="00AD560A"/>
    <w:rsid w:val="00AE6D59"/>
    <w:rsid w:val="00B02691"/>
    <w:rsid w:val="00B03A76"/>
    <w:rsid w:val="00B136F7"/>
    <w:rsid w:val="00B23457"/>
    <w:rsid w:val="00B23D3F"/>
    <w:rsid w:val="00B400A7"/>
    <w:rsid w:val="00B518C5"/>
    <w:rsid w:val="00B56D84"/>
    <w:rsid w:val="00B6067B"/>
    <w:rsid w:val="00B804E5"/>
    <w:rsid w:val="00B81953"/>
    <w:rsid w:val="00B82A34"/>
    <w:rsid w:val="00B910EE"/>
    <w:rsid w:val="00B95E98"/>
    <w:rsid w:val="00BA3552"/>
    <w:rsid w:val="00BA387C"/>
    <w:rsid w:val="00BB4204"/>
    <w:rsid w:val="00BB4894"/>
    <w:rsid w:val="00BB50A3"/>
    <w:rsid w:val="00BB65FA"/>
    <w:rsid w:val="00BC0DD9"/>
    <w:rsid w:val="00BC6162"/>
    <w:rsid w:val="00BD4EB0"/>
    <w:rsid w:val="00BD73AE"/>
    <w:rsid w:val="00BE0B8A"/>
    <w:rsid w:val="00BF029E"/>
    <w:rsid w:val="00BF0BD2"/>
    <w:rsid w:val="00C01F80"/>
    <w:rsid w:val="00C039C9"/>
    <w:rsid w:val="00C07A62"/>
    <w:rsid w:val="00C13E08"/>
    <w:rsid w:val="00C305FA"/>
    <w:rsid w:val="00C31DCF"/>
    <w:rsid w:val="00C3263B"/>
    <w:rsid w:val="00C52EFA"/>
    <w:rsid w:val="00C5566D"/>
    <w:rsid w:val="00C611D1"/>
    <w:rsid w:val="00C652E6"/>
    <w:rsid w:val="00C74362"/>
    <w:rsid w:val="00C77CC6"/>
    <w:rsid w:val="00C8007E"/>
    <w:rsid w:val="00C831D1"/>
    <w:rsid w:val="00C837AB"/>
    <w:rsid w:val="00C8435E"/>
    <w:rsid w:val="00C85890"/>
    <w:rsid w:val="00C9119B"/>
    <w:rsid w:val="00CA2300"/>
    <w:rsid w:val="00CA5D70"/>
    <w:rsid w:val="00CB170F"/>
    <w:rsid w:val="00CC4C49"/>
    <w:rsid w:val="00CD7A85"/>
    <w:rsid w:val="00CE6374"/>
    <w:rsid w:val="00CF101F"/>
    <w:rsid w:val="00CF3001"/>
    <w:rsid w:val="00CF4B5C"/>
    <w:rsid w:val="00CF4FEC"/>
    <w:rsid w:val="00CF75BA"/>
    <w:rsid w:val="00D00420"/>
    <w:rsid w:val="00D00529"/>
    <w:rsid w:val="00D01C30"/>
    <w:rsid w:val="00D04F04"/>
    <w:rsid w:val="00D11700"/>
    <w:rsid w:val="00D16F04"/>
    <w:rsid w:val="00D21EA6"/>
    <w:rsid w:val="00D25570"/>
    <w:rsid w:val="00D26E1A"/>
    <w:rsid w:val="00D26EA3"/>
    <w:rsid w:val="00D2715B"/>
    <w:rsid w:val="00D3033D"/>
    <w:rsid w:val="00D355F5"/>
    <w:rsid w:val="00D4701B"/>
    <w:rsid w:val="00D54DE5"/>
    <w:rsid w:val="00D564A8"/>
    <w:rsid w:val="00D5793B"/>
    <w:rsid w:val="00D6499F"/>
    <w:rsid w:val="00D64A4D"/>
    <w:rsid w:val="00D65B4B"/>
    <w:rsid w:val="00D65ED3"/>
    <w:rsid w:val="00D83F7C"/>
    <w:rsid w:val="00D92698"/>
    <w:rsid w:val="00D940BA"/>
    <w:rsid w:val="00D9606C"/>
    <w:rsid w:val="00D97CD0"/>
    <w:rsid w:val="00DA535E"/>
    <w:rsid w:val="00DB3C05"/>
    <w:rsid w:val="00DB62E6"/>
    <w:rsid w:val="00DB7B4A"/>
    <w:rsid w:val="00DD12B4"/>
    <w:rsid w:val="00DE17F0"/>
    <w:rsid w:val="00DE1A24"/>
    <w:rsid w:val="00DE2B29"/>
    <w:rsid w:val="00DF1E34"/>
    <w:rsid w:val="00DF55E9"/>
    <w:rsid w:val="00DF5C41"/>
    <w:rsid w:val="00E0103A"/>
    <w:rsid w:val="00E0173D"/>
    <w:rsid w:val="00E040B7"/>
    <w:rsid w:val="00E06368"/>
    <w:rsid w:val="00E069A1"/>
    <w:rsid w:val="00E118FD"/>
    <w:rsid w:val="00E239C6"/>
    <w:rsid w:val="00E267AE"/>
    <w:rsid w:val="00E3612F"/>
    <w:rsid w:val="00E44D61"/>
    <w:rsid w:val="00E47282"/>
    <w:rsid w:val="00E54F7D"/>
    <w:rsid w:val="00E61199"/>
    <w:rsid w:val="00E63BAC"/>
    <w:rsid w:val="00E67393"/>
    <w:rsid w:val="00E74091"/>
    <w:rsid w:val="00E7640A"/>
    <w:rsid w:val="00E807CE"/>
    <w:rsid w:val="00E82E6F"/>
    <w:rsid w:val="00E838FC"/>
    <w:rsid w:val="00E96BD3"/>
    <w:rsid w:val="00E97F62"/>
    <w:rsid w:val="00EA160E"/>
    <w:rsid w:val="00EA3B9B"/>
    <w:rsid w:val="00EC06FA"/>
    <w:rsid w:val="00EC420F"/>
    <w:rsid w:val="00ED0DED"/>
    <w:rsid w:val="00EF14FB"/>
    <w:rsid w:val="00EF7F8D"/>
    <w:rsid w:val="00F01AE8"/>
    <w:rsid w:val="00F02F9E"/>
    <w:rsid w:val="00F0432C"/>
    <w:rsid w:val="00F206BD"/>
    <w:rsid w:val="00F27B29"/>
    <w:rsid w:val="00F31225"/>
    <w:rsid w:val="00F53B2F"/>
    <w:rsid w:val="00F62749"/>
    <w:rsid w:val="00F635C2"/>
    <w:rsid w:val="00F754F3"/>
    <w:rsid w:val="00F80FED"/>
    <w:rsid w:val="00F93758"/>
    <w:rsid w:val="00F94548"/>
    <w:rsid w:val="00F96AA2"/>
    <w:rsid w:val="00F97B14"/>
    <w:rsid w:val="00FA334F"/>
    <w:rsid w:val="00FA5279"/>
    <w:rsid w:val="00FB08AA"/>
    <w:rsid w:val="00FC4732"/>
    <w:rsid w:val="00FD6046"/>
    <w:rsid w:val="00FD6BF9"/>
    <w:rsid w:val="00FE06A5"/>
    <w:rsid w:val="00FE7090"/>
    <w:rsid w:val="00FF001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0E40FA"/>
  <w15:docId w15:val="{24C498B8-DB6F-4A62-B640-1FF1456B8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08AA"/>
    <w:pPr>
      <w:spacing w:before="40" w:after="40"/>
      <w:contextualSpacing/>
      <w:jc w:val="both"/>
    </w:pPr>
    <w:rPr>
      <w:rFonts w:ascii="Book Antiqua" w:eastAsia="Times New Roman" w:hAnsi="Book Antiqua" w:cs="Times New Roman"/>
      <w:bCs/>
      <w:sz w:val="20"/>
      <w:szCs w:val="20"/>
      <w:lang w:val="es-ES_tradnl"/>
    </w:rPr>
  </w:style>
  <w:style w:type="paragraph" w:styleId="Ttulo1">
    <w:name w:val="heading 1"/>
    <w:basedOn w:val="Normal"/>
    <w:next w:val="Normal"/>
    <w:link w:val="Ttulo1Car"/>
    <w:uiPriority w:val="9"/>
    <w:qFormat/>
    <w:rsid w:val="00B1483B"/>
    <w:pPr>
      <w:keepNext/>
      <w:keepLines/>
      <w:numPr>
        <w:numId w:val="1"/>
      </w:numPr>
      <w:outlineLvl w:val="0"/>
    </w:pPr>
    <w:rPr>
      <w:rFonts w:eastAsiaTheme="majorEastAsia" w:cstheme="majorBidi"/>
      <w:color w:val="000000" w:themeColor="text1"/>
      <w:szCs w:val="32"/>
    </w:rPr>
  </w:style>
  <w:style w:type="paragraph" w:styleId="Ttulo2">
    <w:name w:val="heading 2"/>
    <w:basedOn w:val="Normal"/>
    <w:next w:val="Normal"/>
    <w:link w:val="Ttulo2Car"/>
    <w:uiPriority w:val="9"/>
    <w:unhideWhenUsed/>
    <w:qFormat/>
    <w:rsid w:val="00B1483B"/>
    <w:pPr>
      <w:keepNext/>
      <w:keepLines/>
      <w:numPr>
        <w:ilvl w:val="1"/>
        <w:numId w:val="1"/>
      </w:numPr>
      <w:outlineLvl w:val="1"/>
    </w:pPr>
    <w:rPr>
      <w:rFonts w:eastAsiaTheme="majorEastAsia" w:cstheme="majorBidi"/>
      <w:color w:val="000000" w:themeColor="text1"/>
      <w:szCs w:val="26"/>
    </w:rPr>
  </w:style>
  <w:style w:type="paragraph" w:styleId="Ttulo3">
    <w:name w:val="heading 3"/>
    <w:basedOn w:val="Ttulo2"/>
    <w:next w:val="Normal"/>
    <w:link w:val="Ttulo3Car"/>
    <w:uiPriority w:val="9"/>
    <w:unhideWhenUsed/>
    <w:qFormat/>
    <w:rsid w:val="00EF14FB"/>
    <w:pPr>
      <w:numPr>
        <w:ilvl w:val="0"/>
        <w:numId w:val="0"/>
      </w:numPr>
      <w:outlineLvl w:val="2"/>
    </w:pPr>
    <w:rPr>
      <w:rFonts w:eastAsia="Times New Roman"/>
      <w:bCs w:val="0"/>
      <w:szCs w:val="20"/>
    </w:rPr>
  </w:style>
  <w:style w:type="paragraph" w:styleId="Ttulo4">
    <w:name w:val="heading 4"/>
    <w:basedOn w:val="Normal"/>
    <w:next w:val="Normal"/>
    <w:link w:val="Ttulo4Car"/>
    <w:uiPriority w:val="9"/>
    <w:semiHidden/>
    <w:unhideWhenUsed/>
    <w:qFormat/>
    <w:rsid w:val="00B1483B"/>
    <w:pPr>
      <w:keepNext/>
      <w:keepLines/>
      <w:numPr>
        <w:ilvl w:val="3"/>
        <w:numId w:val="1"/>
      </w:numPr>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B1483B"/>
    <w:pPr>
      <w:keepNext/>
      <w:keepLines/>
      <w:numPr>
        <w:ilvl w:val="4"/>
        <w:numId w:val="1"/>
      </w:numPr>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B1483B"/>
    <w:pPr>
      <w:keepNext/>
      <w:keepLines/>
      <w:numPr>
        <w:ilvl w:val="5"/>
        <w:numId w:val="1"/>
      </w:numPr>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B1483B"/>
    <w:pPr>
      <w:keepNext/>
      <w:keepLines/>
      <w:numPr>
        <w:ilvl w:val="6"/>
        <w:numId w:val="1"/>
      </w:numPr>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B1483B"/>
    <w:pPr>
      <w:keepNext/>
      <w:keepLines/>
      <w:numPr>
        <w:ilvl w:val="7"/>
        <w:numId w:val="1"/>
      </w:numPr>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1483B"/>
    <w:pPr>
      <w:keepNext/>
      <w:keepLines/>
      <w:numPr>
        <w:ilvl w:val="8"/>
        <w:numId w:val="1"/>
      </w:numPr>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22861"/>
    <w:pPr>
      <w:tabs>
        <w:tab w:val="center" w:pos="4252"/>
        <w:tab w:val="right" w:pos="8504"/>
      </w:tabs>
    </w:pPr>
  </w:style>
  <w:style w:type="character" w:customStyle="1" w:styleId="EncabezadoCar">
    <w:name w:val="Encabezado Car"/>
    <w:basedOn w:val="Fuentedeprrafopredeter"/>
    <w:link w:val="Encabezado"/>
    <w:uiPriority w:val="99"/>
    <w:rsid w:val="00D22861"/>
  </w:style>
  <w:style w:type="paragraph" w:styleId="Piedepgina">
    <w:name w:val="footer"/>
    <w:basedOn w:val="Normal"/>
    <w:link w:val="PiedepginaCar"/>
    <w:uiPriority w:val="99"/>
    <w:unhideWhenUsed/>
    <w:rsid w:val="00D22861"/>
    <w:pPr>
      <w:tabs>
        <w:tab w:val="center" w:pos="4252"/>
        <w:tab w:val="right" w:pos="8504"/>
      </w:tabs>
    </w:pPr>
  </w:style>
  <w:style w:type="character" w:customStyle="1" w:styleId="PiedepginaCar">
    <w:name w:val="Pie de página Car"/>
    <w:basedOn w:val="Fuentedeprrafopredeter"/>
    <w:link w:val="Piedepgina"/>
    <w:uiPriority w:val="99"/>
    <w:rsid w:val="00D22861"/>
  </w:style>
  <w:style w:type="paragraph" w:styleId="Ttulo">
    <w:name w:val="Title"/>
    <w:basedOn w:val="Normal"/>
    <w:next w:val="Normal"/>
    <w:link w:val="TtuloCar"/>
    <w:uiPriority w:val="10"/>
    <w:qFormat/>
    <w:rsid w:val="00D22861"/>
    <w:pPr>
      <w:jc w:val="center"/>
    </w:pPr>
    <w:rPr>
      <w:rFonts w:eastAsiaTheme="majorEastAsia" w:cstheme="majorBidi"/>
      <w:spacing w:val="-10"/>
      <w:kern w:val="28"/>
      <w:szCs w:val="56"/>
    </w:rPr>
  </w:style>
  <w:style w:type="character" w:customStyle="1" w:styleId="TtuloCar">
    <w:name w:val="Título Car"/>
    <w:basedOn w:val="Fuentedeprrafopredeter"/>
    <w:link w:val="Ttulo"/>
    <w:uiPriority w:val="10"/>
    <w:rsid w:val="00D22861"/>
    <w:rPr>
      <w:rFonts w:ascii="Book Antiqua" w:eastAsiaTheme="majorEastAsia" w:hAnsi="Book Antiqua" w:cstheme="majorBidi"/>
      <w:spacing w:val="-10"/>
      <w:kern w:val="28"/>
      <w:sz w:val="20"/>
      <w:szCs w:val="56"/>
    </w:rPr>
  </w:style>
  <w:style w:type="paragraph" w:styleId="Subttulo">
    <w:name w:val="Subtitle"/>
    <w:basedOn w:val="Normal"/>
    <w:next w:val="Normal"/>
    <w:link w:val="SubttuloCar"/>
    <w:uiPriority w:val="11"/>
    <w:qFormat/>
    <w:rsid w:val="00D22861"/>
    <w:pPr>
      <w:numPr>
        <w:ilvl w:val="1"/>
      </w:numPr>
      <w:jc w:val="center"/>
    </w:pPr>
    <w:rPr>
      <w:rFonts w:eastAsiaTheme="minorEastAsia" w:cs="Times New Roman (Cuerpo en alfa"/>
      <w:color w:val="262626" w:themeColor="text1" w:themeTint="D9"/>
      <w:sz w:val="18"/>
      <w:szCs w:val="22"/>
    </w:rPr>
  </w:style>
  <w:style w:type="character" w:customStyle="1" w:styleId="SubttuloCar">
    <w:name w:val="Subtítulo Car"/>
    <w:basedOn w:val="Fuentedeprrafopredeter"/>
    <w:link w:val="Subttulo"/>
    <w:uiPriority w:val="11"/>
    <w:rsid w:val="00D22861"/>
    <w:rPr>
      <w:rFonts w:ascii="Book Antiqua" w:eastAsiaTheme="minorEastAsia" w:hAnsi="Book Antiqua" w:cs="Times New Roman (Cuerpo en alfa"/>
      <w:color w:val="262626" w:themeColor="text1" w:themeTint="D9"/>
      <w:sz w:val="18"/>
      <w:szCs w:val="22"/>
    </w:rPr>
  </w:style>
  <w:style w:type="character" w:customStyle="1" w:styleId="Ttulo1Car">
    <w:name w:val="Título 1 Car"/>
    <w:basedOn w:val="Fuentedeprrafopredeter"/>
    <w:link w:val="Ttulo1"/>
    <w:uiPriority w:val="9"/>
    <w:rsid w:val="00D22861"/>
    <w:rPr>
      <w:rFonts w:ascii="Book Antiqua" w:eastAsiaTheme="majorEastAsia" w:hAnsi="Book Antiqua" w:cstheme="majorBidi"/>
      <w:color w:val="000000" w:themeColor="text1"/>
      <w:sz w:val="20"/>
      <w:szCs w:val="32"/>
    </w:rPr>
  </w:style>
  <w:style w:type="paragraph" w:styleId="Descripcin">
    <w:name w:val="caption"/>
    <w:aliases w:val="Tabla"/>
    <w:basedOn w:val="Normal"/>
    <w:next w:val="Normal"/>
    <w:qFormat/>
    <w:rsid w:val="002D7E45"/>
    <w:pPr>
      <w:jc w:val="left"/>
    </w:pPr>
    <w:rPr>
      <w:bCs w:val="0"/>
    </w:rPr>
  </w:style>
  <w:style w:type="character" w:customStyle="1" w:styleId="Ttulo2Car">
    <w:name w:val="Título 2 Car"/>
    <w:basedOn w:val="Fuentedeprrafopredeter"/>
    <w:link w:val="Ttulo2"/>
    <w:uiPriority w:val="9"/>
    <w:rsid w:val="00B1483B"/>
    <w:rPr>
      <w:rFonts w:ascii="Book Antiqua" w:eastAsiaTheme="majorEastAsia" w:hAnsi="Book Antiqua" w:cstheme="majorBidi"/>
      <w:color w:val="000000" w:themeColor="text1"/>
      <w:sz w:val="20"/>
      <w:szCs w:val="26"/>
    </w:rPr>
  </w:style>
  <w:style w:type="character" w:customStyle="1" w:styleId="Ttulo3Car">
    <w:name w:val="Título 3 Car"/>
    <w:basedOn w:val="Fuentedeprrafopredeter"/>
    <w:link w:val="Ttulo3"/>
    <w:uiPriority w:val="9"/>
    <w:rsid w:val="00EF14FB"/>
    <w:rPr>
      <w:rFonts w:ascii="Book Antiqua" w:eastAsia="Times New Roman" w:hAnsi="Book Antiqua" w:cstheme="majorBidi"/>
      <w:bCs/>
      <w:color w:val="000000" w:themeColor="text1"/>
      <w:sz w:val="20"/>
      <w:szCs w:val="20"/>
      <w:lang w:val="es-ES_tradnl"/>
    </w:rPr>
  </w:style>
  <w:style w:type="character" w:customStyle="1" w:styleId="Ttulo4Car">
    <w:name w:val="Título 4 Car"/>
    <w:basedOn w:val="Fuentedeprrafopredeter"/>
    <w:link w:val="Ttulo4"/>
    <w:uiPriority w:val="9"/>
    <w:semiHidden/>
    <w:rsid w:val="00D22861"/>
    <w:rPr>
      <w:rFonts w:asciiTheme="majorHAnsi" w:eastAsiaTheme="majorEastAsia" w:hAnsiTheme="majorHAnsi" w:cstheme="majorBidi"/>
      <w:i/>
      <w:iCs/>
      <w:color w:val="2F5496" w:themeColor="accent1" w:themeShade="BF"/>
      <w:sz w:val="20"/>
    </w:rPr>
  </w:style>
  <w:style w:type="character" w:customStyle="1" w:styleId="Ttulo5Car">
    <w:name w:val="Título 5 Car"/>
    <w:basedOn w:val="Fuentedeprrafopredeter"/>
    <w:link w:val="Ttulo5"/>
    <w:uiPriority w:val="9"/>
    <w:semiHidden/>
    <w:rsid w:val="00D22861"/>
    <w:rPr>
      <w:rFonts w:asciiTheme="majorHAnsi" w:eastAsiaTheme="majorEastAsia" w:hAnsiTheme="majorHAnsi" w:cstheme="majorBidi"/>
      <w:color w:val="2F5496" w:themeColor="accent1" w:themeShade="BF"/>
      <w:sz w:val="20"/>
    </w:rPr>
  </w:style>
  <w:style w:type="character" w:customStyle="1" w:styleId="Ttulo6Car">
    <w:name w:val="Título 6 Car"/>
    <w:basedOn w:val="Fuentedeprrafopredeter"/>
    <w:link w:val="Ttulo6"/>
    <w:uiPriority w:val="9"/>
    <w:semiHidden/>
    <w:rsid w:val="00D22861"/>
    <w:rPr>
      <w:rFonts w:asciiTheme="majorHAnsi" w:eastAsiaTheme="majorEastAsia" w:hAnsiTheme="majorHAnsi" w:cstheme="majorBidi"/>
      <w:color w:val="1F3763" w:themeColor="accent1" w:themeShade="7F"/>
      <w:sz w:val="20"/>
    </w:rPr>
  </w:style>
  <w:style w:type="character" w:customStyle="1" w:styleId="Ttulo7Car">
    <w:name w:val="Título 7 Car"/>
    <w:basedOn w:val="Fuentedeprrafopredeter"/>
    <w:link w:val="Ttulo7"/>
    <w:uiPriority w:val="9"/>
    <w:semiHidden/>
    <w:rsid w:val="00D22861"/>
    <w:rPr>
      <w:rFonts w:asciiTheme="majorHAnsi" w:eastAsiaTheme="majorEastAsia" w:hAnsiTheme="majorHAnsi" w:cstheme="majorBidi"/>
      <w:i/>
      <w:iCs/>
      <w:color w:val="1F3763" w:themeColor="accent1" w:themeShade="7F"/>
      <w:sz w:val="20"/>
    </w:rPr>
  </w:style>
  <w:style w:type="character" w:customStyle="1" w:styleId="Ttulo8Car">
    <w:name w:val="Título 8 Car"/>
    <w:basedOn w:val="Fuentedeprrafopredeter"/>
    <w:link w:val="Ttulo8"/>
    <w:uiPriority w:val="9"/>
    <w:semiHidden/>
    <w:rsid w:val="00D2286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22861"/>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B14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371711"/>
    <w:rPr>
      <w:sz w:val="16"/>
      <w:szCs w:val="16"/>
    </w:rPr>
  </w:style>
  <w:style w:type="paragraph" w:styleId="Textocomentario">
    <w:name w:val="annotation text"/>
    <w:basedOn w:val="Normal"/>
    <w:link w:val="TextocomentarioCar"/>
    <w:uiPriority w:val="99"/>
    <w:semiHidden/>
    <w:unhideWhenUsed/>
    <w:rsid w:val="00371711"/>
  </w:style>
  <w:style w:type="character" w:customStyle="1" w:styleId="TextocomentarioCar">
    <w:name w:val="Texto comentario Car"/>
    <w:basedOn w:val="Fuentedeprrafopredeter"/>
    <w:link w:val="Textocomentario"/>
    <w:uiPriority w:val="99"/>
    <w:semiHidden/>
    <w:rsid w:val="00371711"/>
    <w:rPr>
      <w:rFonts w:ascii="Book Antiqua" w:hAnsi="Book Antiqua"/>
      <w:sz w:val="20"/>
      <w:szCs w:val="20"/>
    </w:rPr>
  </w:style>
  <w:style w:type="paragraph" w:styleId="Asuntodelcomentario">
    <w:name w:val="annotation subject"/>
    <w:basedOn w:val="Textocomentario"/>
    <w:next w:val="Textocomentario"/>
    <w:link w:val="AsuntodelcomentarioCar"/>
    <w:uiPriority w:val="99"/>
    <w:semiHidden/>
    <w:unhideWhenUsed/>
    <w:rsid w:val="00371711"/>
    <w:rPr>
      <w:b/>
      <w:bCs w:val="0"/>
    </w:rPr>
  </w:style>
  <w:style w:type="character" w:customStyle="1" w:styleId="AsuntodelcomentarioCar">
    <w:name w:val="Asunto del comentario Car"/>
    <w:basedOn w:val="TextocomentarioCar"/>
    <w:link w:val="Asuntodelcomentario"/>
    <w:uiPriority w:val="99"/>
    <w:semiHidden/>
    <w:rsid w:val="00371711"/>
    <w:rPr>
      <w:rFonts w:ascii="Book Antiqua" w:hAnsi="Book Antiqua"/>
      <w:b/>
      <w:bCs/>
      <w:sz w:val="20"/>
      <w:szCs w:val="20"/>
    </w:rPr>
  </w:style>
  <w:style w:type="character" w:styleId="Nmerodepgina">
    <w:name w:val="page number"/>
    <w:basedOn w:val="Fuentedeprrafopredeter"/>
    <w:uiPriority w:val="99"/>
    <w:semiHidden/>
    <w:unhideWhenUsed/>
    <w:rsid w:val="00BB04F4"/>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Hipervnculo">
    <w:name w:val="Hyperlink"/>
    <w:basedOn w:val="Fuentedeprrafopredeter"/>
    <w:uiPriority w:val="99"/>
    <w:unhideWhenUsed/>
    <w:rsid w:val="00D26E1A"/>
    <w:rPr>
      <w:color w:val="0563C1" w:themeColor="hyperlink"/>
      <w:u w:val="single"/>
    </w:rPr>
  </w:style>
  <w:style w:type="character" w:styleId="Textodelmarcadordeposicin">
    <w:name w:val="Placeholder Text"/>
    <w:basedOn w:val="Fuentedeprrafopredeter"/>
    <w:uiPriority w:val="99"/>
    <w:semiHidden/>
    <w:rsid w:val="00B910EE"/>
    <w:rPr>
      <w:color w:val="808080"/>
    </w:rPr>
  </w:style>
  <w:style w:type="paragraph" w:styleId="Prrafodelista">
    <w:name w:val="List Paragraph"/>
    <w:basedOn w:val="Normal"/>
    <w:uiPriority w:val="34"/>
    <w:qFormat/>
    <w:rsid w:val="0077456E"/>
    <w:pPr>
      <w:ind w:left="720"/>
    </w:pPr>
  </w:style>
  <w:style w:type="character" w:styleId="nfasis">
    <w:name w:val="Emphasis"/>
    <w:basedOn w:val="Fuentedeprrafopredeter"/>
    <w:uiPriority w:val="20"/>
    <w:qFormat/>
    <w:rsid w:val="00617535"/>
    <w:rPr>
      <w:i/>
      <w:iCs/>
    </w:rPr>
  </w:style>
  <w:style w:type="character" w:customStyle="1" w:styleId="intext">
    <w:name w:val="intext"/>
    <w:basedOn w:val="Fuentedeprrafopredeter"/>
    <w:rsid w:val="009818BB"/>
  </w:style>
  <w:style w:type="character" w:styleId="Mencinsinresolver">
    <w:name w:val="Unresolved Mention"/>
    <w:basedOn w:val="Fuentedeprrafopredeter"/>
    <w:uiPriority w:val="99"/>
    <w:semiHidden/>
    <w:unhideWhenUsed/>
    <w:rsid w:val="0091616C"/>
    <w:rPr>
      <w:color w:val="605E5C"/>
      <w:shd w:val="clear" w:color="auto" w:fill="E1DFDD"/>
    </w:rPr>
  </w:style>
  <w:style w:type="character" w:styleId="Hipervnculovisitado">
    <w:name w:val="FollowedHyperlink"/>
    <w:basedOn w:val="Fuentedeprrafopredeter"/>
    <w:uiPriority w:val="99"/>
    <w:semiHidden/>
    <w:unhideWhenUsed/>
    <w:rsid w:val="0091616C"/>
    <w:rPr>
      <w:color w:val="954F72" w:themeColor="followedHyperlink"/>
      <w:u w:val="single"/>
    </w:rPr>
  </w:style>
  <w:style w:type="character" w:customStyle="1" w:styleId="underline">
    <w:name w:val="underline"/>
    <w:basedOn w:val="Fuentedeprrafopredeter"/>
    <w:rsid w:val="00144A7C"/>
  </w:style>
  <w:style w:type="paragraph" w:styleId="Bibliografa">
    <w:name w:val="Bibliography"/>
    <w:basedOn w:val="Normal"/>
    <w:next w:val="Normal"/>
    <w:uiPriority w:val="37"/>
    <w:unhideWhenUsed/>
    <w:rsid w:val="00056D5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774912">
      <w:bodyDiv w:val="1"/>
      <w:marLeft w:val="0"/>
      <w:marRight w:val="0"/>
      <w:marTop w:val="0"/>
      <w:marBottom w:val="0"/>
      <w:divBdr>
        <w:top w:val="none" w:sz="0" w:space="0" w:color="auto"/>
        <w:left w:val="none" w:sz="0" w:space="0" w:color="auto"/>
        <w:bottom w:val="none" w:sz="0" w:space="0" w:color="auto"/>
        <w:right w:val="none" w:sz="0" w:space="0" w:color="auto"/>
      </w:divBdr>
    </w:div>
    <w:div w:id="324667311">
      <w:bodyDiv w:val="1"/>
      <w:marLeft w:val="0"/>
      <w:marRight w:val="0"/>
      <w:marTop w:val="0"/>
      <w:marBottom w:val="0"/>
      <w:divBdr>
        <w:top w:val="none" w:sz="0" w:space="0" w:color="auto"/>
        <w:left w:val="none" w:sz="0" w:space="0" w:color="auto"/>
        <w:bottom w:val="none" w:sz="0" w:space="0" w:color="auto"/>
        <w:right w:val="none" w:sz="0" w:space="0" w:color="auto"/>
      </w:divBdr>
    </w:div>
    <w:div w:id="607323131">
      <w:bodyDiv w:val="1"/>
      <w:marLeft w:val="0"/>
      <w:marRight w:val="0"/>
      <w:marTop w:val="0"/>
      <w:marBottom w:val="0"/>
      <w:divBdr>
        <w:top w:val="none" w:sz="0" w:space="0" w:color="auto"/>
        <w:left w:val="none" w:sz="0" w:space="0" w:color="auto"/>
        <w:bottom w:val="none" w:sz="0" w:space="0" w:color="auto"/>
        <w:right w:val="none" w:sz="0" w:space="0" w:color="auto"/>
      </w:divBdr>
    </w:div>
    <w:div w:id="640622158">
      <w:bodyDiv w:val="1"/>
      <w:marLeft w:val="0"/>
      <w:marRight w:val="0"/>
      <w:marTop w:val="0"/>
      <w:marBottom w:val="0"/>
      <w:divBdr>
        <w:top w:val="none" w:sz="0" w:space="0" w:color="auto"/>
        <w:left w:val="none" w:sz="0" w:space="0" w:color="auto"/>
        <w:bottom w:val="none" w:sz="0" w:space="0" w:color="auto"/>
        <w:right w:val="none" w:sz="0" w:space="0" w:color="auto"/>
      </w:divBdr>
    </w:div>
    <w:div w:id="685865193">
      <w:bodyDiv w:val="1"/>
      <w:marLeft w:val="0"/>
      <w:marRight w:val="0"/>
      <w:marTop w:val="0"/>
      <w:marBottom w:val="0"/>
      <w:divBdr>
        <w:top w:val="none" w:sz="0" w:space="0" w:color="auto"/>
        <w:left w:val="none" w:sz="0" w:space="0" w:color="auto"/>
        <w:bottom w:val="none" w:sz="0" w:space="0" w:color="auto"/>
        <w:right w:val="none" w:sz="0" w:space="0" w:color="auto"/>
      </w:divBdr>
    </w:div>
    <w:div w:id="727384873">
      <w:bodyDiv w:val="1"/>
      <w:marLeft w:val="0"/>
      <w:marRight w:val="0"/>
      <w:marTop w:val="0"/>
      <w:marBottom w:val="0"/>
      <w:divBdr>
        <w:top w:val="none" w:sz="0" w:space="0" w:color="auto"/>
        <w:left w:val="none" w:sz="0" w:space="0" w:color="auto"/>
        <w:bottom w:val="none" w:sz="0" w:space="0" w:color="auto"/>
        <w:right w:val="none" w:sz="0" w:space="0" w:color="auto"/>
      </w:divBdr>
    </w:div>
    <w:div w:id="889462177">
      <w:bodyDiv w:val="1"/>
      <w:marLeft w:val="0"/>
      <w:marRight w:val="0"/>
      <w:marTop w:val="0"/>
      <w:marBottom w:val="0"/>
      <w:divBdr>
        <w:top w:val="none" w:sz="0" w:space="0" w:color="auto"/>
        <w:left w:val="none" w:sz="0" w:space="0" w:color="auto"/>
        <w:bottom w:val="none" w:sz="0" w:space="0" w:color="auto"/>
        <w:right w:val="none" w:sz="0" w:space="0" w:color="auto"/>
      </w:divBdr>
    </w:div>
    <w:div w:id="1015615749">
      <w:bodyDiv w:val="1"/>
      <w:marLeft w:val="0"/>
      <w:marRight w:val="0"/>
      <w:marTop w:val="0"/>
      <w:marBottom w:val="0"/>
      <w:divBdr>
        <w:top w:val="none" w:sz="0" w:space="0" w:color="auto"/>
        <w:left w:val="none" w:sz="0" w:space="0" w:color="auto"/>
        <w:bottom w:val="none" w:sz="0" w:space="0" w:color="auto"/>
        <w:right w:val="none" w:sz="0" w:space="0" w:color="auto"/>
      </w:divBdr>
      <w:divsChild>
        <w:div w:id="905991642">
          <w:marLeft w:val="0"/>
          <w:marRight w:val="0"/>
          <w:marTop w:val="0"/>
          <w:marBottom w:val="0"/>
          <w:divBdr>
            <w:top w:val="none" w:sz="0" w:space="0" w:color="auto"/>
            <w:left w:val="none" w:sz="0" w:space="0" w:color="auto"/>
            <w:bottom w:val="none" w:sz="0" w:space="0" w:color="auto"/>
            <w:right w:val="none" w:sz="0" w:space="0" w:color="auto"/>
          </w:divBdr>
          <w:divsChild>
            <w:div w:id="296567634">
              <w:marLeft w:val="0"/>
              <w:marRight w:val="0"/>
              <w:marTop w:val="0"/>
              <w:marBottom w:val="0"/>
              <w:divBdr>
                <w:top w:val="none" w:sz="0" w:space="0" w:color="auto"/>
                <w:left w:val="none" w:sz="0" w:space="0" w:color="auto"/>
                <w:bottom w:val="none" w:sz="0" w:space="0" w:color="auto"/>
                <w:right w:val="none" w:sz="0" w:space="0" w:color="auto"/>
              </w:divBdr>
              <w:divsChild>
                <w:div w:id="176804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153223">
      <w:bodyDiv w:val="1"/>
      <w:marLeft w:val="0"/>
      <w:marRight w:val="0"/>
      <w:marTop w:val="0"/>
      <w:marBottom w:val="0"/>
      <w:divBdr>
        <w:top w:val="none" w:sz="0" w:space="0" w:color="auto"/>
        <w:left w:val="none" w:sz="0" w:space="0" w:color="auto"/>
        <w:bottom w:val="none" w:sz="0" w:space="0" w:color="auto"/>
        <w:right w:val="none" w:sz="0" w:space="0" w:color="auto"/>
      </w:divBdr>
    </w:div>
    <w:div w:id="1864975607">
      <w:bodyDiv w:val="1"/>
      <w:marLeft w:val="0"/>
      <w:marRight w:val="0"/>
      <w:marTop w:val="0"/>
      <w:marBottom w:val="0"/>
      <w:divBdr>
        <w:top w:val="none" w:sz="0" w:space="0" w:color="auto"/>
        <w:left w:val="none" w:sz="0" w:space="0" w:color="auto"/>
        <w:bottom w:val="none" w:sz="0" w:space="0" w:color="auto"/>
        <w:right w:val="none" w:sz="0" w:space="0" w:color="auto"/>
      </w:divBdr>
    </w:div>
    <w:div w:id="1981810272">
      <w:bodyDiv w:val="1"/>
      <w:marLeft w:val="0"/>
      <w:marRight w:val="0"/>
      <w:marTop w:val="0"/>
      <w:marBottom w:val="0"/>
      <w:divBdr>
        <w:top w:val="none" w:sz="0" w:space="0" w:color="auto"/>
        <w:left w:val="none" w:sz="0" w:space="0" w:color="auto"/>
        <w:bottom w:val="none" w:sz="0" w:space="0" w:color="auto"/>
        <w:right w:val="none" w:sz="0" w:space="0" w:color="auto"/>
      </w:divBdr>
      <w:divsChild>
        <w:div w:id="497228895">
          <w:marLeft w:val="0"/>
          <w:marRight w:val="0"/>
          <w:marTop w:val="0"/>
          <w:marBottom w:val="0"/>
          <w:divBdr>
            <w:top w:val="none" w:sz="0" w:space="0" w:color="auto"/>
            <w:left w:val="none" w:sz="0" w:space="0" w:color="auto"/>
            <w:bottom w:val="none" w:sz="0" w:space="0" w:color="auto"/>
            <w:right w:val="none" w:sz="0" w:space="0" w:color="auto"/>
          </w:divBdr>
          <w:divsChild>
            <w:div w:id="331615430">
              <w:marLeft w:val="0"/>
              <w:marRight w:val="0"/>
              <w:marTop w:val="0"/>
              <w:marBottom w:val="0"/>
              <w:divBdr>
                <w:top w:val="none" w:sz="0" w:space="0" w:color="auto"/>
                <w:left w:val="none" w:sz="0" w:space="0" w:color="auto"/>
                <w:bottom w:val="none" w:sz="0" w:space="0" w:color="auto"/>
                <w:right w:val="none" w:sz="0" w:space="0" w:color="auto"/>
              </w:divBdr>
              <w:divsChild>
                <w:div w:id="23266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155854">
      <w:bodyDiv w:val="1"/>
      <w:marLeft w:val="0"/>
      <w:marRight w:val="0"/>
      <w:marTop w:val="0"/>
      <w:marBottom w:val="0"/>
      <w:divBdr>
        <w:top w:val="none" w:sz="0" w:space="0" w:color="auto"/>
        <w:left w:val="none" w:sz="0" w:space="0" w:color="auto"/>
        <w:bottom w:val="none" w:sz="0" w:space="0" w:color="auto"/>
        <w:right w:val="none" w:sz="0" w:space="0" w:color="auto"/>
      </w:divBdr>
    </w:div>
    <w:div w:id="2031372252">
      <w:bodyDiv w:val="1"/>
      <w:marLeft w:val="0"/>
      <w:marRight w:val="0"/>
      <w:marTop w:val="0"/>
      <w:marBottom w:val="0"/>
      <w:divBdr>
        <w:top w:val="none" w:sz="0" w:space="0" w:color="auto"/>
        <w:left w:val="none" w:sz="0" w:space="0" w:color="auto"/>
        <w:bottom w:val="none" w:sz="0" w:space="0" w:color="auto"/>
        <w:right w:val="none" w:sz="0" w:space="0" w:color="auto"/>
      </w:divBdr>
    </w:div>
    <w:div w:id="2143309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1.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oter" Target="footer2.xml"/><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9.png"/><Relationship Id="rId10" Type="http://schemas.openxmlformats.org/officeDocument/2006/relationships/hyperlink" Target="https://github.com/ChrisBermudezR/Ictioplancton_ExPacifico2021" TargetMode="Externa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eader" Target="header1.xml"/><Relationship Id="rId46" Type="http://schemas.openxmlformats.org/officeDocument/2006/relationships/image" Target="media/image36.png"/><Relationship Id="rId20" Type="http://schemas.openxmlformats.org/officeDocument/2006/relationships/image" Target="media/image12.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2" Type="http://schemas.openxmlformats.org/officeDocument/2006/relationships/image" Target="media/image31.png"/><Relationship Id="rId1" Type="http://schemas.openxmlformats.org/officeDocument/2006/relationships/image" Target="media/image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07691-BC78-414A-8351-6F86BA7E3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1</TotalTime>
  <Pages>1</Pages>
  <Words>15993</Words>
  <Characters>87967</Characters>
  <Application>Microsoft Office Word</Application>
  <DocSecurity>0</DocSecurity>
  <Lines>733</Lines>
  <Paragraphs>207</Paragraphs>
  <ScaleCrop>false</ScaleCrop>
  <HeadingPairs>
    <vt:vector size="2" baseType="variant">
      <vt:variant>
        <vt:lpstr>Título</vt:lpstr>
      </vt:variant>
      <vt:variant>
        <vt:i4>1</vt:i4>
      </vt:variant>
    </vt:vector>
  </HeadingPairs>
  <TitlesOfParts>
    <vt:vector size="1" baseType="lpstr">
      <vt:lpstr>INFORME FINAL</vt:lpstr>
    </vt:vector>
  </TitlesOfParts>
  <Company/>
  <LinksUpToDate>false</LinksUpToDate>
  <CharactersWithSpaces>103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ORME FINAL</dc:title>
  <dc:creator>SECRETARÍA EJECUTIVA DE LA COMISIÓN COLOMBIANA DEL OCÉANO PLAN NACIONAL DE EXPEDICIONES CIENTÍFICAS MARINAS</dc:creator>
  <cp:keywords/>
  <cp:lastModifiedBy>Christian Bermúdez Rivas</cp:lastModifiedBy>
  <cp:revision>198</cp:revision>
  <cp:lastPrinted>2023-05-14T02:15:00Z</cp:lastPrinted>
  <dcterms:created xsi:type="dcterms:W3CDTF">2023-04-20T06:41:00Z</dcterms:created>
  <dcterms:modified xsi:type="dcterms:W3CDTF">2023-05-14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Bibliography.bib</vt:lpwstr>
  </property>
  <property fmtid="{D5CDD505-2E9C-101B-9397-08002B2CF9AE}" pid="3" name="csl">
    <vt:lpwstr>biodiversity-and-conservation.csl</vt:lpwstr>
  </property>
  <property fmtid="{D5CDD505-2E9C-101B-9397-08002B2CF9AE}" pid="4" name="df_print">
    <vt:lpwstr>kable</vt:lpwstr>
  </property>
  <property fmtid="{D5CDD505-2E9C-101B-9397-08002B2CF9AE}" pid="5" name="editor_options">
    <vt:lpwstr/>
  </property>
  <property fmtid="{D5CDD505-2E9C-101B-9397-08002B2CF9AE}" pid="6" name="keep_tex">
    <vt:lpwstr>True</vt:lpwstr>
  </property>
  <property fmtid="{D5CDD505-2E9C-101B-9397-08002B2CF9AE}" pid="7" name="link-citations">
    <vt:lpwstr>True</vt:lpwstr>
  </property>
  <property fmtid="{D5CDD505-2E9C-101B-9397-08002B2CF9AE}" pid="8" name="number_sections">
    <vt:lpwstr>True</vt:lpwstr>
  </property>
  <property fmtid="{D5CDD505-2E9C-101B-9397-08002B2CF9AE}" pid="9" name="output">
    <vt:lpwstr/>
  </property>
  <property fmtid="{D5CDD505-2E9C-101B-9397-08002B2CF9AE}" pid="10" name="ZOTERO_PREF_1">
    <vt:lpwstr>&lt;data data-version="3" zotero-version="6.0.26"&gt;&lt;session id="66Ej3jHy"/&gt;&lt;style id="http://www.zotero.org/styles/apa" locale="es-ES" hasBibliography="1" bibliographyStyleHasBeenSet="1"/&gt;&lt;prefs&gt;&lt;pref name="fieldType" value="Field"/&gt;&lt;pref name="automaticJourn</vt:lpwstr>
  </property>
  <property fmtid="{D5CDD505-2E9C-101B-9397-08002B2CF9AE}" pid="11" name="ZOTERO_PREF_2">
    <vt:lpwstr>alAbbreviations" value="true"/&gt;&lt;/prefs&gt;&lt;/data&gt;</vt:lpwstr>
  </property>
</Properties>
</file>